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D25" w:rsidRPr="00484581" w:rsidRDefault="00303D25" w:rsidP="00303D25">
      <w:pPr>
        <w:pStyle w:val="ListParagraph"/>
        <w:numPr>
          <w:ilvl w:val="0"/>
          <w:numId w:val="31"/>
        </w:numPr>
        <w:jc w:val="both"/>
        <w:rPr>
          <w:b/>
          <w:bCs/>
          <w:lang w:val="en-GB"/>
        </w:rPr>
      </w:pPr>
      <w:bookmarkStart w:id="0" w:name="_Toc394419328"/>
      <w:bookmarkStart w:id="1" w:name="_Toc357871151"/>
      <w:bookmarkStart w:id="2" w:name="_Toc361854022"/>
      <w:bookmarkStart w:id="3" w:name="_Toc422331560"/>
      <w:r w:rsidRPr="00484581">
        <w:rPr>
          <w:b/>
          <w:bCs/>
          <w:lang w:val="en-GB"/>
        </w:rPr>
        <w:t>Abstract</w:t>
      </w:r>
    </w:p>
    <w:p w:rsidR="00AE7AD2" w:rsidRPr="00484581" w:rsidRDefault="00AE7AD2" w:rsidP="00D30075">
      <w:pPr>
        <w:jc w:val="both"/>
        <w:rPr>
          <w:i/>
          <w:lang w:val="en-GB"/>
        </w:rPr>
      </w:pPr>
      <w:r w:rsidRPr="00484581">
        <w:rPr>
          <w:b/>
          <w:bCs/>
          <w:lang w:val="en-GB"/>
        </w:rPr>
        <w:t>Background:</w:t>
      </w:r>
      <w:bookmarkEnd w:id="0"/>
      <w:r w:rsidRPr="00484581">
        <w:rPr>
          <w:b/>
          <w:i/>
          <w:lang w:val="en-GB"/>
        </w:rPr>
        <w:t xml:space="preserve"> </w:t>
      </w:r>
      <w:r w:rsidRPr="00484581">
        <w:rPr>
          <w:i/>
          <w:lang w:val="en-GB"/>
        </w:rPr>
        <w:t xml:space="preserve">Studies have shown a link between parenting children with intellectual </w:t>
      </w:r>
      <w:r w:rsidR="00266DBF" w:rsidRPr="00484581">
        <w:rPr>
          <w:i/>
          <w:lang w:val="en-GB"/>
        </w:rPr>
        <w:t>disabilities</w:t>
      </w:r>
      <w:r w:rsidR="00562BA0" w:rsidRPr="00484581">
        <w:rPr>
          <w:i/>
          <w:lang w:val="en-GB"/>
        </w:rPr>
        <w:t xml:space="preserve"> and parental distress</w:t>
      </w:r>
      <w:r w:rsidR="00266DBF" w:rsidRPr="00484581">
        <w:rPr>
          <w:i/>
          <w:lang w:val="en-GB"/>
        </w:rPr>
        <w:t xml:space="preserve">. </w:t>
      </w:r>
      <w:r w:rsidR="003F4084" w:rsidRPr="00484581">
        <w:rPr>
          <w:i/>
          <w:lang w:val="en-IE"/>
        </w:rPr>
        <w:t>Psychosocial interventions</w:t>
      </w:r>
      <w:r w:rsidR="00562BA0" w:rsidRPr="00484581">
        <w:rPr>
          <w:i/>
          <w:lang w:val="en-IE"/>
        </w:rPr>
        <w:t xml:space="preserve"> for the parents</w:t>
      </w:r>
      <w:r w:rsidR="003F4084" w:rsidRPr="00484581">
        <w:rPr>
          <w:i/>
          <w:lang w:val="en-IE"/>
        </w:rPr>
        <w:t xml:space="preserve"> </w:t>
      </w:r>
      <w:r w:rsidR="00562BA0" w:rsidRPr="00484581">
        <w:rPr>
          <w:i/>
          <w:lang w:val="en-IE"/>
        </w:rPr>
        <w:t>are</w:t>
      </w:r>
      <w:r w:rsidR="003F4084" w:rsidRPr="00484581">
        <w:rPr>
          <w:i/>
          <w:lang w:val="en-IE"/>
        </w:rPr>
        <w:t xml:space="preserve"> available but there are few systematic reviews of the evidence from these studies and how they relate to low income </w:t>
      </w:r>
      <w:r w:rsidR="00C845D5" w:rsidRPr="00484581">
        <w:rPr>
          <w:i/>
          <w:lang w:val="en-IE"/>
        </w:rPr>
        <w:t xml:space="preserve">settings </w:t>
      </w:r>
      <w:r w:rsidR="00C845D5" w:rsidRPr="00484581">
        <w:rPr>
          <w:i/>
        </w:rPr>
        <w:t>(developing or transitional countries).</w:t>
      </w:r>
    </w:p>
    <w:p w:rsidR="00B955E0" w:rsidRPr="00484581" w:rsidRDefault="00AE7AD2" w:rsidP="00D30075">
      <w:pPr>
        <w:jc w:val="both"/>
        <w:rPr>
          <w:i/>
          <w:iCs/>
        </w:rPr>
      </w:pPr>
      <w:bookmarkStart w:id="4" w:name="_Toc394419329"/>
      <w:r w:rsidRPr="00484581">
        <w:rPr>
          <w:b/>
          <w:bCs/>
          <w:lang w:val="en-GB"/>
        </w:rPr>
        <w:t>Research Objectives:</w:t>
      </w:r>
      <w:bookmarkEnd w:id="4"/>
      <w:r w:rsidRPr="00484581">
        <w:rPr>
          <w:b/>
          <w:bCs/>
          <w:i/>
          <w:lang w:val="en-GB"/>
        </w:rPr>
        <w:t xml:space="preserve"> </w:t>
      </w:r>
      <w:r w:rsidR="00567CBC" w:rsidRPr="00484581">
        <w:rPr>
          <w:bCs/>
          <w:i/>
          <w:lang w:val="en-GB"/>
        </w:rPr>
        <w:t>We</w:t>
      </w:r>
      <w:r w:rsidRPr="00484581">
        <w:rPr>
          <w:i/>
          <w:lang w:val="en-GB"/>
        </w:rPr>
        <w:t xml:space="preserve"> aim </w:t>
      </w:r>
      <w:r w:rsidRPr="00484581">
        <w:rPr>
          <w:i/>
          <w:iCs/>
          <w:lang w:val="en-GB"/>
        </w:rPr>
        <w:t xml:space="preserve">to </w:t>
      </w:r>
      <w:r w:rsidRPr="00484581">
        <w:rPr>
          <w:i/>
          <w:lang w:val="en-GB"/>
        </w:rPr>
        <w:t xml:space="preserve">review the importance of psychosocial interventions on </w:t>
      </w:r>
      <w:r w:rsidR="00692C80" w:rsidRPr="00484581">
        <w:rPr>
          <w:i/>
          <w:lang w:val="en-GB"/>
        </w:rPr>
        <w:t xml:space="preserve">psychological </w:t>
      </w:r>
      <w:r w:rsidRPr="00484581">
        <w:rPr>
          <w:i/>
          <w:lang w:val="en-GB"/>
        </w:rPr>
        <w:t>health among parents of children</w:t>
      </w:r>
      <w:r w:rsidR="00692C80" w:rsidRPr="00484581">
        <w:rPr>
          <w:i/>
          <w:lang w:val="en-GB"/>
        </w:rPr>
        <w:t xml:space="preserve"> having</w:t>
      </w:r>
      <w:r w:rsidRPr="00484581">
        <w:rPr>
          <w:i/>
          <w:iCs/>
          <w:lang w:val="en-GB"/>
        </w:rPr>
        <w:t xml:space="preserve"> </w:t>
      </w:r>
      <w:r w:rsidR="00692C80" w:rsidRPr="00484581">
        <w:rPr>
          <w:i/>
          <w:lang w:val="en-GB"/>
        </w:rPr>
        <w:t xml:space="preserve">intellectual disabilities </w:t>
      </w:r>
      <w:r w:rsidRPr="00484581">
        <w:rPr>
          <w:i/>
          <w:iCs/>
          <w:lang w:val="en-GB"/>
        </w:rPr>
        <w:t xml:space="preserve">and discuss the challenges in implementation of </w:t>
      </w:r>
      <w:r w:rsidR="00B955E0" w:rsidRPr="00484581">
        <w:rPr>
          <w:i/>
          <w:iCs/>
          <w:lang w:val="en-GB"/>
        </w:rPr>
        <w:t>the</w:t>
      </w:r>
      <w:r w:rsidRPr="00484581">
        <w:rPr>
          <w:i/>
          <w:iCs/>
          <w:lang w:val="en-GB"/>
        </w:rPr>
        <w:t xml:space="preserve">se psychological interventions in </w:t>
      </w:r>
      <w:r w:rsidRPr="00484581">
        <w:rPr>
          <w:i/>
          <w:iCs/>
        </w:rPr>
        <w:t>low income settings.</w:t>
      </w:r>
    </w:p>
    <w:p w:rsidR="003F4084" w:rsidRPr="00484581" w:rsidRDefault="00692C80" w:rsidP="00E159BE">
      <w:pPr>
        <w:jc w:val="both"/>
        <w:rPr>
          <w:i/>
          <w:iCs/>
          <w:lang w:val="en-GB"/>
        </w:rPr>
      </w:pPr>
      <w:r w:rsidRPr="00484581">
        <w:rPr>
          <w:b/>
          <w:bCs/>
          <w:lang w:val="en-GB"/>
        </w:rPr>
        <w:t>Methodology</w:t>
      </w:r>
      <w:r w:rsidR="00D30075" w:rsidRPr="00484581">
        <w:rPr>
          <w:b/>
          <w:bCs/>
          <w:lang w:val="en-GB"/>
        </w:rPr>
        <w:t xml:space="preserve">: </w:t>
      </w:r>
      <w:r w:rsidR="00266DBF" w:rsidRPr="00484581">
        <w:rPr>
          <w:i/>
          <w:iCs/>
          <w:lang w:val="en-GB"/>
        </w:rPr>
        <w:t>W</w:t>
      </w:r>
      <w:r w:rsidR="00B955E0" w:rsidRPr="00484581">
        <w:rPr>
          <w:i/>
          <w:iCs/>
          <w:lang w:val="en-GB"/>
        </w:rPr>
        <w:t xml:space="preserve">e </w:t>
      </w:r>
      <w:r w:rsidRPr="00484581">
        <w:rPr>
          <w:i/>
          <w:iCs/>
          <w:lang w:val="en-GB"/>
        </w:rPr>
        <w:t>did</w:t>
      </w:r>
      <w:r w:rsidR="00B955E0" w:rsidRPr="00484581">
        <w:rPr>
          <w:i/>
          <w:iCs/>
          <w:lang w:val="en-GB"/>
        </w:rPr>
        <w:t xml:space="preserve"> a </w:t>
      </w:r>
      <w:r w:rsidR="00567CBC" w:rsidRPr="00484581">
        <w:rPr>
          <w:i/>
          <w:iCs/>
          <w:lang w:val="en-GB"/>
        </w:rPr>
        <w:t xml:space="preserve">systematic </w:t>
      </w:r>
      <w:r w:rsidRPr="00484581">
        <w:rPr>
          <w:i/>
          <w:iCs/>
          <w:lang w:val="en-GB"/>
        </w:rPr>
        <w:t xml:space="preserve">literature </w:t>
      </w:r>
      <w:r w:rsidR="00B955E0" w:rsidRPr="00484581">
        <w:rPr>
          <w:i/>
          <w:iCs/>
          <w:lang w:val="en-GB"/>
        </w:rPr>
        <w:t xml:space="preserve">review </w:t>
      </w:r>
      <w:r w:rsidR="00567CBC" w:rsidRPr="00484581">
        <w:rPr>
          <w:i/>
          <w:iCs/>
          <w:lang w:val="en-GB"/>
        </w:rPr>
        <w:t>from</w:t>
      </w:r>
      <w:r w:rsidR="00266DBF" w:rsidRPr="00484581">
        <w:rPr>
          <w:i/>
          <w:iCs/>
          <w:lang w:val="en-GB"/>
        </w:rPr>
        <w:t xml:space="preserve"> 1999 </w:t>
      </w:r>
      <w:r w:rsidR="00603B18" w:rsidRPr="00484581">
        <w:rPr>
          <w:i/>
          <w:iCs/>
          <w:lang w:val="en-GB"/>
        </w:rPr>
        <w:t>to 2016</w:t>
      </w:r>
      <w:r w:rsidR="00266DBF" w:rsidRPr="00484581">
        <w:rPr>
          <w:i/>
          <w:iCs/>
          <w:lang w:val="en-GB"/>
        </w:rPr>
        <w:t xml:space="preserve"> </w:t>
      </w:r>
      <w:r w:rsidR="003B563F" w:rsidRPr="00484581">
        <w:rPr>
          <w:i/>
          <w:iCs/>
          <w:lang w:val="en-GB"/>
        </w:rPr>
        <w:t xml:space="preserve">using electronic databases, citation </w:t>
      </w:r>
      <w:r w:rsidR="00266DBF" w:rsidRPr="00484581">
        <w:rPr>
          <w:i/>
          <w:iCs/>
          <w:lang w:val="en-GB"/>
        </w:rPr>
        <w:t>tracking, snowball</w:t>
      </w:r>
      <w:r w:rsidR="00B955E0" w:rsidRPr="00484581">
        <w:rPr>
          <w:i/>
          <w:iCs/>
          <w:lang w:val="en-GB"/>
        </w:rPr>
        <w:t xml:space="preserve"> search</w:t>
      </w:r>
      <w:r w:rsidR="003B563F" w:rsidRPr="00484581">
        <w:rPr>
          <w:i/>
          <w:iCs/>
          <w:lang w:val="en-GB"/>
        </w:rPr>
        <w:t>ing</w:t>
      </w:r>
      <w:r w:rsidR="003F4084" w:rsidRPr="00484581">
        <w:rPr>
          <w:i/>
          <w:iCs/>
          <w:lang w:val="en-GB"/>
        </w:rPr>
        <w:t xml:space="preserve"> as well as</w:t>
      </w:r>
      <w:r w:rsidR="003B563F" w:rsidRPr="00484581">
        <w:rPr>
          <w:i/>
          <w:iCs/>
          <w:lang w:val="en-GB"/>
        </w:rPr>
        <w:t xml:space="preserve"> recommendations</w:t>
      </w:r>
      <w:r w:rsidR="003F4084" w:rsidRPr="00484581">
        <w:rPr>
          <w:i/>
          <w:iCs/>
          <w:lang w:val="en-GB"/>
        </w:rPr>
        <w:t xml:space="preserve"> from experts</w:t>
      </w:r>
      <w:r w:rsidR="00B955E0" w:rsidRPr="00484581">
        <w:rPr>
          <w:i/>
          <w:iCs/>
          <w:lang w:val="en-GB"/>
        </w:rPr>
        <w:t xml:space="preserve">. </w:t>
      </w:r>
      <w:r w:rsidR="00B955E0" w:rsidRPr="00484581">
        <w:rPr>
          <w:i/>
        </w:rPr>
        <w:t xml:space="preserve">Exclusion factors included studies </w:t>
      </w:r>
      <w:r w:rsidR="00562BA0" w:rsidRPr="00484581">
        <w:rPr>
          <w:i/>
        </w:rPr>
        <w:t>not done in English language</w:t>
      </w:r>
      <w:r w:rsidR="00B955E0" w:rsidRPr="00484581">
        <w:rPr>
          <w:i/>
        </w:rPr>
        <w:t>; those not focused on psychosocial interventions and studies with less than a 50% follow-up rate.</w:t>
      </w:r>
      <w:r w:rsidR="00E159BE" w:rsidRPr="00484581">
        <w:rPr>
          <w:i/>
          <w:iCs/>
          <w:lang w:val="en-GB"/>
        </w:rPr>
        <w:t xml:space="preserve"> Data extraction included</w:t>
      </w:r>
      <w:r w:rsidR="00266DBF" w:rsidRPr="00484581">
        <w:rPr>
          <w:i/>
          <w:iCs/>
          <w:lang w:val="en-GB"/>
        </w:rPr>
        <w:t>; study</w:t>
      </w:r>
      <w:r w:rsidR="00E159BE" w:rsidRPr="00484581">
        <w:rPr>
          <w:i/>
          <w:iCs/>
          <w:lang w:val="en-GB"/>
        </w:rPr>
        <w:t xml:space="preserve"> site, population, intervention, psychological outcome measures </w:t>
      </w:r>
      <w:r w:rsidR="00266DBF" w:rsidRPr="00484581">
        <w:rPr>
          <w:i/>
          <w:iCs/>
          <w:lang w:val="en-GB"/>
        </w:rPr>
        <w:t>assessed, efficacy</w:t>
      </w:r>
      <w:r w:rsidR="00E159BE" w:rsidRPr="00484581">
        <w:rPr>
          <w:i/>
          <w:iCs/>
          <w:lang w:val="en-GB"/>
        </w:rPr>
        <w:t xml:space="preserve"> of intervention and an assessme</w:t>
      </w:r>
      <w:r w:rsidR="00B75D0A" w:rsidRPr="00484581">
        <w:rPr>
          <w:i/>
          <w:iCs/>
          <w:lang w:val="en-GB"/>
        </w:rPr>
        <w:t>nt of the quality of the study.</w:t>
      </w:r>
    </w:p>
    <w:p w:rsidR="00B955E0" w:rsidRPr="00484581" w:rsidRDefault="00B955E0" w:rsidP="00D30075">
      <w:pPr>
        <w:jc w:val="both"/>
        <w:rPr>
          <w:i/>
        </w:rPr>
      </w:pPr>
      <w:r w:rsidRPr="00484581">
        <w:rPr>
          <w:b/>
          <w:bCs/>
          <w:i/>
        </w:rPr>
        <w:t>Findings:</w:t>
      </w:r>
      <w:r w:rsidR="00130167" w:rsidRPr="00484581">
        <w:rPr>
          <w:i/>
        </w:rPr>
        <w:t xml:space="preserve"> The search identified 1,06</w:t>
      </w:r>
      <w:r w:rsidR="00113B19" w:rsidRPr="00484581">
        <w:rPr>
          <w:i/>
        </w:rPr>
        <w:t>3</w:t>
      </w:r>
      <w:r w:rsidRPr="00484581">
        <w:rPr>
          <w:i/>
        </w:rPr>
        <w:t xml:space="preserve"> titles</w:t>
      </w:r>
      <w:r w:rsidR="00266DBF" w:rsidRPr="00484581">
        <w:rPr>
          <w:i/>
        </w:rPr>
        <w:t>.</w:t>
      </w:r>
      <w:r w:rsidRPr="00484581">
        <w:rPr>
          <w:i/>
          <w:iCs/>
          <w:lang w:val="en-GB"/>
        </w:rPr>
        <w:t xml:space="preserve"> </w:t>
      </w:r>
      <w:r w:rsidR="00562BA0" w:rsidRPr="00484581">
        <w:rPr>
          <w:i/>
        </w:rPr>
        <w:t>After extraction</w:t>
      </w:r>
      <w:r w:rsidRPr="00484581">
        <w:rPr>
          <w:i/>
        </w:rPr>
        <w:t xml:space="preserve"> these were reduced to </w:t>
      </w:r>
      <w:r w:rsidR="00113B19" w:rsidRPr="00484581">
        <w:rPr>
          <w:i/>
        </w:rPr>
        <w:t>21</w:t>
      </w:r>
      <w:r w:rsidRPr="00484581">
        <w:rPr>
          <w:i/>
        </w:rPr>
        <w:t xml:space="preserve"> articles.</w:t>
      </w:r>
      <w:r w:rsidR="00847135" w:rsidRPr="00484581">
        <w:rPr>
          <w:i/>
          <w:lang w:val="en-GB"/>
        </w:rPr>
        <w:t xml:space="preserve"> The interventions have also shown effectiveness in improving parental </w:t>
      </w:r>
      <w:r w:rsidR="00562BA0" w:rsidRPr="00484581">
        <w:rPr>
          <w:i/>
          <w:lang w:val="en-GB"/>
        </w:rPr>
        <w:t xml:space="preserve">psychological and </w:t>
      </w:r>
      <w:r w:rsidR="00847135" w:rsidRPr="00484581">
        <w:rPr>
          <w:i/>
          <w:lang w:val="en-GB"/>
        </w:rPr>
        <w:t xml:space="preserve">general wellbeing, </w:t>
      </w:r>
      <w:r w:rsidR="00562BA0" w:rsidRPr="00484581">
        <w:rPr>
          <w:i/>
          <w:lang w:val="en-GB"/>
        </w:rPr>
        <w:t>as well as</w:t>
      </w:r>
      <w:r w:rsidR="00847135" w:rsidRPr="00484581">
        <w:rPr>
          <w:i/>
          <w:lang w:val="en-GB"/>
        </w:rPr>
        <w:t xml:space="preserve"> overall quality of life.</w:t>
      </w:r>
    </w:p>
    <w:p w:rsidR="00AE7AD2" w:rsidRPr="00484581" w:rsidRDefault="00B955E0" w:rsidP="00D30075">
      <w:pPr>
        <w:jc w:val="both"/>
        <w:rPr>
          <w:rFonts w:eastAsiaTheme="majorEastAsia" w:cstheme="majorBidi"/>
          <w:b/>
          <w:bCs/>
        </w:rPr>
      </w:pPr>
      <w:r w:rsidRPr="00484581">
        <w:rPr>
          <w:b/>
          <w:bCs/>
          <w:i/>
        </w:rPr>
        <w:t>Conclusion:</w:t>
      </w:r>
      <w:r w:rsidRPr="00484581">
        <w:rPr>
          <w:i/>
        </w:rPr>
        <w:t xml:space="preserve"> </w:t>
      </w:r>
      <w:r w:rsidR="002A38F5" w:rsidRPr="00484581">
        <w:rPr>
          <w:i/>
        </w:rPr>
        <w:t>Studies from high income setting</w:t>
      </w:r>
      <w:r w:rsidR="00692C80" w:rsidRPr="00484581">
        <w:rPr>
          <w:i/>
        </w:rPr>
        <w:t xml:space="preserve">s demonstrate evidence </w:t>
      </w:r>
      <w:r w:rsidR="00692C80" w:rsidRPr="00484581">
        <w:rPr>
          <w:i/>
          <w:lang w:val="en-GB"/>
        </w:rPr>
        <w:t>that psychosocial intervention can</w:t>
      </w:r>
      <w:r w:rsidR="006F5C89" w:rsidRPr="00484581">
        <w:rPr>
          <w:i/>
          <w:lang w:val="en-GB"/>
        </w:rPr>
        <w:t xml:space="preserve"> improve</w:t>
      </w:r>
      <w:r w:rsidRPr="00484581">
        <w:rPr>
          <w:i/>
          <w:lang w:val="en-GB"/>
        </w:rPr>
        <w:t xml:space="preserve"> </w:t>
      </w:r>
      <w:r w:rsidR="00692C80" w:rsidRPr="00484581">
        <w:rPr>
          <w:i/>
          <w:lang w:val="en-GB"/>
        </w:rPr>
        <w:t>psychological</w:t>
      </w:r>
      <w:r w:rsidRPr="00484581">
        <w:rPr>
          <w:i/>
          <w:lang w:val="en-GB"/>
        </w:rPr>
        <w:t xml:space="preserve"> outcomes among the parents</w:t>
      </w:r>
      <w:r w:rsidR="006F5C89" w:rsidRPr="00484581">
        <w:rPr>
          <w:i/>
          <w:lang w:val="en-GB"/>
        </w:rPr>
        <w:t xml:space="preserve"> of children</w:t>
      </w:r>
      <w:r w:rsidR="00692C80" w:rsidRPr="00484581">
        <w:rPr>
          <w:i/>
          <w:lang w:val="en-GB"/>
        </w:rPr>
        <w:t xml:space="preserve"> with these disabilities</w:t>
      </w:r>
      <w:r w:rsidR="002A38F5" w:rsidRPr="00484581">
        <w:rPr>
          <w:i/>
          <w:lang w:val="en-GB"/>
        </w:rPr>
        <w:t xml:space="preserve">. There is </w:t>
      </w:r>
      <w:r w:rsidR="00692C80" w:rsidRPr="00484581">
        <w:rPr>
          <w:i/>
          <w:lang w:val="en-GB"/>
        </w:rPr>
        <w:t xml:space="preserve">also </w:t>
      </w:r>
      <w:r w:rsidR="002A38F5" w:rsidRPr="00484581">
        <w:rPr>
          <w:i/>
          <w:lang w:val="en-GB"/>
        </w:rPr>
        <w:t xml:space="preserve">evidence to demonstrate </w:t>
      </w:r>
      <w:r w:rsidR="00692C80" w:rsidRPr="00484581">
        <w:rPr>
          <w:i/>
          <w:lang w:val="en-GB"/>
        </w:rPr>
        <w:t>how these interventions</w:t>
      </w:r>
      <w:r w:rsidR="002A38F5" w:rsidRPr="00484581">
        <w:rPr>
          <w:i/>
          <w:lang w:val="en-GB"/>
        </w:rPr>
        <w:t xml:space="preserve"> can </w:t>
      </w:r>
      <w:r w:rsidR="006F5C89" w:rsidRPr="00484581">
        <w:rPr>
          <w:i/>
          <w:lang w:val="en-GB"/>
        </w:rPr>
        <w:t>improv</w:t>
      </w:r>
      <w:r w:rsidR="002A38F5" w:rsidRPr="00484581">
        <w:rPr>
          <w:i/>
          <w:lang w:val="en-GB"/>
        </w:rPr>
        <w:t>e</w:t>
      </w:r>
      <w:r w:rsidR="00692C80" w:rsidRPr="00484581">
        <w:rPr>
          <w:i/>
          <w:lang w:val="en-GB"/>
        </w:rPr>
        <w:t xml:space="preserve"> the</w:t>
      </w:r>
      <w:r w:rsidRPr="00484581">
        <w:rPr>
          <w:i/>
          <w:lang w:val="en-GB"/>
        </w:rPr>
        <w:t xml:space="preserve"> </w:t>
      </w:r>
      <w:r w:rsidR="00692C80" w:rsidRPr="00484581">
        <w:rPr>
          <w:i/>
          <w:lang w:val="en-GB"/>
        </w:rPr>
        <w:t>parents’ general wellbeing</w:t>
      </w:r>
      <w:r w:rsidRPr="00484581">
        <w:rPr>
          <w:i/>
          <w:lang w:val="en-GB"/>
        </w:rPr>
        <w:t xml:space="preserve"> and </w:t>
      </w:r>
      <w:r w:rsidR="00692C80" w:rsidRPr="00484581">
        <w:rPr>
          <w:i/>
          <w:lang w:val="en-GB"/>
        </w:rPr>
        <w:t xml:space="preserve">their </w:t>
      </w:r>
      <w:r w:rsidRPr="00484581">
        <w:rPr>
          <w:i/>
          <w:lang w:val="en-GB"/>
        </w:rPr>
        <w:t xml:space="preserve">overall </w:t>
      </w:r>
      <w:r w:rsidR="006F5C89" w:rsidRPr="00484581">
        <w:rPr>
          <w:i/>
          <w:lang w:val="en-GB"/>
        </w:rPr>
        <w:t>quality of life</w:t>
      </w:r>
      <w:r w:rsidRPr="00484581">
        <w:rPr>
          <w:i/>
          <w:lang w:val="en-GB"/>
        </w:rPr>
        <w:t xml:space="preserve">. </w:t>
      </w:r>
      <w:r w:rsidR="002A38F5" w:rsidRPr="00484581">
        <w:rPr>
          <w:i/>
          <w:lang w:val="en-GB"/>
        </w:rPr>
        <w:t xml:space="preserve">Few robust studies have been conducted in low income settings as yet. </w:t>
      </w:r>
      <w:r w:rsidR="00AE7AD2" w:rsidRPr="00484581">
        <w:br w:type="page"/>
      </w:r>
    </w:p>
    <w:p w:rsidR="002552FE" w:rsidRPr="00484581" w:rsidRDefault="002552FE" w:rsidP="00303D25">
      <w:pPr>
        <w:pStyle w:val="Heading1"/>
        <w:numPr>
          <w:ilvl w:val="0"/>
          <w:numId w:val="31"/>
        </w:numPr>
        <w:spacing w:line="360" w:lineRule="auto"/>
        <w:jc w:val="both"/>
        <w:rPr>
          <w:rFonts w:asciiTheme="minorHAnsi" w:hAnsiTheme="minorHAnsi"/>
          <w:sz w:val="22"/>
          <w:szCs w:val="22"/>
        </w:rPr>
      </w:pPr>
      <w:r w:rsidRPr="00484581">
        <w:rPr>
          <w:rFonts w:asciiTheme="minorHAnsi" w:hAnsiTheme="minorHAnsi"/>
          <w:sz w:val="22"/>
          <w:szCs w:val="22"/>
        </w:rPr>
        <w:lastRenderedPageBreak/>
        <w:t>Introduction</w:t>
      </w:r>
      <w:bookmarkEnd w:id="1"/>
      <w:bookmarkEnd w:id="2"/>
      <w:bookmarkEnd w:id="3"/>
    </w:p>
    <w:p w:rsidR="00A557A8" w:rsidRPr="00484581" w:rsidRDefault="0059639C" w:rsidP="00AD6BFB">
      <w:pPr>
        <w:spacing w:line="360" w:lineRule="auto"/>
        <w:jc w:val="both"/>
        <w:rPr>
          <w:rFonts w:cstheme="minorHAnsi"/>
          <w:lang w:val="en-GB"/>
        </w:rPr>
      </w:pPr>
      <w:r w:rsidRPr="00484581">
        <w:rPr>
          <w:rFonts w:cstheme="minorHAnsi"/>
        </w:rPr>
        <w:t>The Global burden of d</w:t>
      </w:r>
      <w:r w:rsidR="00560964" w:rsidRPr="00484581">
        <w:rPr>
          <w:rFonts w:cstheme="minorHAnsi"/>
        </w:rPr>
        <w:t>isease report (2004)</w:t>
      </w:r>
      <w:r w:rsidR="002A34D0" w:rsidRPr="00484581">
        <w:rPr>
          <w:rFonts w:cstheme="minorHAnsi"/>
        </w:rPr>
        <w:t xml:space="preserve"> </w:t>
      </w:r>
      <w:r w:rsidRPr="00484581">
        <w:rPr>
          <w:rFonts w:cstheme="minorHAnsi"/>
        </w:rPr>
        <w:t>projected</w:t>
      </w:r>
      <w:r w:rsidR="002A34D0" w:rsidRPr="00484581">
        <w:rPr>
          <w:rFonts w:cstheme="minorHAnsi"/>
        </w:rPr>
        <w:t xml:space="preserve"> that </w:t>
      </w:r>
      <w:r w:rsidRPr="00484581">
        <w:rPr>
          <w:rFonts w:cstheme="minorHAnsi"/>
        </w:rPr>
        <w:t>more than</w:t>
      </w:r>
      <w:r w:rsidR="002A34D0" w:rsidRPr="00484581">
        <w:rPr>
          <w:rFonts w:cstheme="minorHAnsi"/>
        </w:rPr>
        <w:t xml:space="preserve"> 100 million children </w:t>
      </w:r>
      <w:r w:rsidRPr="00484581">
        <w:rPr>
          <w:rFonts w:cstheme="minorHAnsi"/>
        </w:rPr>
        <w:t xml:space="preserve">aged below </w:t>
      </w:r>
      <w:r w:rsidR="002A34D0" w:rsidRPr="00484581">
        <w:rPr>
          <w:rFonts w:cstheme="minorHAnsi"/>
        </w:rPr>
        <w:t xml:space="preserve">15 years had </w:t>
      </w:r>
      <w:r w:rsidR="00EE254B" w:rsidRPr="00484581">
        <w:rPr>
          <w:rFonts w:cstheme="minorHAnsi"/>
        </w:rPr>
        <w:t xml:space="preserve">intellectual </w:t>
      </w:r>
      <w:r w:rsidRPr="00484581">
        <w:rPr>
          <w:rFonts w:cstheme="minorHAnsi"/>
        </w:rPr>
        <w:t>disabilities</w:t>
      </w:r>
      <w:r w:rsidR="002A34D0" w:rsidRPr="00484581">
        <w:rPr>
          <w:rFonts w:cstheme="minorHAnsi"/>
        </w:rPr>
        <w:t xml:space="preserve">.  </w:t>
      </w:r>
      <w:r w:rsidRPr="00484581">
        <w:rPr>
          <w:rFonts w:cstheme="minorHAnsi"/>
        </w:rPr>
        <w:t>It is said that 85%</w:t>
      </w:r>
      <w:r w:rsidR="00C56AA8" w:rsidRPr="00484581">
        <w:rPr>
          <w:rFonts w:cstheme="minorHAnsi"/>
          <w:lang w:val="en-GB"/>
        </w:rPr>
        <w:t xml:space="preserve"> of </w:t>
      </w:r>
      <w:r w:rsidR="001219DE" w:rsidRPr="00484581">
        <w:rPr>
          <w:rFonts w:cstheme="minorHAnsi"/>
          <w:lang w:val="en-GB"/>
        </w:rPr>
        <w:t xml:space="preserve">these children </w:t>
      </w:r>
      <w:r w:rsidRPr="00484581">
        <w:rPr>
          <w:rFonts w:cstheme="minorHAnsi"/>
          <w:lang w:val="en-GB"/>
        </w:rPr>
        <w:t>stay</w:t>
      </w:r>
      <w:r w:rsidR="00C56AA8" w:rsidRPr="00484581">
        <w:rPr>
          <w:rFonts w:cstheme="minorHAnsi"/>
          <w:lang w:val="en-GB"/>
        </w:rPr>
        <w:t xml:space="preserve"> in</w:t>
      </w:r>
      <w:r w:rsidR="00225215" w:rsidRPr="00484581">
        <w:rPr>
          <w:rFonts w:cstheme="minorHAnsi"/>
          <w:lang w:val="en-GB"/>
        </w:rPr>
        <w:t xml:space="preserve"> </w:t>
      </w:r>
      <w:r w:rsidRPr="00484581">
        <w:rPr>
          <w:rFonts w:cstheme="minorHAnsi"/>
          <w:lang w:val="en-GB"/>
        </w:rPr>
        <w:t>developing</w:t>
      </w:r>
      <w:r w:rsidR="00225215" w:rsidRPr="00484581">
        <w:rPr>
          <w:rFonts w:cstheme="minorHAnsi"/>
          <w:lang w:val="en-GB"/>
        </w:rPr>
        <w:t xml:space="preserve"> countries</w:t>
      </w:r>
      <w:r w:rsidR="0065420E" w:rsidRPr="00484581">
        <w:rPr>
          <w:rFonts w:cstheme="minorHAnsi"/>
          <w:lang w:val="en-GB"/>
        </w:rPr>
        <w:t>,</w:t>
      </w:r>
      <w:r w:rsidR="00225215" w:rsidRPr="00484581">
        <w:rPr>
          <w:rFonts w:cstheme="minorHAnsi"/>
          <w:lang w:val="en-GB"/>
        </w:rPr>
        <w:t xml:space="preserve"> </w:t>
      </w:r>
      <w:r w:rsidRPr="00484581">
        <w:rPr>
          <w:rFonts w:cstheme="minorHAnsi"/>
          <w:lang w:val="en-GB"/>
        </w:rPr>
        <w:t>with limited to no disability service access</w:t>
      </w:r>
      <w:r w:rsidR="00DC7002" w:rsidRPr="00484581">
        <w:rPr>
          <w:rFonts w:cstheme="minorHAnsi"/>
          <w:lang w:val="en-GB"/>
        </w:rPr>
        <w:t xml:space="preserve"> </w:t>
      </w:r>
      <w:r w:rsidR="003C145B" w:rsidRPr="00484581">
        <w:rPr>
          <w:rFonts w:cstheme="minorHAnsi"/>
          <w:lang w:val="en-GB"/>
        </w:rPr>
        <w:fldChar w:fldCharType="begin"/>
      </w:r>
      <w:r w:rsidR="00D2100E" w:rsidRPr="00484581">
        <w:rPr>
          <w:rFonts w:cstheme="minorHAnsi"/>
          <w:lang w:val="en-GB"/>
        </w:rPr>
        <w:instrText xml:space="preserve"> ADDIN EN.CITE &lt;EndNote&gt;&lt;Cite&gt;&lt;Author&gt;Helander&lt;/Author&gt;&lt;Year&gt;1993&lt;/Year&gt;&lt;RecNum&gt;59&lt;/RecNum&gt;&lt;DisplayText&gt;(Helander, 1993)&lt;/DisplayText&gt;&lt;record&gt;&lt;rec-number&gt;59&lt;/rec-number&gt;&lt;foreign-keys&gt;&lt;key app="EN" db-id="zpaav5e2qvz506e9txkpazpi9dsa0pr090fs"&gt;59&lt;/key&gt;&lt;/foreign-keys&gt;&lt;ref-type name="Book"&gt;6&lt;/ref-type&gt;&lt;contributors&gt;&lt;authors&gt;&lt;author&gt;Helander, E.&lt;/author&gt;&lt;/authors&gt;&lt;/contributors&gt;&lt;titles&gt;&lt;title&gt;Prejudice and Dignity: An Introduction to Community Based Rehabilitation&lt;/title&gt;&lt;/titles&gt;&lt;dates&gt;&lt;year&gt;1993&lt;/year&gt;&lt;/dates&gt;&lt;pub-location&gt;New York&lt;/pub-location&gt;&lt;publisher&gt;United Nations Development Programme, &lt;/publisher&gt;&lt;urls&gt;&lt;/urls&gt;&lt;/record&gt;&lt;/Cite&gt;&lt;/EndNote&gt;</w:instrText>
      </w:r>
      <w:r w:rsidR="003C145B" w:rsidRPr="00484581">
        <w:rPr>
          <w:rFonts w:cstheme="minorHAnsi"/>
          <w:lang w:val="en-GB"/>
        </w:rPr>
        <w:fldChar w:fldCharType="separate"/>
      </w:r>
      <w:r w:rsidR="00D2100E" w:rsidRPr="00484581">
        <w:rPr>
          <w:rFonts w:cstheme="minorHAnsi"/>
          <w:noProof/>
          <w:lang w:val="en-GB"/>
        </w:rPr>
        <w:t>(</w:t>
      </w:r>
      <w:hyperlink w:anchor="_ENREF_29" w:tooltip="Helander, 1993 #59" w:history="1">
        <w:r w:rsidR="000A3B87" w:rsidRPr="00484581">
          <w:rPr>
            <w:rFonts w:cstheme="minorHAnsi"/>
            <w:noProof/>
            <w:lang w:val="en-GB"/>
          </w:rPr>
          <w:t>Helander, 1993</w:t>
        </w:r>
      </w:hyperlink>
      <w:r w:rsidR="00D2100E" w:rsidRPr="00484581">
        <w:rPr>
          <w:rFonts w:cstheme="minorHAnsi"/>
          <w:noProof/>
          <w:lang w:val="en-GB"/>
        </w:rPr>
        <w:t>)</w:t>
      </w:r>
      <w:r w:rsidR="003C145B" w:rsidRPr="00484581">
        <w:rPr>
          <w:rFonts w:cstheme="minorHAnsi"/>
          <w:lang w:val="en-GB"/>
        </w:rPr>
        <w:fldChar w:fldCharType="end"/>
      </w:r>
      <w:r w:rsidR="00A57ACE" w:rsidRPr="00484581">
        <w:rPr>
          <w:rFonts w:cstheme="minorHAnsi"/>
        </w:rPr>
        <w:t xml:space="preserve">. </w:t>
      </w:r>
      <w:r w:rsidR="0065420E" w:rsidRPr="00484581">
        <w:rPr>
          <w:rFonts w:cstheme="minorHAnsi"/>
          <w:lang w:val="en-GB"/>
        </w:rPr>
        <w:t>The m</w:t>
      </w:r>
      <w:r w:rsidR="00A57ACE" w:rsidRPr="00484581">
        <w:rPr>
          <w:rFonts w:cstheme="minorHAnsi"/>
          <w:lang w:val="en-GB"/>
        </w:rPr>
        <w:t xml:space="preserve">ajority of these children, </w:t>
      </w:r>
      <w:r w:rsidR="00DC7002" w:rsidRPr="00484581">
        <w:rPr>
          <w:rFonts w:cstheme="minorHAnsi"/>
          <w:lang w:val="en-GB"/>
        </w:rPr>
        <w:t>a</w:t>
      </w:r>
      <w:r w:rsidR="00560964" w:rsidRPr="00484581">
        <w:rPr>
          <w:rFonts w:cstheme="minorHAnsi"/>
          <w:lang w:val="en-GB"/>
        </w:rPr>
        <w:t>s well as</w:t>
      </w:r>
      <w:r w:rsidR="00A57ACE" w:rsidRPr="00484581">
        <w:rPr>
          <w:rFonts w:cstheme="minorHAnsi"/>
          <w:lang w:val="en-GB"/>
        </w:rPr>
        <w:t xml:space="preserve"> their </w:t>
      </w:r>
      <w:r w:rsidR="00085836" w:rsidRPr="00484581">
        <w:rPr>
          <w:rFonts w:cstheme="minorHAnsi"/>
          <w:lang w:val="en-GB"/>
        </w:rPr>
        <w:t>parents</w:t>
      </w:r>
      <w:r w:rsidR="00A57ACE" w:rsidRPr="00484581">
        <w:rPr>
          <w:rFonts w:cstheme="minorHAnsi"/>
          <w:lang w:val="en-GB"/>
        </w:rPr>
        <w:t>, suffer</w:t>
      </w:r>
      <w:r w:rsidR="00C56AA8" w:rsidRPr="00484581">
        <w:rPr>
          <w:rFonts w:cstheme="minorHAnsi"/>
          <w:lang w:val="en-GB"/>
        </w:rPr>
        <w:t xml:space="preserve"> </w:t>
      </w:r>
      <w:r w:rsidR="00DB0976" w:rsidRPr="00484581">
        <w:rPr>
          <w:rFonts w:cstheme="minorHAnsi"/>
          <w:lang w:val="en-GB"/>
        </w:rPr>
        <w:t>greatly as</w:t>
      </w:r>
      <w:r w:rsidR="00C56AA8" w:rsidRPr="00484581">
        <w:rPr>
          <w:rFonts w:cstheme="minorHAnsi"/>
          <w:lang w:val="en-GB"/>
        </w:rPr>
        <w:t xml:space="preserve"> a result of the </w:t>
      </w:r>
      <w:r w:rsidR="00A57ACE" w:rsidRPr="00484581">
        <w:rPr>
          <w:rFonts w:cstheme="minorHAnsi"/>
          <w:lang w:val="en-GB"/>
        </w:rPr>
        <w:t xml:space="preserve">disability and its associated stigmatization, </w:t>
      </w:r>
      <w:r w:rsidR="0065420E" w:rsidRPr="00484581">
        <w:rPr>
          <w:rFonts w:cstheme="minorHAnsi"/>
          <w:lang w:val="en-GB"/>
        </w:rPr>
        <w:t xml:space="preserve">often </w:t>
      </w:r>
      <w:r w:rsidR="00A57ACE" w:rsidRPr="00484581">
        <w:rPr>
          <w:rFonts w:cstheme="minorHAnsi"/>
          <w:lang w:val="en-GB"/>
        </w:rPr>
        <w:t xml:space="preserve">leading to </w:t>
      </w:r>
      <w:r w:rsidR="0065420E" w:rsidRPr="00484581">
        <w:rPr>
          <w:rFonts w:cstheme="minorHAnsi"/>
          <w:lang w:val="en-GB"/>
        </w:rPr>
        <w:t>marginalisation</w:t>
      </w:r>
      <w:r w:rsidR="00A57ACE" w:rsidRPr="00484581">
        <w:rPr>
          <w:rFonts w:cstheme="minorHAnsi"/>
          <w:lang w:val="en-GB"/>
        </w:rPr>
        <w:t xml:space="preserve">. </w:t>
      </w:r>
    </w:p>
    <w:p w:rsidR="009B53FB" w:rsidRPr="00484581" w:rsidRDefault="00B53414" w:rsidP="00AD6BFB">
      <w:pPr>
        <w:autoSpaceDE w:val="0"/>
        <w:autoSpaceDN w:val="0"/>
        <w:adjustRightInd w:val="0"/>
        <w:spacing w:after="0" w:line="360" w:lineRule="auto"/>
        <w:jc w:val="both"/>
        <w:rPr>
          <w:rFonts w:cs="Plantin"/>
        </w:rPr>
      </w:pPr>
      <w:r w:rsidRPr="00484581">
        <w:rPr>
          <w:rFonts w:cs="Plantin"/>
        </w:rPr>
        <w:t xml:space="preserve">Disability prevalence </w:t>
      </w:r>
      <w:r w:rsidR="00847135" w:rsidRPr="00484581">
        <w:rPr>
          <w:rFonts w:cs="Plantin"/>
        </w:rPr>
        <w:t>estimates</w:t>
      </w:r>
      <w:r w:rsidRPr="00484581">
        <w:rPr>
          <w:rFonts w:cs="Plantin"/>
        </w:rPr>
        <w:t xml:space="preserve"> in resource poor countri</w:t>
      </w:r>
      <w:r w:rsidR="006F4B35" w:rsidRPr="00484581">
        <w:rPr>
          <w:rFonts w:cs="Plantin"/>
        </w:rPr>
        <w:t xml:space="preserve">es are typically high </w:t>
      </w:r>
      <w:r w:rsidR="00DB17F1" w:rsidRPr="00484581">
        <w:rPr>
          <w:rFonts w:cs="Plantin"/>
        </w:rPr>
        <w:fldChar w:fldCharType="begin"/>
      </w:r>
      <w:r w:rsidR="00D2100E" w:rsidRPr="00484581">
        <w:rPr>
          <w:rFonts w:cs="Plantin"/>
        </w:rPr>
        <w:instrText xml:space="preserve"> ADDIN EN.CITE &lt;EndNote&gt;&lt;Cite&gt;&lt;Author&gt;Zaman&lt;/Author&gt;&lt;Year&gt;1992&lt;/Year&gt;&lt;RecNum&gt;142&lt;/RecNum&gt;&lt;DisplayText&gt;(Zaman, Khan, &amp;amp; Islam, 1992)&lt;/DisplayText&gt;&lt;record&gt;&lt;rec-number&gt;142&lt;/rec-number&gt;&lt;foreign-keys&gt;&lt;key app="EN" db-id="zpaav5e2qvz506e9txkpazpi9dsa0pr090fs"&gt;142&lt;/key&gt;&lt;/foreign-keys&gt;&lt;ref-type name="Journal Article"&gt;17&lt;/ref-type&gt;&lt;contributors&gt;&lt;authors&gt;&lt;author&gt;Zaman, S., S.&lt;/author&gt;&lt;author&gt;Khan, N., Z.&lt;/author&gt;&lt;author&gt;Islam, S.&lt;/author&gt;&lt;/authors&gt;&lt;/contributors&gt;&lt;titles&gt;&lt;title&gt;Validity of the ten Question for screening serious childhood disability: Results from urban Bangladesh&lt;/title&gt;&lt;secondary-title&gt;International Journal of Epidemiology&lt;/secondary-title&gt;&lt;/titles&gt;&lt;periodical&gt;&lt;full-title&gt;International Journal of Epidemiology&lt;/full-title&gt;&lt;abbr-1&gt;Int J Epidemiol&lt;/abbr-1&gt;&lt;/periodical&gt;&lt;pages&gt;613-620&lt;/pages&gt;&lt;volume&gt;19&lt;/volume&gt;&lt;number&gt;3&lt;/number&gt;&lt;dates&gt;&lt;year&gt;1992&lt;/year&gt;&lt;/dates&gt;&lt;urls&gt;&lt;/urls&gt;&lt;/record&gt;&lt;/Cite&gt;&lt;/EndNote&gt;</w:instrText>
      </w:r>
      <w:r w:rsidR="00DB17F1" w:rsidRPr="00484581">
        <w:rPr>
          <w:rFonts w:cs="Plantin"/>
        </w:rPr>
        <w:fldChar w:fldCharType="separate"/>
      </w:r>
      <w:r w:rsidR="00D2100E" w:rsidRPr="00484581">
        <w:rPr>
          <w:rFonts w:cs="Plantin"/>
          <w:noProof/>
        </w:rPr>
        <w:t>(</w:t>
      </w:r>
      <w:hyperlink w:anchor="_ENREF_62" w:tooltip="Zaman, 1992 #142" w:history="1">
        <w:r w:rsidR="000A3B87" w:rsidRPr="00484581">
          <w:rPr>
            <w:rFonts w:cs="Plantin"/>
            <w:noProof/>
          </w:rPr>
          <w:t>Zaman, Khan, &amp; Islam, 1992</w:t>
        </w:r>
      </w:hyperlink>
      <w:r w:rsidR="00D2100E" w:rsidRPr="00484581">
        <w:rPr>
          <w:rFonts w:cs="Plantin"/>
          <w:noProof/>
        </w:rPr>
        <w:t>)</w:t>
      </w:r>
      <w:r w:rsidR="00DB17F1" w:rsidRPr="00484581">
        <w:rPr>
          <w:rFonts w:cs="Plantin"/>
        </w:rPr>
        <w:fldChar w:fldCharType="end"/>
      </w:r>
      <w:r w:rsidR="00A47D64" w:rsidRPr="00484581">
        <w:rPr>
          <w:rFonts w:cs="Plantin"/>
        </w:rPr>
        <w:t xml:space="preserve">. </w:t>
      </w:r>
      <w:r w:rsidR="00A47D64" w:rsidRPr="00484581">
        <w:rPr>
          <w:rFonts w:cstheme="minorHAnsi"/>
          <w:lang w:val="en-GB"/>
        </w:rPr>
        <w:t>Studies</w:t>
      </w:r>
      <w:r w:rsidR="00DC5A94" w:rsidRPr="00484581">
        <w:rPr>
          <w:rFonts w:cstheme="minorHAnsi"/>
          <w:lang w:val="en-GB"/>
        </w:rPr>
        <w:t xml:space="preserve"> done in Kenya reported a prevalence of </w:t>
      </w:r>
      <w:r w:rsidR="00C56AA8" w:rsidRPr="00484581">
        <w:rPr>
          <w:rFonts w:cstheme="minorHAnsi"/>
          <w:lang w:val="en-GB"/>
        </w:rPr>
        <w:t>neurological</w:t>
      </w:r>
      <w:r w:rsidR="00DC5A94" w:rsidRPr="00484581">
        <w:rPr>
          <w:rFonts w:cstheme="minorHAnsi"/>
          <w:lang w:val="en-GB"/>
        </w:rPr>
        <w:t xml:space="preserve"> disability</w:t>
      </w:r>
      <w:r w:rsidR="00C56AA8" w:rsidRPr="00484581">
        <w:rPr>
          <w:rFonts w:cstheme="minorHAnsi"/>
          <w:lang w:val="en-GB"/>
        </w:rPr>
        <w:t xml:space="preserve"> of 9.3%</w:t>
      </w:r>
      <w:r w:rsidR="00DC5A94" w:rsidRPr="00484581">
        <w:rPr>
          <w:rFonts w:cstheme="minorHAnsi"/>
          <w:lang w:val="en-GB"/>
        </w:rPr>
        <w:t xml:space="preserve"> in </w:t>
      </w:r>
      <w:r w:rsidR="00C56AA8" w:rsidRPr="00484581">
        <w:rPr>
          <w:rFonts w:cstheme="minorHAnsi"/>
          <w:lang w:val="en-GB"/>
        </w:rPr>
        <w:t>children</w:t>
      </w:r>
      <w:r w:rsidR="004D3B74" w:rsidRPr="00484581">
        <w:rPr>
          <w:rFonts w:cstheme="minorHAnsi"/>
          <w:lang w:val="en-GB"/>
        </w:rPr>
        <w:t xml:space="preserve"> </w:t>
      </w:r>
      <w:r w:rsidR="004D3B74" w:rsidRPr="00484581">
        <w:rPr>
          <w:rFonts w:cstheme="minorHAnsi"/>
          <w:lang w:val="en-GB"/>
        </w:rPr>
        <w:fldChar w:fldCharType="begin">
          <w:fldData xml:space="preserve">PEVuZE5vdGU+PENpdGU+PEF1dGhvcj5WLjwvQXV0aG9yPjxZZWFyPiAyMDA0PC9ZZWFyPjxSZWNO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</w:fldData>
        </w:fldChar>
      </w:r>
      <w:r w:rsidR="00C26083" w:rsidRPr="00484581">
        <w:rPr>
          <w:rFonts w:cstheme="minorHAnsi"/>
          <w:lang w:val="en-GB"/>
        </w:rPr>
        <w:instrText xml:space="preserve"> ADDIN EN.CITE </w:instrText>
      </w:r>
      <w:r w:rsidR="00C26083" w:rsidRPr="00484581">
        <w:rPr>
          <w:rFonts w:cstheme="minorHAnsi"/>
          <w:lang w:val="en-GB"/>
        </w:rPr>
        <w:fldChar w:fldCharType="begin">
          <w:fldData xml:space="preserve">PEVuZE5vdGU+PENpdGU+PEF1dGhvcj5WLjwvQXV0aG9yPjxZZWFyPiAyMDA0PC9ZZWFyPjxSZWNO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</w:fldData>
        </w:fldChar>
      </w:r>
      <w:r w:rsidR="00C26083" w:rsidRPr="00484581">
        <w:rPr>
          <w:rFonts w:cstheme="minorHAnsi"/>
          <w:lang w:val="en-GB"/>
        </w:rPr>
        <w:instrText xml:space="preserve"> ADDIN EN.CITE.DATA </w:instrText>
      </w:r>
      <w:r w:rsidR="00C26083" w:rsidRPr="00484581">
        <w:rPr>
          <w:rFonts w:cstheme="minorHAnsi"/>
          <w:lang w:val="en-GB"/>
        </w:rPr>
      </w:r>
      <w:r w:rsidR="00C26083" w:rsidRPr="00484581">
        <w:rPr>
          <w:rFonts w:cstheme="minorHAnsi"/>
          <w:lang w:val="en-GB"/>
        </w:rPr>
        <w:fldChar w:fldCharType="end"/>
      </w:r>
      <w:r w:rsidR="004D3B74" w:rsidRPr="00484581">
        <w:rPr>
          <w:rFonts w:cstheme="minorHAnsi"/>
          <w:lang w:val="en-GB"/>
        </w:rPr>
      </w:r>
      <w:r w:rsidR="004D3B74" w:rsidRPr="00484581">
        <w:rPr>
          <w:rFonts w:cstheme="minorHAnsi"/>
          <w:lang w:val="en-GB"/>
        </w:rPr>
        <w:fldChar w:fldCharType="separate"/>
      </w:r>
      <w:r w:rsidR="00C26083" w:rsidRPr="00484581">
        <w:rPr>
          <w:rFonts w:cstheme="minorHAnsi"/>
          <w:noProof/>
          <w:lang w:val="en-GB"/>
        </w:rPr>
        <w:t>(</w:t>
      </w:r>
      <w:hyperlink w:anchor="_ENREF_38" w:tooltip="Mung'ala-Odera,  2004 #107" w:history="1">
        <w:r w:rsidR="000A3B87" w:rsidRPr="00484581">
          <w:rPr>
            <w:rFonts w:cstheme="minorHAnsi"/>
            <w:noProof/>
            <w:lang w:val="en-GB"/>
          </w:rPr>
          <w:t>V. Mung'ala-Odera et al., 2004</w:t>
        </w:r>
      </w:hyperlink>
      <w:r w:rsidR="00C26083" w:rsidRPr="00484581">
        <w:rPr>
          <w:rFonts w:cstheme="minorHAnsi"/>
          <w:noProof/>
          <w:lang w:val="en-GB"/>
        </w:rPr>
        <w:t xml:space="preserve">; </w:t>
      </w:r>
      <w:hyperlink w:anchor="_ENREF_39" w:tooltip="Mung'ala-Odera, 2006 #108" w:history="1">
        <w:r w:rsidR="000A3B87" w:rsidRPr="00484581">
          <w:rPr>
            <w:rFonts w:cstheme="minorHAnsi"/>
            <w:noProof/>
            <w:lang w:val="en-GB"/>
          </w:rPr>
          <w:t>V Mung'ala-Odera et al., 2006</w:t>
        </w:r>
      </w:hyperlink>
      <w:r w:rsidR="00C26083" w:rsidRPr="00484581">
        <w:rPr>
          <w:rFonts w:cstheme="minorHAnsi"/>
          <w:noProof/>
          <w:lang w:val="en-GB"/>
        </w:rPr>
        <w:t>)</w:t>
      </w:r>
      <w:r w:rsidR="004D3B74" w:rsidRPr="00484581">
        <w:rPr>
          <w:rFonts w:cstheme="minorHAnsi"/>
          <w:lang w:val="en-GB"/>
        </w:rPr>
        <w:fldChar w:fldCharType="end"/>
      </w:r>
      <w:r w:rsidR="00EF4790" w:rsidRPr="00484581">
        <w:rPr>
          <w:rFonts w:cstheme="minorHAnsi"/>
          <w:lang w:val="en-GB"/>
        </w:rPr>
        <w:t xml:space="preserve">. </w:t>
      </w:r>
      <w:r w:rsidR="007C4B8E" w:rsidRPr="00484581">
        <w:rPr>
          <w:rFonts w:cstheme="minorHAnsi"/>
          <w:bCs/>
          <w:lang w:val="en-GB"/>
        </w:rPr>
        <w:t xml:space="preserve">In a </w:t>
      </w:r>
      <w:r w:rsidR="009F499D" w:rsidRPr="00484581">
        <w:rPr>
          <w:rFonts w:cstheme="minorHAnsi"/>
          <w:bCs/>
          <w:lang w:val="en-GB"/>
        </w:rPr>
        <w:t>latest</w:t>
      </w:r>
      <w:r w:rsidR="007C4B8E" w:rsidRPr="00484581">
        <w:rPr>
          <w:rFonts w:cstheme="minorHAnsi"/>
          <w:bCs/>
          <w:lang w:val="en-GB"/>
        </w:rPr>
        <w:t xml:space="preserve"> Key Informant study, </w:t>
      </w:r>
      <w:r w:rsidR="009F499D" w:rsidRPr="00484581">
        <w:rPr>
          <w:rFonts w:cstheme="minorHAnsi"/>
          <w:bCs/>
          <w:lang w:val="en-GB"/>
        </w:rPr>
        <w:t>31%</w:t>
      </w:r>
      <w:r w:rsidR="007C4B8E" w:rsidRPr="00484581">
        <w:rPr>
          <w:rFonts w:cstheme="minorHAnsi"/>
          <w:lang w:val="en-GB"/>
        </w:rPr>
        <w:t xml:space="preserve"> percent of children</w:t>
      </w:r>
      <w:r w:rsidR="009F499D" w:rsidRPr="00484581">
        <w:rPr>
          <w:rFonts w:cstheme="minorHAnsi"/>
          <w:lang w:val="en-GB"/>
        </w:rPr>
        <w:t>,</w:t>
      </w:r>
      <w:r w:rsidR="007C4B8E" w:rsidRPr="00484581">
        <w:rPr>
          <w:rFonts w:cstheme="minorHAnsi"/>
          <w:lang w:val="en-GB"/>
        </w:rPr>
        <w:t xml:space="preserve"> screened </w:t>
      </w:r>
      <w:r w:rsidR="009F499D" w:rsidRPr="00484581">
        <w:rPr>
          <w:rFonts w:cstheme="minorHAnsi"/>
          <w:lang w:val="en-GB"/>
        </w:rPr>
        <w:t xml:space="preserve">in </w:t>
      </w:r>
      <w:r w:rsidR="009F499D" w:rsidRPr="00484581">
        <w:rPr>
          <w:rFonts w:cstheme="minorHAnsi"/>
          <w:bCs/>
          <w:lang w:val="en-GB"/>
        </w:rPr>
        <w:t>Malawi,</w:t>
      </w:r>
      <w:r w:rsidR="009F499D" w:rsidRPr="00484581">
        <w:rPr>
          <w:rFonts w:cstheme="minorHAnsi"/>
          <w:lang w:val="en-GB"/>
        </w:rPr>
        <w:t xml:space="preserve"> had</w:t>
      </w:r>
      <w:r w:rsidR="007C4B8E" w:rsidRPr="00484581">
        <w:rPr>
          <w:rFonts w:cstheme="minorHAnsi"/>
          <w:lang w:val="en-GB"/>
        </w:rPr>
        <w:t xml:space="preserve"> at least one disability. Of these</w:t>
      </w:r>
      <w:r w:rsidR="009F499D" w:rsidRPr="00484581">
        <w:rPr>
          <w:rFonts w:cstheme="minorHAnsi"/>
          <w:lang w:val="en-GB"/>
        </w:rPr>
        <w:t xml:space="preserve"> screened children</w:t>
      </w:r>
      <w:r w:rsidR="007C4B8E" w:rsidRPr="00484581">
        <w:rPr>
          <w:rFonts w:cstheme="minorHAnsi"/>
          <w:lang w:val="en-GB"/>
        </w:rPr>
        <w:t xml:space="preserve">, </w:t>
      </w:r>
      <w:r w:rsidR="00D208A3" w:rsidRPr="00484581">
        <w:rPr>
          <w:rFonts w:cstheme="minorHAnsi"/>
          <w:lang w:val="en-GB"/>
        </w:rPr>
        <w:t>14%</w:t>
      </w:r>
      <w:r w:rsidR="007C4B8E" w:rsidRPr="00484581">
        <w:rPr>
          <w:rFonts w:cstheme="minorHAnsi"/>
          <w:lang w:val="en-GB"/>
        </w:rPr>
        <w:t xml:space="preserve"> had </w:t>
      </w:r>
      <w:r w:rsidR="009F499D" w:rsidRPr="00484581">
        <w:rPr>
          <w:rFonts w:cstheme="minorHAnsi"/>
          <w:lang w:val="en-GB"/>
        </w:rPr>
        <w:t>numerous</w:t>
      </w:r>
      <w:r w:rsidR="007C4B8E" w:rsidRPr="00484581">
        <w:rPr>
          <w:rFonts w:cstheme="minorHAnsi"/>
          <w:lang w:val="en-GB"/>
        </w:rPr>
        <w:t xml:space="preserve"> impairments while 26% had intellectual disabilities</w:t>
      </w:r>
      <w:r w:rsidR="007B6679" w:rsidRPr="00484581">
        <w:rPr>
          <w:rFonts w:cstheme="minorHAnsi"/>
          <w:lang w:val="en-GB"/>
        </w:rPr>
        <w:t xml:space="preserve"> </w:t>
      </w:r>
      <w:r w:rsidR="007B6679" w:rsidRPr="00484581">
        <w:rPr>
          <w:rFonts w:cstheme="minorHAnsi"/>
          <w:lang w:val="en-GB"/>
        </w:rPr>
        <w:fldChar w:fldCharType="begin"/>
      </w:r>
      <w:r w:rsidR="00D2100E" w:rsidRPr="00484581">
        <w:rPr>
          <w:rFonts w:cstheme="minorHAnsi"/>
          <w:lang w:val="en-GB"/>
        </w:rPr>
        <w:instrText xml:space="preserve"> ADDIN EN.CITE &lt;EndNote&gt;&lt;Cite&gt;&lt;Author&gt;Tataryn&lt;/Author&gt;&lt;Year&gt;2015&lt;/Year&gt;&lt;RecNum&gt;137&lt;/RecNum&gt;&lt;DisplayText&gt;(Tataryn et al., 2015)&lt;/DisplayText&gt;&lt;record&gt;&lt;rec-number&gt;137&lt;/rec-number&gt;&lt;foreign-keys&gt;&lt;key app="EN" db-id="zpaav5e2qvz506e9txkpazpi9dsa0pr090fs"&gt;137&lt;/key&gt;&lt;/foreign-keys&gt;&lt;ref-type name="Unpublished Work"&gt;34&lt;/ref-type&gt;&lt;contributors&gt;&lt;authors&gt;&lt;author&gt;Tataryn, M.,&lt;/author&gt;&lt;author&gt;Chokotho, L.,&lt;/author&gt;&lt;author&gt;Mulwafu, M., &lt;/author&gt;&lt;author&gt;Kayange, P., &lt;/author&gt;&lt;author&gt;Polack, S. &lt;/author&gt;&lt;author&gt;Lavy, C. &lt;/author&gt;&lt;author&gt;Kuper, H.   &lt;/author&gt;&lt;/authors&gt;&lt;/contributors&gt;&lt;titles&gt;&lt;title&gt;Malawi Key Informant Child Disability study&lt;/title&gt;&lt;/titles&gt;&lt;dates&gt;&lt;year&gt;2015&lt;/year&gt;&lt;/dates&gt;&lt;urls&gt;&lt;related-urls&gt;&lt;url&gt; http://disabilitycentre.lshtm.ac.uk&lt;/url&gt;&lt;/related-urls&gt;&lt;/urls&gt;&lt;access-date&gt;6/18/2015&lt;/access-date&gt;&lt;/record&gt;&lt;/Cite&gt;&lt;/EndNote&gt;</w:instrText>
      </w:r>
      <w:r w:rsidR="007B6679" w:rsidRPr="00484581">
        <w:rPr>
          <w:rFonts w:cstheme="minorHAnsi"/>
          <w:lang w:val="en-GB"/>
        </w:rPr>
        <w:fldChar w:fldCharType="separate"/>
      </w:r>
      <w:r w:rsidR="00D2100E" w:rsidRPr="00484581">
        <w:rPr>
          <w:rFonts w:cstheme="minorHAnsi"/>
          <w:noProof/>
          <w:lang w:val="en-GB"/>
        </w:rPr>
        <w:t>(</w:t>
      </w:r>
      <w:hyperlink w:anchor="_ENREF_56" w:tooltip="Tataryn, 2015 #137" w:history="1">
        <w:r w:rsidR="000A3B87" w:rsidRPr="00484581">
          <w:rPr>
            <w:rFonts w:cstheme="minorHAnsi"/>
            <w:noProof/>
            <w:lang w:val="en-GB"/>
          </w:rPr>
          <w:t>Tataryn et al., 2015</w:t>
        </w:r>
      </w:hyperlink>
      <w:r w:rsidR="00D2100E" w:rsidRPr="00484581">
        <w:rPr>
          <w:rFonts w:cstheme="minorHAnsi"/>
          <w:noProof/>
          <w:lang w:val="en-GB"/>
        </w:rPr>
        <w:t>)</w:t>
      </w:r>
      <w:r w:rsidR="007B6679" w:rsidRPr="00484581">
        <w:rPr>
          <w:rFonts w:cstheme="minorHAnsi"/>
          <w:lang w:val="en-GB"/>
        </w:rPr>
        <w:fldChar w:fldCharType="end"/>
      </w:r>
      <w:r w:rsidR="007C4B8E" w:rsidRPr="00484581">
        <w:rPr>
          <w:rFonts w:cstheme="minorHAnsi"/>
          <w:lang w:val="en-GB"/>
        </w:rPr>
        <w:t>.</w:t>
      </w:r>
      <w:r w:rsidR="007C5EDA" w:rsidRPr="00484581">
        <w:rPr>
          <w:rFonts w:cstheme="minorHAnsi"/>
          <w:lang w:val="en-GB"/>
        </w:rPr>
        <w:t xml:space="preserve"> </w:t>
      </w:r>
    </w:p>
    <w:p w:rsidR="0093005A" w:rsidRPr="00484581" w:rsidRDefault="007C5EDA" w:rsidP="00AD6BFB">
      <w:pPr>
        <w:autoSpaceDE w:val="0"/>
        <w:autoSpaceDN w:val="0"/>
        <w:adjustRightInd w:val="0"/>
        <w:spacing w:after="0" w:line="360" w:lineRule="auto"/>
        <w:jc w:val="both"/>
        <w:rPr>
          <w:rFonts w:cstheme="minorHAnsi"/>
        </w:rPr>
        <w:sectPr w:rsidR="0093005A" w:rsidRPr="00484581" w:rsidSect="006F5216">
          <w:footerReference w:type="default" r:id="rId9"/>
          <w:type w:val="continuous"/>
          <w:pgSz w:w="11906" w:h="16838"/>
          <w:pgMar w:top="1440" w:right="1440" w:bottom="1440" w:left="1440" w:header="708" w:footer="708" w:gutter="0"/>
          <w:cols w:space="708"/>
          <w:docGrid w:linePitch="360"/>
        </w:sectPr>
      </w:pPr>
      <w:r w:rsidRPr="00484581">
        <w:rPr>
          <w:rFonts w:cstheme="minorHAnsi"/>
          <w:bCs/>
        </w:rPr>
        <w:t xml:space="preserve">The </w:t>
      </w:r>
      <w:r w:rsidR="00524E92" w:rsidRPr="00484581">
        <w:rPr>
          <w:rFonts w:cstheme="minorHAnsi"/>
          <w:bCs/>
        </w:rPr>
        <w:t>relationship</w:t>
      </w:r>
      <w:r w:rsidRPr="00484581">
        <w:rPr>
          <w:rFonts w:cstheme="minorHAnsi"/>
          <w:bCs/>
        </w:rPr>
        <w:t xml:space="preserve"> between care-giving</w:t>
      </w:r>
      <w:r w:rsidR="00524E92" w:rsidRPr="00484581">
        <w:rPr>
          <w:rFonts w:cstheme="minorHAnsi"/>
          <w:bCs/>
        </w:rPr>
        <w:t xml:space="preserve"> for these children</w:t>
      </w:r>
      <w:r w:rsidRPr="00484581">
        <w:rPr>
          <w:rFonts w:cstheme="minorHAnsi"/>
          <w:bCs/>
        </w:rPr>
        <w:t xml:space="preserve"> and </w:t>
      </w:r>
      <w:r w:rsidR="00524E92" w:rsidRPr="00484581">
        <w:rPr>
          <w:rFonts w:cstheme="minorHAnsi"/>
          <w:bCs/>
        </w:rPr>
        <w:t>poor</w:t>
      </w:r>
      <w:r w:rsidRPr="00484581">
        <w:rPr>
          <w:rFonts w:cstheme="minorHAnsi"/>
          <w:bCs/>
        </w:rPr>
        <w:t xml:space="preserve"> health outcomes</w:t>
      </w:r>
      <w:r w:rsidR="00E45E67" w:rsidRPr="00484581">
        <w:rPr>
          <w:rFonts w:cstheme="minorHAnsi"/>
          <w:bCs/>
        </w:rPr>
        <w:t xml:space="preserve"> for </w:t>
      </w:r>
      <w:r w:rsidR="00524E92" w:rsidRPr="00484581">
        <w:rPr>
          <w:rFonts w:cstheme="minorHAnsi"/>
          <w:bCs/>
        </w:rPr>
        <w:t>their parents</w:t>
      </w:r>
      <w:r w:rsidRPr="00484581">
        <w:rPr>
          <w:rFonts w:cstheme="minorHAnsi"/>
          <w:bCs/>
        </w:rPr>
        <w:t xml:space="preserve"> has b</w:t>
      </w:r>
      <w:r w:rsidR="008B1E3D" w:rsidRPr="00484581">
        <w:rPr>
          <w:rFonts w:cstheme="minorHAnsi"/>
          <w:bCs/>
        </w:rPr>
        <w:t xml:space="preserve">een </w:t>
      </w:r>
      <w:r w:rsidR="00524E92" w:rsidRPr="00484581">
        <w:rPr>
          <w:rFonts w:cstheme="minorHAnsi"/>
          <w:bCs/>
        </w:rPr>
        <w:t>studi</w:t>
      </w:r>
      <w:r w:rsidR="008B1E3D" w:rsidRPr="00484581">
        <w:rPr>
          <w:rFonts w:cstheme="minorHAnsi"/>
          <w:bCs/>
        </w:rPr>
        <w:t>ed in the developed world</w:t>
      </w:r>
      <w:r w:rsidR="00560964" w:rsidRPr="00484581">
        <w:rPr>
          <w:rFonts w:cstheme="minorHAnsi"/>
          <w:bCs/>
        </w:rPr>
        <w:t>. S</w:t>
      </w:r>
      <w:r w:rsidR="009B53FB" w:rsidRPr="00484581">
        <w:rPr>
          <w:rFonts w:cstheme="minorHAnsi"/>
          <w:bCs/>
        </w:rPr>
        <w:t xml:space="preserve">tudies have demonstrated </w:t>
      </w:r>
      <w:r w:rsidR="006E32D6" w:rsidRPr="00484581">
        <w:rPr>
          <w:rFonts w:cstheme="minorHAnsi"/>
          <w:bCs/>
        </w:rPr>
        <w:t xml:space="preserve">that </w:t>
      </w:r>
      <w:r w:rsidR="00A41554" w:rsidRPr="00484581">
        <w:rPr>
          <w:rFonts w:cstheme="minorHAnsi"/>
          <w:bCs/>
        </w:rPr>
        <w:t>carers</w:t>
      </w:r>
      <w:r w:rsidR="006E32D6" w:rsidRPr="00484581">
        <w:rPr>
          <w:rFonts w:cs="Calibri"/>
        </w:rPr>
        <w:t xml:space="preserve"> </w:t>
      </w:r>
      <w:r w:rsidR="00A41554" w:rsidRPr="00484581">
        <w:rPr>
          <w:rFonts w:cs="Calibri"/>
        </w:rPr>
        <w:t>for</w:t>
      </w:r>
      <w:r w:rsidR="006E32D6" w:rsidRPr="00484581">
        <w:rPr>
          <w:rFonts w:cs="Calibri"/>
        </w:rPr>
        <w:t xml:space="preserve"> intellectual</w:t>
      </w:r>
      <w:r w:rsidR="00A41554" w:rsidRPr="00484581">
        <w:rPr>
          <w:rFonts w:cs="Calibri"/>
        </w:rPr>
        <w:t>ly</w:t>
      </w:r>
      <w:r w:rsidR="006E32D6" w:rsidRPr="00484581">
        <w:rPr>
          <w:rFonts w:cs="Calibri"/>
        </w:rPr>
        <w:t xml:space="preserve"> disab</w:t>
      </w:r>
      <w:r w:rsidR="00A41554" w:rsidRPr="00484581">
        <w:rPr>
          <w:rFonts w:cs="Calibri"/>
        </w:rPr>
        <w:t>led</w:t>
      </w:r>
      <w:r w:rsidR="006E32D6" w:rsidRPr="00484581">
        <w:rPr>
          <w:rFonts w:cs="Calibri"/>
        </w:rPr>
        <w:t xml:space="preserve"> </w:t>
      </w:r>
      <w:r w:rsidR="00A41554" w:rsidRPr="00484581">
        <w:rPr>
          <w:rFonts w:cs="Calibri"/>
        </w:rPr>
        <w:t xml:space="preserve">children </w:t>
      </w:r>
      <w:r w:rsidR="006E32D6" w:rsidRPr="00484581">
        <w:rPr>
          <w:rFonts w:cs="Calibri"/>
        </w:rPr>
        <w:t xml:space="preserve">experience </w:t>
      </w:r>
      <w:r w:rsidR="00A41554" w:rsidRPr="00484581">
        <w:rPr>
          <w:rFonts w:cs="Calibri"/>
        </w:rPr>
        <w:t>additional psychological</w:t>
      </w:r>
      <w:r w:rsidR="009B53FB" w:rsidRPr="00484581">
        <w:rPr>
          <w:rFonts w:cs="Calibri"/>
        </w:rPr>
        <w:t xml:space="preserve"> </w:t>
      </w:r>
      <w:r w:rsidR="00B53414" w:rsidRPr="00484581">
        <w:rPr>
          <w:rFonts w:cs="Calibri"/>
          <w:lang w:val="en-GB"/>
        </w:rPr>
        <w:t>distress</w:t>
      </w:r>
      <w:r w:rsidR="009B53FB" w:rsidRPr="00484581">
        <w:rPr>
          <w:rFonts w:cs="Calibri"/>
          <w:lang w:val="en-GB"/>
        </w:rPr>
        <w:t xml:space="preserve"> and depression</w:t>
      </w:r>
      <w:r w:rsidR="006E32D6" w:rsidRPr="00484581">
        <w:rPr>
          <w:rFonts w:cs="Calibri"/>
        </w:rPr>
        <w:t xml:space="preserve"> compared </w:t>
      </w:r>
      <w:r w:rsidR="00EA442D" w:rsidRPr="00484581">
        <w:rPr>
          <w:rFonts w:cs="Calibri"/>
        </w:rPr>
        <w:t>to</w:t>
      </w:r>
      <w:r w:rsidR="006E32D6" w:rsidRPr="00484581">
        <w:rPr>
          <w:rFonts w:cs="Calibri"/>
        </w:rPr>
        <w:t xml:space="preserve"> </w:t>
      </w:r>
      <w:r w:rsidR="00A41554" w:rsidRPr="00484581">
        <w:rPr>
          <w:rFonts w:cs="Calibri"/>
        </w:rPr>
        <w:t>th</w:t>
      </w:r>
      <w:r w:rsidR="00EA442D" w:rsidRPr="00484581">
        <w:rPr>
          <w:rFonts w:cs="Calibri"/>
        </w:rPr>
        <w:t>e</w:t>
      </w:r>
      <w:r w:rsidR="006E32D6" w:rsidRPr="00484581">
        <w:rPr>
          <w:rFonts w:cs="Calibri"/>
        </w:rPr>
        <w:t xml:space="preserve"> </w:t>
      </w:r>
      <w:r w:rsidR="00A41554" w:rsidRPr="00484581">
        <w:rPr>
          <w:rFonts w:cs="Calibri"/>
        </w:rPr>
        <w:t>parents of normal</w:t>
      </w:r>
      <w:r w:rsidR="006E32D6" w:rsidRPr="00484581">
        <w:rPr>
          <w:rFonts w:cs="Calibri"/>
        </w:rPr>
        <w:t xml:space="preserve"> children </w:t>
      </w:r>
      <w:r w:rsidR="006E32D6" w:rsidRPr="00484581">
        <w:rPr>
          <w:rFonts w:cs="Calibri"/>
        </w:rPr>
        <w:fldChar w:fldCharType="begin">
          <w:fldData xml:space="preserve">PEVuZE5vdGU+PENpdGU+PEF1dGhvcj5EeWtlbnM8L0F1dGhvcj48WWVhcj4yMDE0IDwvWWVhcj48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</w:fldData>
        </w:fldChar>
      </w:r>
      <w:r w:rsidR="00D2100E" w:rsidRPr="00484581">
        <w:rPr>
          <w:rFonts w:cs="Calibri"/>
        </w:rPr>
        <w:instrText xml:space="preserve"> ADDIN EN.CITE </w:instrText>
      </w:r>
      <w:r w:rsidR="00D2100E" w:rsidRPr="00484581">
        <w:rPr>
          <w:rFonts w:cs="Calibri"/>
        </w:rPr>
        <w:fldChar w:fldCharType="begin">
          <w:fldData xml:space="preserve">PEVuZE5vdGU+PENpdGU+PEF1dGhvcj5EeWtlbnM8L0F1dGhvcj48WWVhcj4yMDE0IDwvWWVhcj48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</w:fldData>
        </w:fldChar>
      </w:r>
      <w:r w:rsidR="00D2100E" w:rsidRPr="00484581">
        <w:rPr>
          <w:rFonts w:cs="Calibri"/>
        </w:rPr>
        <w:instrText xml:space="preserve"> ADDIN EN.CITE.DATA </w:instrText>
      </w:r>
      <w:r w:rsidR="00D2100E" w:rsidRPr="00484581">
        <w:rPr>
          <w:rFonts w:cs="Calibri"/>
        </w:rPr>
      </w:r>
      <w:r w:rsidR="00D2100E" w:rsidRPr="00484581">
        <w:rPr>
          <w:rFonts w:cs="Calibri"/>
        </w:rPr>
        <w:fldChar w:fldCharType="end"/>
      </w:r>
      <w:r w:rsidR="006E32D6" w:rsidRPr="00484581">
        <w:rPr>
          <w:rFonts w:cs="Calibri"/>
        </w:rPr>
      </w:r>
      <w:r w:rsidR="006E32D6" w:rsidRPr="00484581">
        <w:rPr>
          <w:rFonts w:cs="Calibri"/>
        </w:rPr>
        <w:fldChar w:fldCharType="separate"/>
      </w:r>
      <w:r w:rsidR="00D2100E" w:rsidRPr="00484581">
        <w:rPr>
          <w:rFonts w:cs="Calibri"/>
          <w:noProof/>
        </w:rPr>
        <w:t>(</w:t>
      </w:r>
      <w:hyperlink w:anchor="_ENREF_13" w:tooltip="Dykens, 2014  #110" w:history="1">
        <w:r w:rsidR="000A3B87" w:rsidRPr="00484581">
          <w:rPr>
            <w:rFonts w:cs="Calibri"/>
            <w:noProof/>
          </w:rPr>
          <w:t xml:space="preserve">Dykens, Fisher, Taylor, Lambert, &amp; Miodrag, 2014 </w:t>
        </w:r>
      </w:hyperlink>
      <w:r w:rsidR="00D2100E" w:rsidRPr="00484581">
        <w:rPr>
          <w:rFonts w:cs="Calibri"/>
          <w:noProof/>
        </w:rPr>
        <w:t xml:space="preserve">; </w:t>
      </w:r>
      <w:hyperlink w:anchor="_ENREF_14" w:tooltip="Emerson, 2005 #63" w:history="1">
        <w:r w:rsidR="000A3B87" w:rsidRPr="00484581">
          <w:rPr>
            <w:rFonts w:cs="Calibri"/>
            <w:noProof/>
          </w:rPr>
          <w:t>Emerson, 2005</w:t>
        </w:r>
      </w:hyperlink>
      <w:r w:rsidR="00D2100E" w:rsidRPr="00484581">
        <w:rPr>
          <w:rFonts w:cs="Calibri"/>
          <w:noProof/>
        </w:rPr>
        <w:t xml:space="preserve">; </w:t>
      </w:r>
      <w:hyperlink w:anchor="_ENREF_28" w:tooltip="Hastings, 2004 #72" w:history="1">
        <w:r w:rsidR="000A3B87" w:rsidRPr="00484581">
          <w:rPr>
            <w:rFonts w:cs="Calibri"/>
            <w:noProof/>
          </w:rPr>
          <w:t>R. P. Hastings &amp; Beck, 2004</w:t>
        </w:r>
      </w:hyperlink>
      <w:r w:rsidR="00D2100E" w:rsidRPr="00484581">
        <w:rPr>
          <w:rFonts w:cs="Calibri"/>
          <w:noProof/>
        </w:rPr>
        <w:t>)</w:t>
      </w:r>
      <w:r w:rsidR="006E32D6" w:rsidRPr="00484581">
        <w:rPr>
          <w:rFonts w:cs="Calibri"/>
        </w:rPr>
        <w:fldChar w:fldCharType="end"/>
      </w:r>
      <w:r w:rsidR="006E32D6" w:rsidRPr="00484581">
        <w:rPr>
          <w:rFonts w:cs="Calibri"/>
        </w:rPr>
        <w:t xml:space="preserve">. </w:t>
      </w:r>
      <w:r w:rsidR="00546F59" w:rsidRPr="00484581">
        <w:rPr>
          <w:rFonts w:cstheme="minorHAnsi"/>
          <w:bCs/>
          <w:lang w:val="en-IE"/>
        </w:rPr>
        <w:t xml:space="preserve">Much of this </w:t>
      </w:r>
      <w:r w:rsidR="00A47D64" w:rsidRPr="00484581">
        <w:rPr>
          <w:rFonts w:cstheme="minorHAnsi"/>
          <w:bCs/>
          <w:lang w:val="en-IE"/>
        </w:rPr>
        <w:t xml:space="preserve">distress is </w:t>
      </w:r>
      <w:r w:rsidR="00546F59" w:rsidRPr="00484581">
        <w:rPr>
          <w:rFonts w:cstheme="minorHAnsi"/>
          <w:bCs/>
          <w:lang w:val="en-IE"/>
        </w:rPr>
        <w:t>related</w:t>
      </w:r>
      <w:r w:rsidR="00FE7898" w:rsidRPr="00484581">
        <w:rPr>
          <w:rFonts w:cstheme="minorHAnsi"/>
          <w:bCs/>
          <w:lang w:val="en-IE"/>
        </w:rPr>
        <w:t xml:space="preserve"> to </w:t>
      </w:r>
      <w:r w:rsidR="00A57ACE" w:rsidRPr="00484581">
        <w:rPr>
          <w:rFonts w:cstheme="minorHAnsi"/>
        </w:rPr>
        <w:t xml:space="preserve">stigma and </w:t>
      </w:r>
      <w:r w:rsidR="00A557A8" w:rsidRPr="00484581">
        <w:rPr>
          <w:rFonts w:cstheme="minorHAnsi"/>
        </w:rPr>
        <w:t xml:space="preserve">cultural misconceptions about </w:t>
      </w:r>
      <w:r w:rsidR="00A57ACE" w:rsidRPr="00484581">
        <w:rPr>
          <w:rFonts w:cstheme="minorHAnsi"/>
        </w:rPr>
        <w:t xml:space="preserve">disability and its causes. </w:t>
      </w:r>
      <w:r w:rsidR="00A41554" w:rsidRPr="00484581">
        <w:rPr>
          <w:rFonts w:cstheme="minorHAnsi"/>
        </w:rPr>
        <w:t>Some</w:t>
      </w:r>
      <w:r w:rsidR="00A31B6E" w:rsidRPr="00484581">
        <w:rPr>
          <w:rFonts w:cstheme="minorHAnsi"/>
        </w:rPr>
        <w:t xml:space="preserve"> studies have </w:t>
      </w:r>
      <w:r w:rsidR="00560964" w:rsidRPr="00484581">
        <w:rPr>
          <w:rFonts w:cstheme="minorHAnsi"/>
        </w:rPr>
        <w:t xml:space="preserve">also </w:t>
      </w:r>
      <w:r w:rsidR="00A31B6E" w:rsidRPr="00484581">
        <w:rPr>
          <w:rFonts w:cstheme="minorHAnsi"/>
        </w:rPr>
        <w:t>reported</w:t>
      </w:r>
      <w:r w:rsidR="00A31B6E" w:rsidRPr="00484581">
        <w:rPr>
          <w:rFonts w:cs="Calibri"/>
        </w:rPr>
        <w:t xml:space="preserve"> negative </w:t>
      </w:r>
      <w:r w:rsidR="00A41554" w:rsidRPr="00484581">
        <w:rPr>
          <w:rFonts w:cs="Calibri"/>
        </w:rPr>
        <w:t>outcomes</w:t>
      </w:r>
      <w:r w:rsidR="00A31B6E" w:rsidRPr="00484581">
        <w:rPr>
          <w:rFonts w:cs="Calibri"/>
        </w:rPr>
        <w:t xml:space="preserve"> </w:t>
      </w:r>
      <w:r w:rsidR="00A41554" w:rsidRPr="00484581">
        <w:rPr>
          <w:rFonts w:cs="Calibri"/>
        </w:rPr>
        <w:t>among the carers like</w:t>
      </w:r>
      <w:r w:rsidR="00A31B6E" w:rsidRPr="00484581">
        <w:rPr>
          <w:rFonts w:cs="Calibri"/>
        </w:rPr>
        <w:t xml:space="preserve"> physical problems</w:t>
      </w:r>
      <w:r w:rsidR="00A41554" w:rsidRPr="00484581">
        <w:rPr>
          <w:rFonts w:cs="Calibri"/>
        </w:rPr>
        <w:t xml:space="preserve">, </w:t>
      </w:r>
      <w:r w:rsidR="00A31B6E" w:rsidRPr="00484581">
        <w:rPr>
          <w:rFonts w:cs="Calibri,Italic"/>
          <w:iCs/>
          <w:lang w:val="en-GB"/>
        </w:rPr>
        <w:t xml:space="preserve">social, </w:t>
      </w:r>
      <w:r w:rsidR="00A41554" w:rsidRPr="00484581">
        <w:rPr>
          <w:rFonts w:cs="Calibri,Italic"/>
          <w:iCs/>
          <w:lang w:val="en-GB"/>
        </w:rPr>
        <w:t>as well as</w:t>
      </w:r>
      <w:r w:rsidR="00A31B6E" w:rsidRPr="00484581">
        <w:rPr>
          <w:rFonts w:cs="Calibri,Italic"/>
          <w:iCs/>
          <w:lang w:val="en-GB"/>
        </w:rPr>
        <w:t xml:space="preserve"> financial </w:t>
      </w:r>
      <w:r w:rsidR="00A41554" w:rsidRPr="00484581">
        <w:rPr>
          <w:rFonts w:cs="Calibri,Italic"/>
          <w:iCs/>
          <w:lang w:val="en-GB"/>
        </w:rPr>
        <w:t>issues</w:t>
      </w:r>
      <w:r w:rsidR="00A31B6E" w:rsidRPr="00484581">
        <w:rPr>
          <w:rFonts w:cs="Calibri,Italic"/>
          <w:iCs/>
          <w:lang w:val="en-GB"/>
        </w:rPr>
        <w:t xml:space="preserve"> for the </w:t>
      </w:r>
      <w:r w:rsidR="00A41554" w:rsidRPr="00484581">
        <w:rPr>
          <w:rFonts w:cs="Calibri,Italic"/>
          <w:iCs/>
          <w:lang w:val="en-GB"/>
        </w:rPr>
        <w:t xml:space="preserve">child’s </w:t>
      </w:r>
      <w:r w:rsidR="00A31B6E" w:rsidRPr="00484581">
        <w:rPr>
          <w:rFonts w:cs="Calibri,Italic"/>
          <w:iCs/>
          <w:lang w:val="en-GB"/>
        </w:rPr>
        <w:t>family</w:t>
      </w:r>
      <w:r w:rsidR="00A31B6E" w:rsidRPr="00484581">
        <w:rPr>
          <w:rFonts w:cs="Calibri"/>
        </w:rPr>
        <w:t xml:space="preserve"> </w:t>
      </w:r>
      <w:r w:rsidR="00A31B6E" w:rsidRPr="00484581">
        <w:rPr>
          <w:rFonts w:cs="Calibri"/>
        </w:rPr>
        <w:fldChar w:fldCharType="begin"/>
      </w:r>
      <w:r w:rsidR="00D2100E" w:rsidRPr="00484581">
        <w:rPr>
          <w:rFonts w:cs="Calibri"/>
        </w:rPr>
        <w:instrText xml:space="preserve"> ADDIN EN.CITE &lt;EndNote&gt;&lt;Cite&gt;&lt;Author&gt;Wolfensberger&lt;/Author&gt;&lt;Year&gt;1969&lt;/Year&gt;&lt;RecNum&gt;106&lt;/RecNum&gt;&lt;DisplayText&gt;(Witt, Riley, &amp;amp; Coiro, 2003; Wolfensberger, 1969)&lt;/DisplayText&gt;&lt;record&gt;&lt;rec-number&gt;106&lt;/rec-number&gt;&lt;foreign-keys&gt;&lt;key app="EN" db-id="zpaav5e2qvz506e9txkpazpi9dsa0pr090fs"&gt;106&lt;/key&gt;&lt;/foreign-keys&gt;&lt;ref-type name="Journal Article"&gt;17&lt;/ref-type&gt;&lt;contributors&gt;&lt;authors&gt;&lt;author&gt;Wolfensberger, W. &lt;/author&gt;&lt;/authors&gt;&lt;/contributors&gt;&lt;titles&gt;&lt;title&gt; Counseling the parents of the retarded. Quoted in: Baumeister BA, editor. Mental retardation: appraisal, education, and rehabilitation&lt;/title&gt;&lt;/titles&gt;&lt;pages&gt;329-400&lt;/pages&gt;&lt;dates&gt;&lt;year&gt;1969&lt;/year&gt;&lt;/dates&gt;&lt;urls&gt;&lt;/urls&gt;&lt;/record&gt;&lt;/Cite&gt;&lt;Cite&gt;&lt;Author&gt;Witt&lt;/Author&gt;&lt;Year&gt;2003&lt;/Year&gt;&lt;RecNum&gt;105&lt;/RecNum&gt;&lt;record&gt;&lt;rec-number&gt;105&lt;/rec-number&gt;&lt;foreign-keys&gt;&lt;key app="EN" db-id="zpaav5e2qvz506e9txkpazpi9dsa0pr090fs"&gt;105&lt;/key&gt;&lt;/foreign-keys&gt;&lt;ref-type name="Journal Article"&gt;17&lt;/ref-type&gt;&lt;contributors&gt;&lt;authors&gt;&lt;author&gt;Witt, W. P &lt;/author&gt;&lt;author&gt;Riley, A.W &lt;/author&gt;&lt;author&gt;Coiro, M. J. &lt;/author&gt;&lt;/authors&gt;&lt;/contributors&gt;&lt;titles&gt;&lt;title&gt;Childhood functional status, family stressors, and psychosocial adjustment among school-aged children with disabilities in the United States&lt;/title&gt;&lt;secondary-title&gt;Archives of Paediatrics &amp;amp; Adolescent Medicine&lt;/secondary-title&gt;&lt;alt-title&gt;Archives of Paediatrics &amp;amp; Adolescent Medicine&lt;/alt-title&gt;&lt;/titles&gt;&lt;periodical&gt;&lt;full-title&gt;Archives of Paediatrics &amp;amp; Adolescent Medicine&lt;/full-title&gt;&lt;abbr-1&gt;Archives of Paediatrics &amp;amp; Adolescent Medicine&lt;/abbr-1&gt;&lt;/periodical&gt;&lt;alt-periodical&gt;&lt;full-title&gt;Archives of Paediatrics &amp;amp; Adolescent Medicine&lt;/full-title&gt;&lt;abbr-1&gt;Archives of Paediatrics &amp;amp; Adolescent Medicine&lt;/abbr-1&gt;&lt;/alt-periodical&gt;&lt;pages&gt;687-695&lt;/pages&gt;&lt;volume&gt; 157&lt;/volume&gt;&lt;dates&gt;&lt;year&gt;2003&lt;/year&gt;&lt;/dates&gt;&lt;urls&gt;&lt;/urls&gt;&lt;/record&gt;&lt;/Cite&gt;&lt;/EndNote&gt;</w:instrText>
      </w:r>
      <w:r w:rsidR="00A31B6E" w:rsidRPr="00484581">
        <w:rPr>
          <w:rFonts w:cs="Calibri"/>
        </w:rPr>
        <w:fldChar w:fldCharType="separate"/>
      </w:r>
      <w:r w:rsidR="00D2100E" w:rsidRPr="00484581">
        <w:rPr>
          <w:rFonts w:cs="Calibri"/>
          <w:noProof/>
        </w:rPr>
        <w:t>(</w:t>
      </w:r>
      <w:hyperlink w:anchor="_ENREF_60" w:tooltip="Witt, 2003 #105" w:history="1">
        <w:r w:rsidR="000A3B87" w:rsidRPr="00484581">
          <w:rPr>
            <w:rFonts w:cs="Calibri"/>
            <w:noProof/>
          </w:rPr>
          <w:t>Witt, Riley, &amp; Coiro, 2003</w:t>
        </w:r>
      </w:hyperlink>
      <w:r w:rsidR="00D2100E" w:rsidRPr="00484581">
        <w:rPr>
          <w:rFonts w:cs="Calibri"/>
          <w:noProof/>
        </w:rPr>
        <w:t xml:space="preserve">; </w:t>
      </w:r>
      <w:hyperlink w:anchor="_ENREF_61" w:tooltip="Wolfensberger, 1969 #106" w:history="1">
        <w:r w:rsidR="000A3B87" w:rsidRPr="00484581">
          <w:rPr>
            <w:rFonts w:cs="Calibri"/>
            <w:noProof/>
          </w:rPr>
          <w:t>Wolfensberger, 1969</w:t>
        </w:r>
      </w:hyperlink>
      <w:r w:rsidR="00D2100E" w:rsidRPr="00484581">
        <w:rPr>
          <w:rFonts w:cs="Calibri"/>
          <w:noProof/>
        </w:rPr>
        <w:t>)</w:t>
      </w:r>
      <w:r w:rsidR="00A31B6E" w:rsidRPr="00484581">
        <w:rPr>
          <w:rFonts w:cs="Calibri"/>
        </w:rPr>
        <w:fldChar w:fldCharType="end"/>
      </w:r>
      <w:r w:rsidR="00A31B6E" w:rsidRPr="00484581">
        <w:rPr>
          <w:rFonts w:cs="Calibri,Italic"/>
          <w:iCs/>
          <w:lang w:val="en-GB"/>
        </w:rPr>
        <w:t xml:space="preserve">. This often </w:t>
      </w:r>
      <w:r w:rsidR="00A31B6E" w:rsidRPr="00484581">
        <w:rPr>
          <w:rFonts w:cs="Calibri"/>
        </w:rPr>
        <w:t xml:space="preserve">leads to marital breakdowns and divorce </w:t>
      </w:r>
      <w:r w:rsidR="00A31B6E" w:rsidRPr="00484581">
        <w:rPr>
          <w:rFonts w:cs="Calibri,Italic"/>
          <w:iCs/>
          <w:lang w:val="en-GB"/>
        </w:rPr>
        <w:fldChar w:fldCharType="begin">
          <w:fldData xml:space="preserve">PEVuZE5vdGU+PENpdGU+PEF1dGhvcj5TY2h3YXJ0ejwvQXV0aG9yPjxZZWFyPjIwMDM8L1llYXI+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</w:fldData>
        </w:fldChar>
      </w:r>
      <w:r w:rsidR="00D2100E" w:rsidRPr="00484581">
        <w:rPr>
          <w:rFonts w:cs="Calibri,Italic"/>
          <w:iCs/>
          <w:lang w:val="en-GB"/>
        </w:rPr>
        <w:instrText xml:space="preserve"> ADDIN EN.CITE </w:instrText>
      </w:r>
      <w:r w:rsidR="00D2100E" w:rsidRPr="00484581">
        <w:rPr>
          <w:rFonts w:cs="Calibri,Italic"/>
          <w:iCs/>
          <w:lang w:val="en-GB"/>
        </w:rPr>
        <w:fldChar w:fldCharType="begin">
          <w:fldData xml:space="preserve">PEVuZE5vdGU+PENpdGU+PEF1dGhvcj5TY2h3YXJ0ejwvQXV0aG9yPjxZZWFyPjIwMDM8L1llYXI+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</w:fldData>
        </w:fldChar>
      </w:r>
      <w:r w:rsidR="00D2100E" w:rsidRPr="00484581">
        <w:rPr>
          <w:rFonts w:cs="Calibri,Italic"/>
          <w:iCs/>
          <w:lang w:val="en-GB"/>
        </w:rPr>
        <w:instrText xml:space="preserve"> ADDIN EN.CITE.DATA </w:instrText>
      </w:r>
      <w:r w:rsidR="00D2100E" w:rsidRPr="00484581">
        <w:rPr>
          <w:rFonts w:cs="Calibri,Italic"/>
          <w:iCs/>
          <w:lang w:val="en-GB"/>
        </w:rPr>
      </w:r>
      <w:r w:rsidR="00D2100E" w:rsidRPr="00484581">
        <w:rPr>
          <w:rFonts w:cs="Calibri,Italic"/>
          <w:iCs/>
          <w:lang w:val="en-GB"/>
        </w:rPr>
        <w:fldChar w:fldCharType="end"/>
      </w:r>
      <w:r w:rsidR="00A31B6E" w:rsidRPr="00484581">
        <w:rPr>
          <w:rFonts w:cs="Calibri,Italic"/>
          <w:iCs/>
          <w:lang w:val="en-GB"/>
        </w:rPr>
      </w:r>
      <w:r w:rsidR="00A31B6E" w:rsidRPr="00484581">
        <w:rPr>
          <w:rFonts w:cs="Calibri,Italic"/>
          <w:iCs/>
          <w:lang w:val="en-GB"/>
        </w:rPr>
        <w:fldChar w:fldCharType="separate"/>
      </w:r>
      <w:r w:rsidR="00D2100E" w:rsidRPr="00484581">
        <w:rPr>
          <w:rFonts w:cs="Calibri,Italic"/>
          <w:iCs/>
          <w:noProof/>
          <w:lang w:val="en-GB"/>
        </w:rPr>
        <w:t>(</w:t>
      </w:r>
      <w:hyperlink w:anchor="_ENREF_21" w:tooltip="Gath, 1977 #68" w:history="1">
        <w:r w:rsidR="000A3B87" w:rsidRPr="00484581">
          <w:rPr>
            <w:rFonts w:cs="Calibri,Italic"/>
            <w:iCs/>
            <w:noProof/>
            <w:lang w:val="en-GB"/>
          </w:rPr>
          <w:t>Gath, 1977</w:t>
        </w:r>
      </w:hyperlink>
      <w:r w:rsidR="00D2100E" w:rsidRPr="00484581">
        <w:rPr>
          <w:rFonts w:cs="Calibri,Italic"/>
          <w:iCs/>
          <w:noProof/>
          <w:lang w:val="en-GB"/>
        </w:rPr>
        <w:t xml:space="preserve">; </w:t>
      </w:r>
      <w:hyperlink w:anchor="_ENREF_50" w:tooltip="Schwartz, 2003 #95" w:history="1">
        <w:r w:rsidR="000A3B87" w:rsidRPr="00484581">
          <w:rPr>
            <w:rFonts w:cs="Calibri,Italic"/>
            <w:iCs/>
            <w:noProof/>
            <w:lang w:val="en-GB"/>
          </w:rPr>
          <w:t>Schwartz &amp; Tsumi, 2003</w:t>
        </w:r>
      </w:hyperlink>
      <w:r w:rsidR="00D2100E" w:rsidRPr="00484581">
        <w:rPr>
          <w:rFonts w:cs="Calibri,Italic"/>
          <w:iCs/>
          <w:noProof/>
          <w:lang w:val="en-GB"/>
        </w:rPr>
        <w:t>)</w:t>
      </w:r>
      <w:r w:rsidR="00A31B6E" w:rsidRPr="00484581">
        <w:rPr>
          <w:rFonts w:cs="Calibri,Italic"/>
          <w:iCs/>
          <w:lang w:val="en-GB"/>
        </w:rPr>
        <w:fldChar w:fldCharType="end"/>
      </w:r>
      <w:r w:rsidR="00A31B6E" w:rsidRPr="00484581">
        <w:rPr>
          <w:rFonts w:cs="Calibri"/>
        </w:rPr>
        <w:t xml:space="preserve">. </w:t>
      </w:r>
      <w:r w:rsidR="00A47D64" w:rsidRPr="00484581">
        <w:rPr>
          <w:rFonts w:cstheme="minorHAnsi"/>
        </w:rPr>
        <w:t xml:space="preserve">In </w:t>
      </w:r>
      <w:r w:rsidR="009B53FB" w:rsidRPr="00484581">
        <w:rPr>
          <w:rFonts w:cstheme="minorHAnsi"/>
        </w:rPr>
        <w:t xml:space="preserve">low income settings this may even lead to child protection issues. </w:t>
      </w:r>
    </w:p>
    <w:p w:rsidR="00037E6D" w:rsidRPr="00484581" w:rsidRDefault="00037E6D" w:rsidP="00037E6D">
      <w:pPr>
        <w:spacing w:line="360" w:lineRule="auto"/>
        <w:jc w:val="both"/>
        <w:rPr>
          <w:rFonts w:cs="Calibri,Italic"/>
          <w:iCs/>
          <w:lang w:val="en-GB"/>
        </w:rPr>
      </w:pPr>
      <w:r w:rsidRPr="00484581">
        <w:rPr>
          <w:rFonts w:cs="Calibri,Italic"/>
          <w:iCs/>
          <w:lang w:val="en-GB"/>
        </w:rPr>
        <w:lastRenderedPageBreak/>
        <w:t xml:space="preserve">There is </w:t>
      </w:r>
      <w:r w:rsidR="00A41554" w:rsidRPr="00484581">
        <w:rPr>
          <w:rFonts w:cs="Calibri,Italic"/>
          <w:iCs/>
          <w:lang w:val="en-GB"/>
        </w:rPr>
        <w:t>also</w:t>
      </w:r>
      <w:r w:rsidRPr="00484581">
        <w:rPr>
          <w:rFonts w:cs="Calibri,Italic"/>
          <w:iCs/>
          <w:lang w:val="en-GB"/>
        </w:rPr>
        <w:t xml:space="preserve"> evidence from the literature, that mothers of </w:t>
      </w:r>
      <w:r w:rsidR="00A41554" w:rsidRPr="00484581">
        <w:rPr>
          <w:rFonts w:cs="Calibri,Italic"/>
          <w:iCs/>
          <w:lang w:val="en-GB"/>
        </w:rPr>
        <w:t xml:space="preserve">intellectually disabled </w:t>
      </w:r>
      <w:r w:rsidRPr="00484581">
        <w:rPr>
          <w:rFonts w:cs="Calibri,Italic"/>
          <w:iCs/>
          <w:lang w:val="en-GB"/>
        </w:rPr>
        <w:t xml:space="preserve">children show more psychological </w:t>
      </w:r>
      <w:r w:rsidR="00A41554" w:rsidRPr="00484581">
        <w:rPr>
          <w:rFonts w:cs="Calibri,Italic"/>
          <w:iCs/>
          <w:lang w:val="en-GB"/>
        </w:rPr>
        <w:t>problems</w:t>
      </w:r>
      <w:r w:rsidRPr="00484581">
        <w:rPr>
          <w:rFonts w:cs="Calibri,Italic"/>
          <w:iCs/>
          <w:lang w:val="en-GB"/>
        </w:rPr>
        <w:t xml:space="preserve"> </w:t>
      </w:r>
      <w:r w:rsidR="00A41554" w:rsidRPr="00484581">
        <w:rPr>
          <w:rFonts w:cs="Calibri,Italic"/>
          <w:iCs/>
          <w:lang w:val="en-GB"/>
        </w:rPr>
        <w:t>compared to</w:t>
      </w:r>
      <w:r w:rsidRPr="00484581">
        <w:rPr>
          <w:rFonts w:cs="Calibri,Italic"/>
          <w:iCs/>
          <w:lang w:val="en-GB"/>
        </w:rPr>
        <w:t xml:space="preserve"> other members </w:t>
      </w:r>
      <w:r w:rsidR="00A41554" w:rsidRPr="00484581">
        <w:rPr>
          <w:rFonts w:cs="Calibri,Italic"/>
          <w:iCs/>
          <w:lang w:val="en-GB"/>
        </w:rPr>
        <w:t>in</w:t>
      </w:r>
      <w:r w:rsidRPr="00484581">
        <w:rPr>
          <w:rFonts w:cs="Calibri,Italic"/>
          <w:iCs/>
          <w:lang w:val="en-GB"/>
        </w:rPr>
        <w:t xml:space="preserve"> the</w:t>
      </w:r>
      <w:r w:rsidR="00A41554" w:rsidRPr="00484581">
        <w:rPr>
          <w:rFonts w:cs="Calibri,Italic"/>
          <w:iCs/>
          <w:lang w:val="en-GB"/>
        </w:rPr>
        <w:t>ir</w:t>
      </w:r>
      <w:r w:rsidRPr="00484581">
        <w:rPr>
          <w:rFonts w:cs="Calibri,Italic"/>
          <w:iCs/>
          <w:lang w:val="en-GB"/>
        </w:rPr>
        <w:t xml:space="preserve"> family, </w:t>
      </w:r>
      <w:r w:rsidR="00A41554" w:rsidRPr="00484581">
        <w:rPr>
          <w:rFonts w:cs="Calibri,Italic"/>
          <w:iCs/>
          <w:lang w:val="en-GB"/>
        </w:rPr>
        <w:t>because</w:t>
      </w:r>
      <w:r w:rsidRPr="00484581">
        <w:rPr>
          <w:rFonts w:cs="Calibri,Italic"/>
          <w:iCs/>
          <w:lang w:val="en-GB"/>
        </w:rPr>
        <w:t xml:space="preserve"> they are often the primary caregivers </w:t>
      </w:r>
      <w:r w:rsidR="00A41554" w:rsidRPr="00484581">
        <w:rPr>
          <w:rFonts w:cs="Calibri,Italic"/>
          <w:iCs/>
          <w:lang w:val="en-GB"/>
        </w:rPr>
        <w:t>for the child</w:t>
      </w:r>
      <w:r w:rsidRPr="00484581">
        <w:rPr>
          <w:rFonts w:cs="Calibri,Italic"/>
          <w:iCs/>
          <w:lang w:val="en-GB"/>
        </w:rPr>
        <w:t xml:space="preserve"> </w:t>
      </w:r>
      <w:r w:rsidRPr="00484581">
        <w:rPr>
          <w:rFonts w:cs="Calibri,Italic"/>
          <w:iCs/>
          <w:lang w:val="en-GB"/>
        </w:rPr>
        <w:fldChar w:fldCharType="begin"/>
      </w:r>
      <w:r w:rsidR="00D2100E" w:rsidRPr="00484581">
        <w:rPr>
          <w:rFonts w:cs="Calibri,Italic"/>
          <w:iCs/>
          <w:lang w:val="en-GB"/>
        </w:rPr>
        <w:instrText xml:space="preserve"> ADDIN EN.CITE &lt;EndNote&gt;&lt;Cite&gt;&lt;Author&gt;Weiss&lt;/Author&gt;&lt;Year&gt;2003&lt;/Year&gt;&lt;RecNum&gt;104&lt;/RecNum&gt;&lt;DisplayText&gt;(Pelchat, Lefebvere, &amp;amp; Perreault, 2003; Weiss, Sullivan, &amp;amp; Diamond, 2003)&lt;/DisplayText&gt;&lt;record&gt;&lt;rec-number&gt;104&lt;/rec-number&gt;&lt;foreign-keys&gt;&lt;key app="EN" db-id="zpaav5e2qvz506e9txkpazpi9dsa0pr090fs"&gt;104&lt;/key&gt;&lt;/foreign-keys&gt;&lt;ref-type name="Journal Article"&gt;17&lt;/ref-type&gt;&lt;contributors&gt;&lt;authors&gt;&lt;author&gt;Weiss, J. A&lt;/author&gt;&lt;author&gt;Sullivan, A &lt;/author&gt;&lt;author&gt;Diamond, T. &lt;/author&gt;&lt;/authors&gt;&lt;/contributors&gt;&lt;titles&gt;&lt;title&gt; Parent stress adaptive functioning of individuals with developmental disabilities&lt;/title&gt;&lt;secondary-title&gt; Journal on Developmental Disabilitie&lt;/secondary-title&gt;&lt;alt-title&gt;Journal on Developmental Disabilitie&lt;/alt-title&gt;&lt;/titles&gt;&lt;alt-periodical&gt;&lt;full-title&gt;Journal on Developmental Disabilitie&lt;/full-title&gt;&lt;abbr-1&gt;Journal on Developmental Disabilitie&lt;/abbr-1&gt;&lt;/alt-periodical&gt;&lt;pages&gt;129-135&lt;/pages&gt;&lt;volume&gt;10&lt;/volume&gt;&lt;dates&gt;&lt;year&gt;2003&lt;/year&gt;&lt;/dates&gt;&lt;urls&gt;&lt;/urls&gt;&lt;/record&gt;&lt;/Cite&gt;&lt;Cite&gt;&lt;Author&gt;Pelchat&lt;/Author&gt;&lt;Year&gt;2003&lt;/Year&gt;&lt;RecNum&gt;88&lt;/RecNum&gt;&lt;record&gt;&lt;rec-number&gt;88&lt;/rec-number&gt;&lt;foreign-keys&gt;&lt;key app="EN" db-id="zpaav5e2qvz506e9txkpazpi9dsa0pr090fs"&gt;88&lt;/key&gt;&lt;/foreign-keys&gt;&lt;ref-type name="Journal Article"&gt;17&lt;/ref-type&gt;&lt;contributors&gt;&lt;authors&gt;&lt;author&gt;Pelchat, D. &lt;/author&gt;&lt;author&gt;Lefebvere, H. &lt;/author&gt;&lt;author&gt;Perreault, M. &lt;/author&gt;&lt;/authors&gt;&lt;/contributors&gt;&lt;titles&gt;&lt;title&gt; Differences and similarities between mothers’ and fathers’ experiences of parenting a child with a disability&lt;/title&gt;&lt;secondary-title&gt;Journal of Child Health Care&lt;/secondary-title&gt;&lt;alt-title&gt;Journal of Child Health Care&lt;/alt-title&gt;&lt;/titles&gt;&lt;periodical&gt;&lt;full-title&gt;Journal of Child Health Care&lt;/full-title&gt;&lt;abbr-1&gt;Journal of Child Health Care&lt;/abbr-1&gt;&lt;/periodical&gt;&lt;alt-periodical&gt;&lt;full-title&gt;Journal of Child Health Care&lt;/full-title&gt;&lt;abbr-1&gt;Journal of Child Health Care&lt;/abbr-1&gt;&lt;/alt-periodical&gt;&lt;pages&gt;231-247&lt;/pages&gt;&lt;volume&gt;7&lt;/volume&gt;&lt;dates&gt;&lt;year&gt;2003&lt;/year&gt;&lt;/dates&gt;&lt;urls&gt;&lt;/urls&gt;&lt;/record&gt;&lt;/Cite&gt;&lt;/EndNote&gt;</w:instrText>
      </w:r>
      <w:r w:rsidRPr="00484581">
        <w:rPr>
          <w:rFonts w:cs="Calibri,Italic"/>
          <w:iCs/>
          <w:lang w:val="en-GB"/>
        </w:rPr>
        <w:fldChar w:fldCharType="separate"/>
      </w:r>
      <w:r w:rsidR="00D2100E" w:rsidRPr="00484581">
        <w:rPr>
          <w:rFonts w:cs="Calibri,Italic"/>
          <w:iCs/>
          <w:noProof/>
          <w:lang w:val="en-GB"/>
        </w:rPr>
        <w:t>(</w:t>
      </w:r>
      <w:hyperlink w:anchor="_ENREF_42" w:tooltip="Pelchat, 2003 #88" w:history="1">
        <w:r w:rsidR="000A3B87" w:rsidRPr="00484581">
          <w:rPr>
            <w:rFonts w:cs="Calibri,Italic"/>
            <w:iCs/>
            <w:noProof/>
            <w:lang w:val="en-GB"/>
          </w:rPr>
          <w:t>Pelchat, Lefebvere, &amp; Perreault, 2003</w:t>
        </w:r>
      </w:hyperlink>
      <w:r w:rsidR="00D2100E" w:rsidRPr="00484581">
        <w:rPr>
          <w:rFonts w:cs="Calibri,Italic"/>
          <w:iCs/>
          <w:noProof/>
          <w:lang w:val="en-GB"/>
        </w:rPr>
        <w:t xml:space="preserve">; </w:t>
      </w:r>
      <w:hyperlink w:anchor="_ENREF_58" w:tooltip="Weiss, 2003 #104" w:history="1">
        <w:r w:rsidR="000A3B87" w:rsidRPr="00484581">
          <w:rPr>
            <w:rFonts w:cs="Calibri,Italic"/>
            <w:iCs/>
            <w:noProof/>
            <w:lang w:val="en-GB"/>
          </w:rPr>
          <w:t>Weiss, Sullivan, &amp; Diamond, 2003</w:t>
        </w:r>
      </w:hyperlink>
      <w:r w:rsidR="00D2100E" w:rsidRPr="00484581">
        <w:rPr>
          <w:rFonts w:cs="Calibri,Italic"/>
          <w:iCs/>
          <w:noProof/>
          <w:lang w:val="en-GB"/>
        </w:rPr>
        <w:t>)</w:t>
      </w:r>
      <w:r w:rsidRPr="00484581">
        <w:rPr>
          <w:rFonts w:cs="Calibri,Italic"/>
          <w:iCs/>
          <w:lang w:val="en-GB"/>
        </w:rPr>
        <w:fldChar w:fldCharType="end"/>
      </w:r>
      <w:r w:rsidRPr="00484581">
        <w:rPr>
          <w:rFonts w:cs="Calibri,Italic"/>
          <w:iCs/>
          <w:lang w:val="en-GB"/>
        </w:rPr>
        <w:t xml:space="preserve">. </w:t>
      </w:r>
      <w:r w:rsidR="003711D9" w:rsidRPr="00484581">
        <w:rPr>
          <w:rFonts w:cs="Calibri,Italic"/>
          <w:iCs/>
          <w:lang w:val="en-GB"/>
        </w:rPr>
        <w:t>F</w:t>
      </w:r>
      <w:r w:rsidRPr="00484581">
        <w:rPr>
          <w:rFonts w:cs="Calibri,Italic"/>
          <w:iCs/>
          <w:lang w:val="en-GB"/>
        </w:rPr>
        <w:t>athers</w:t>
      </w:r>
      <w:r w:rsidR="003711D9" w:rsidRPr="00484581">
        <w:rPr>
          <w:rFonts w:cs="Calibri,Italic"/>
          <w:iCs/>
          <w:lang w:val="en-GB"/>
        </w:rPr>
        <w:t>, on the other hand,</w:t>
      </w:r>
      <w:r w:rsidRPr="00484581">
        <w:rPr>
          <w:rFonts w:cs="Calibri,Italic"/>
          <w:iCs/>
          <w:lang w:val="en-GB"/>
        </w:rPr>
        <w:t xml:space="preserve"> </w:t>
      </w:r>
      <w:r w:rsidR="00C523A1" w:rsidRPr="00484581">
        <w:rPr>
          <w:rFonts w:cs="Calibri,Italic"/>
          <w:iCs/>
          <w:lang w:val="en-GB"/>
        </w:rPr>
        <w:t xml:space="preserve">do not experience </w:t>
      </w:r>
      <w:r w:rsidR="00A41554" w:rsidRPr="00484581">
        <w:rPr>
          <w:rFonts w:cs="Calibri,Italic"/>
          <w:iCs/>
          <w:lang w:val="en-GB"/>
        </w:rPr>
        <w:t>similar</w:t>
      </w:r>
      <w:r w:rsidRPr="00484581">
        <w:rPr>
          <w:rFonts w:cs="Calibri,Italic"/>
          <w:iCs/>
          <w:lang w:val="en-GB"/>
        </w:rPr>
        <w:t xml:space="preserve"> damaging psychological issues. This </w:t>
      </w:r>
      <w:r w:rsidR="00A41554" w:rsidRPr="00484581">
        <w:rPr>
          <w:rFonts w:cs="Calibri,Italic"/>
          <w:iCs/>
          <w:lang w:val="en-GB"/>
        </w:rPr>
        <w:t>could</w:t>
      </w:r>
      <w:r w:rsidRPr="00484581">
        <w:rPr>
          <w:rFonts w:cs="Calibri,Italic"/>
          <w:iCs/>
          <w:lang w:val="en-GB"/>
        </w:rPr>
        <w:t xml:space="preserve"> be </w:t>
      </w:r>
      <w:r w:rsidR="00A41554" w:rsidRPr="00484581">
        <w:rPr>
          <w:rFonts w:cs="Calibri,Italic"/>
          <w:iCs/>
          <w:lang w:val="en-GB"/>
        </w:rPr>
        <w:t>attributed to differences in</w:t>
      </w:r>
      <w:r w:rsidRPr="00484581">
        <w:rPr>
          <w:rFonts w:cs="Calibri,Italic"/>
          <w:iCs/>
          <w:lang w:val="en-GB"/>
        </w:rPr>
        <w:t xml:space="preserve"> responsibilit</w:t>
      </w:r>
      <w:r w:rsidR="003711D9" w:rsidRPr="00484581">
        <w:rPr>
          <w:rFonts w:cs="Calibri,Italic"/>
          <w:iCs/>
          <w:lang w:val="en-GB"/>
        </w:rPr>
        <w:t>ies</w:t>
      </w:r>
      <w:r w:rsidRPr="00484581">
        <w:rPr>
          <w:rFonts w:cs="Calibri,Italic"/>
          <w:iCs/>
          <w:lang w:val="en-GB"/>
        </w:rPr>
        <w:t xml:space="preserve"> assigned</w:t>
      </w:r>
      <w:r w:rsidR="00A41554" w:rsidRPr="00484581">
        <w:rPr>
          <w:rFonts w:cs="Calibri,Italic"/>
          <w:iCs/>
          <w:lang w:val="en-GB"/>
        </w:rPr>
        <w:t xml:space="preserve"> to child rearing</w:t>
      </w:r>
      <w:r w:rsidRPr="00484581">
        <w:rPr>
          <w:rFonts w:cs="Calibri,Italic"/>
          <w:iCs/>
          <w:lang w:val="en-GB"/>
        </w:rPr>
        <w:t xml:space="preserve">, </w:t>
      </w:r>
      <w:r w:rsidR="00A41554" w:rsidRPr="00484581">
        <w:rPr>
          <w:rFonts w:cs="Calibri,Italic"/>
          <w:iCs/>
          <w:lang w:val="en-GB"/>
        </w:rPr>
        <w:t>because</w:t>
      </w:r>
      <w:r w:rsidRPr="00484581">
        <w:rPr>
          <w:rFonts w:cs="Calibri,Italic"/>
          <w:iCs/>
          <w:lang w:val="en-GB"/>
        </w:rPr>
        <w:t xml:space="preserve"> fathers </w:t>
      </w:r>
      <w:r w:rsidR="00A41554" w:rsidRPr="00484581">
        <w:rPr>
          <w:rFonts w:cs="Calibri,Italic"/>
          <w:iCs/>
          <w:lang w:val="en-GB"/>
        </w:rPr>
        <w:t>are</w:t>
      </w:r>
      <w:r w:rsidRPr="00484581">
        <w:rPr>
          <w:rFonts w:cs="Calibri,Italic"/>
          <w:iCs/>
          <w:lang w:val="en-GB"/>
        </w:rPr>
        <w:t xml:space="preserve"> less involved in </w:t>
      </w:r>
      <w:r w:rsidR="00A41554" w:rsidRPr="00484581">
        <w:rPr>
          <w:rFonts w:cs="Calibri,Italic"/>
          <w:iCs/>
          <w:lang w:val="en-GB"/>
        </w:rPr>
        <w:t xml:space="preserve">the child </w:t>
      </w:r>
      <w:r w:rsidRPr="00484581">
        <w:rPr>
          <w:rFonts w:cs="Calibri,Italic"/>
          <w:iCs/>
          <w:lang w:val="en-GB"/>
        </w:rPr>
        <w:t xml:space="preserve">caregiving activities </w:t>
      </w:r>
      <w:r w:rsidRPr="00484581">
        <w:rPr>
          <w:rFonts w:cs="Calibri,Italic"/>
          <w:iCs/>
          <w:lang w:val="en-GB"/>
        </w:rPr>
        <w:fldChar w:fldCharType="begin"/>
      </w:r>
      <w:r w:rsidR="00D2100E" w:rsidRPr="00484581">
        <w:rPr>
          <w:rFonts w:cs="Calibri,Italic"/>
          <w:iCs/>
          <w:lang w:val="en-GB"/>
        </w:rPr>
        <w:instrText xml:space="preserve"> ADDIN EN.CITE &lt;EndNote&gt;&lt;Cite&gt;&lt;Author&gt;Moes&lt;/Author&gt;&lt;Year&gt;1992&lt;/Year&gt;&lt;RecNum&gt;85&lt;/RecNum&gt;&lt;DisplayText&gt;(Moes, Koegel, Shreibman, &amp;amp; Loos, 1992)&lt;/DisplayText&gt;&lt;record&gt;&lt;rec-number&gt;85&lt;/rec-number&gt;&lt;foreign-keys&gt;&lt;key app="EN" db-id="zpaav5e2qvz506e9txkpazpi9dsa0pr090fs"&gt;85&lt;/key&gt;&lt;/foreign-keys&gt;&lt;ref-type name="Journal Article"&gt;17&lt;/ref-type&gt;&lt;contributors&gt;&lt;authors&gt;&lt;author&gt;Moes, D&lt;/author&gt;&lt;author&gt;Koegel, R.L.&lt;/author&gt;&lt;author&gt;Shreibman, L&lt;/author&gt;&lt;author&gt;Loos, LM. &lt;/author&gt;&lt;/authors&gt;&lt;/contributors&gt;&lt;titles&gt;&lt;title&gt;Stress profiles for mothers &amp;amp; fathers of children with autism&lt;/title&gt;&lt;secondary-title&gt;Psychological Report&lt;/secondary-title&gt;&lt;alt-title&gt;Psychological Report&lt;/alt-title&gt;&lt;/titles&gt;&lt;periodical&gt;&lt;full-title&gt;Psychological Report&lt;/full-title&gt;&lt;abbr-1&gt;Psychological Report&lt;/abbr-1&gt;&lt;/periodical&gt;&lt;alt-periodical&gt;&lt;full-title&gt;Psychological Report&lt;/full-title&gt;&lt;abbr-1&gt;Psychological Report&lt;/abbr-1&gt;&lt;/alt-periodical&gt;&lt;pages&gt;1272-1274&lt;/pages&gt;&lt;volume&gt;71&lt;/volume&gt;&lt;dates&gt;&lt;year&gt;1992&lt;/year&gt;&lt;/dates&gt;&lt;urls&gt;&lt;/urls&gt;&lt;/record&gt;&lt;/Cite&gt;&lt;/EndNote&gt;</w:instrText>
      </w:r>
      <w:r w:rsidRPr="00484581">
        <w:rPr>
          <w:rFonts w:cs="Calibri,Italic"/>
          <w:iCs/>
          <w:lang w:val="en-GB"/>
        </w:rPr>
        <w:fldChar w:fldCharType="separate"/>
      </w:r>
      <w:r w:rsidR="00D2100E" w:rsidRPr="00484581">
        <w:rPr>
          <w:rFonts w:cs="Calibri,Italic"/>
          <w:iCs/>
          <w:noProof/>
          <w:lang w:val="en-GB"/>
        </w:rPr>
        <w:t>(</w:t>
      </w:r>
      <w:hyperlink w:anchor="_ENREF_37" w:tooltip="Moes, 1992 #85" w:history="1">
        <w:r w:rsidR="000A3B87" w:rsidRPr="00484581">
          <w:rPr>
            <w:rFonts w:cs="Calibri,Italic"/>
            <w:iCs/>
            <w:noProof/>
            <w:lang w:val="en-GB"/>
          </w:rPr>
          <w:t>Moes, Koegel, Shreibman, &amp; Loos, 1992</w:t>
        </w:r>
      </w:hyperlink>
      <w:r w:rsidR="00D2100E" w:rsidRPr="00484581">
        <w:rPr>
          <w:rFonts w:cs="Calibri,Italic"/>
          <w:iCs/>
          <w:noProof/>
          <w:lang w:val="en-GB"/>
        </w:rPr>
        <w:t>)</w:t>
      </w:r>
      <w:r w:rsidRPr="00484581">
        <w:rPr>
          <w:rFonts w:cs="Calibri,Italic"/>
          <w:iCs/>
          <w:lang w:val="en-GB"/>
        </w:rPr>
        <w:fldChar w:fldCharType="end"/>
      </w:r>
      <w:r w:rsidRPr="00484581">
        <w:rPr>
          <w:rFonts w:cs="Calibri,Italic"/>
          <w:iCs/>
          <w:lang w:val="en-GB"/>
        </w:rPr>
        <w:t>.</w:t>
      </w:r>
    </w:p>
    <w:p w:rsidR="00FD3841" w:rsidRPr="00484581" w:rsidRDefault="00FD3841" w:rsidP="00AD6BFB">
      <w:pPr>
        <w:autoSpaceDE w:val="0"/>
        <w:autoSpaceDN w:val="0"/>
        <w:adjustRightInd w:val="0"/>
        <w:spacing w:after="0" w:line="360" w:lineRule="auto"/>
        <w:jc w:val="both"/>
        <w:rPr>
          <w:rFonts w:cstheme="minorHAnsi"/>
          <w:lang w:eastAsia="en-GB"/>
        </w:rPr>
        <w:sectPr w:rsidR="00FD3841" w:rsidRPr="00484581" w:rsidSect="001865C1">
          <w:type w:val="continuous"/>
          <w:pgSz w:w="11906" w:h="16838"/>
          <w:pgMar w:top="1440" w:right="1440" w:bottom="1440" w:left="1440" w:header="708" w:footer="708" w:gutter="0"/>
          <w:cols w:space="708"/>
          <w:docGrid w:linePitch="360"/>
        </w:sectPr>
      </w:pPr>
    </w:p>
    <w:p w:rsidR="00225215" w:rsidRPr="00484581" w:rsidRDefault="00F9694C" w:rsidP="00AD6BFB">
      <w:pPr>
        <w:autoSpaceDE w:val="0"/>
        <w:autoSpaceDN w:val="0"/>
        <w:adjustRightInd w:val="0"/>
        <w:spacing w:after="0" w:line="360" w:lineRule="auto"/>
        <w:jc w:val="both"/>
        <w:rPr>
          <w:rFonts w:cs="Calibri"/>
        </w:rPr>
      </w:pPr>
      <w:r w:rsidRPr="00484581">
        <w:rPr>
          <w:rFonts w:cs="Calibri"/>
        </w:rPr>
        <w:lastRenderedPageBreak/>
        <w:t xml:space="preserve">Traditional </w:t>
      </w:r>
      <w:r w:rsidR="001B27DF" w:rsidRPr="00484581">
        <w:rPr>
          <w:rFonts w:cs="Calibri"/>
        </w:rPr>
        <w:t>studies</w:t>
      </w:r>
      <w:r w:rsidR="00037E6D" w:rsidRPr="00484581">
        <w:rPr>
          <w:rFonts w:cs="Calibri"/>
        </w:rPr>
        <w:t xml:space="preserve"> have</w:t>
      </w:r>
      <w:r w:rsidRPr="00484581">
        <w:rPr>
          <w:rFonts w:cs="Calibri"/>
        </w:rPr>
        <w:t xml:space="preserve"> </w:t>
      </w:r>
      <w:r w:rsidR="001B27DF" w:rsidRPr="00484581">
        <w:rPr>
          <w:rFonts w:cs="Calibri"/>
        </w:rPr>
        <w:t>found</w:t>
      </w:r>
      <w:r w:rsidR="00677D98" w:rsidRPr="00484581">
        <w:rPr>
          <w:rFonts w:cs="Calibri"/>
        </w:rPr>
        <w:t xml:space="preserve"> that </w:t>
      </w:r>
      <w:r w:rsidR="001B27DF" w:rsidRPr="00484581">
        <w:rPr>
          <w:rFonts w:cs="Calibri"/>
        </w:rPr>
        <w:t>caring for</w:t>
      </w:r>
      <w:r w:rsidR="00677D98" w:rsidRPr="00484581">
        <w:rPr>
          <w:rFonts w:cs="Calibri"/>
        </w:rPr>
        <w:t xml:space="preserve"> </w:t>
      </w:r>
      <w:r w:rsidR="00FE02DD" w:rsidRPr="00484581">
        <w:rPr>
          <w:rFonts w:cs="Calibri"/>
        </w:rPr>
        <w:t>disabled</w:t>
      </w:r>
      <w:r w:rsidR="001B27DF" w:rsidRPr="00484581">
        <w:rPr>
          <w:rFonts w:cs="Calibri"/>
        </w:rPr>
        <w:t xml:space="preserve"> children has</w:t>
      </w:r>
      <w:r w:rsidR="0065420E" w:rsidRPr="00484581">
        <w:rPr>
          <w:rFonts w:cs="Calibri"/>
        </w:rPr>
        <w:t xml:space="preserve"> </w:t>
      </w:r>
      <w:r w:rsidR="001B27DF" w:rsidRPr="00484581">
        <w:rPr>
          <w:rFonts w:cs="Calibri"/>
        </w:rPr>
        <w:t>adverse</w:t>
      </w:r>
      <w:r w:rsidR="00677D98" w:rsidRPr="00484581">
        <w:rPr>
          <w:rFonts w:cs="Calibri"/>
        </w:rPr>
        <w:t xml:space="preserve"> </w:t>
      </w:r>
      <w:r w:rsidR="001B27DF" w:rsidRPr="00484581">
        <w:rPr>
          <w:rFonts w:cs="Calibri"/>
        </w:rPr>
        <w:t xml:space="preserve">psychological </w:t>
      </w:r>
      <w:r w:rsidR="00677D98" w:rsidRPr="00484581">
        <w:rPr>
          <w:rFonts w:cs="Calibri"/>
        </w:rPr>
        <w:t xml:space="preserve">impact on </w:t>
      </w:r>
      <w:r w:rsidR="001B27DF" w:rsidRPr="00484581">
        <w:rPr>
          <w:rFonts w:cs="Calibri"/>
        </w:rPr>
        <w:t xml:space="preserve">their </w:t>
      </w:r>
      <w:r w:rsidR="00085836" w:rsidRPr="00484581">
        <w:rPr>
          <w:rFonts w:cs="Calibri"/>
        </w:rPr>
        <w:t>parents</w:t>
      </w:r>
      <w:r w:rsidR="00037E6D" w:rsidRPr="00484581">
        <w:rPr>
          <w:rFonts w:cs="Calibri"/>
        </w:rPr>
        <w:t xml:space="preserve">, </w:t>
      </w:r>
      <w:r w:rsidRPr="00484581">
        <w:rPr>
          <w:rFonts w:cs="Calibri"/>
        </w:rPr>
        <w:t>but</w:t>
      </w:r>
      <w:r w:rsidR="00037E6D" w:rsidRPr="00484581">
        <w:rPr>
          <w:rFonts w:cs="Calibri"/>
        </w:rPr>
        <w:t xml:space="preserve"> </w:t>
      </w:r>
      <w:r w:rsidR="001B27DF" w:rsidRPr="00484581">
        <w:rPr>
          <w:rFonts w:cs="Calibri"/>
        </w:rPr>
        <w:t>latest</w:t>
      </w:r>
      <w:r w:rsidR="00037E6D" w:rsidRPr="00484581">
        <w:rPr>
          <w:rFonts w:cs="Calibri"/>
        </w:rPr>
        <w:t xml:space="preserve"> studies</w:t>
      </w:r>
      <w:r w:rsidRPr="00484581">
        <w:rPr>
          <w:rFonts w:cs="Calibri"/>
        </w:rPr>
        <w:t xml:space="preserve"> show</w:t>
      </w:r>
      <w:r w:rsidR="00037E6D" w:rsidRPr="00484581">
        <w:rPr>
          <w:rFonts w:cs="Calibri"/>
        </w:rPr>
        <w:t xml:space="preserve"> that these </w:t>
      </w:r>
      <w:r w:rsidR="001B27DF" w:rsidRPr="00484581">
        <w:rPr>
          <w:rFonts w:cs="Calibri"/>
        </w:rPr>
        <w:t>impacts could</w:t>
      </w:r>
      <w:r w:rsidR="00037E6D" w:rsidRPr="00484581">
        <w:rPr>
          <w:rFonts w:cs="Calibri"/>
        </w:rPr>
        <w:t xml:space="preserve"> be resolved with </w:t>
      </w:r>
      <w:r w:rsidR="001B27DF" w:rsidRPr="00484581">
        <w:rPr>
          <w:rFonts w:cs="Calibri"/>
        </w:rPr>
        <w:t xml:space="preserve">psycho-social </w:t>
      </w:r>
      <w:r w:rsidR="00037E6D" w:rsidRPr="00484581">
        <w:rPr>
          <w:rFonts w:cs="Calibri"/>
        </w:rPr>
        <w:t xml:space="preserve">interventions </w:t>
      </w:r>
      <w:r w:rsidR="00037E6D" w:rsidRPr="00484581">
        <w:rPr>
          <w:rFonts w:cs="Calibri"/>
        </w:rPr>
        <w:fldChar w:fldCharType="begin"/>
      </w:r>
      <w:r w:rsidR="00D2100E" w:rsidRPr="00484581">
        <w:rPr>
          <w:rFonts w:cs="Calibri"/>
        </w:rPr>
        <w:instrText xml:space="preserve"> ADDIN EN.CITE &lt;EndNote&gt;&lt;Cite&gt;&lt;Author&gt;Risdall&lt;/Author&gt;&lt;Year&gt;2004&lt;/Year&gt;&lt;RecNum&gt;93&lt;/RecNum&gt;&lt;DisplayText&gt;(Risdall &amp;amp; Singer, 2004)&lt;/DisplayText&gt;&lt;record&gt;&lt;rec-number&gt;93&lt;/rec-number&gt;&lt;foreign-keys&gt;&lt;key app="EN" db-id="zpaav5e2qvz506e9txkpazpi9dsa0pr090fs"&gt;93&lt;/key&gt;&lt;/foreign-keys&gt;&lt;ref-type name="Journal Article"&gt;17&lt;/ref-type&gt;&lt;contributors&gt;&lt;authors&gt;&lt;author&gt;Risdall, D.&lt;/author&gt;&lt;author&gt;Singer, G.H.S.&lt;/author&gt;&lt;/authors&gt;&lt;/contributors&gt;&lt;titles&gt;&lt;title&gt;Marital adjustment in parents of children with disabilities: a historical review and meta-analysis&lt;/title&gt;&lt;secondary-title&gt;Research and practice for persons with severe disabilities&lt;/secondary-title&gt;&lt;alt-title&gt;Research and practice for persons with severe disabilities&lt;/alt-title&gt;&lt;/titles&gt;&lt;periodical&gt;&lt;full-title&gt;Research and practice for persons with severe disabilities&lt;/full-title&gt;&lt;abbr-1&gt;Research and practice for persons with severe disabilities&lt;/abbr-1&gt;&lt;/periodical&gt;&lt;alt-periodical&gt;&lt;full-title&gt;Research and practice for persons with severe disabilities&lt;/full-title&gt;&lt;abbr-1&gt;Research and practice for persons with severe disabilities&lt;/abbr-1&gt;&lt;/alt-periodical&gt;&lt;pages&gt;95-103&lt;/pages&gt;&lt;volume&gt;29&lt;/volume&gt;&lt;dates&gt;&lt;year&gt;2004&lt;/year&gt;&lt;/dates&gt;&lt;urls&gt;&lt;/urls&gt;&lt;/record&gt;&lt;/Cite&gt;&lt;/EndNote&gt;</w:instrText>
      </w:r>
      <w:r w:rsidR="00037E6D" w:rsidRPr="00484581">
        <w:rPr>
          <w:rFonts w:cs="Calibri"/>
        </w:rPr>
        <w:fldChar w:fldCharType="separate"/>
      </w:r>
      <w:r w:rsidR="00D2100E" w:rsidRPr="00484581">
        <w:rPr>
          <w:rFonts w:cs="Calibri"/>
          <w:noProof/>
        </w:rPr>
        <w:t>(</w:t>
      </w:r>
      <w:hyperlink w:anchor="_ENREF_45" w:tooltip="Risdall, 2004 #93" w:history="1">
        <w:r w:rsidR="000A3B87" w:rsidRPr="00484581">
          <w:rPr>
            <w:rFonts w:cs="Calibri"/>
            <w:noProof/>
          </w:rPr>
          <w:t>Risdall &amp; Singer, 2004</w:t>
        </w:r>
      </w:hyperlink>
      <w:r w:rsidR="00D2100E" w:rsidRPr="00484581">
        <w:rPr>
          <w:rFonts w:cs="Calibri"/>
          <w:noProof/>
        </w:rPr>
        <w:t>)</w:t>
      </w:r>
      <w:r w:rsidR="00037E6D" w:rsidRPr="00484581">
        <w:rPr>
          <w:rFonts w:cs="Calibri"/>
        </w:rPr>
        <w:fldChar w:fldCharType="end"/>
      </w:r>
      <w:r w:rsidR="00546F59" w:rsidRPr="00484581">
        <w:rPr>
          <w:rFonts w:cs="Calibri"/>
        </w:rPr>
        <w:t xml:space="preserve">.  </w:t>
      </w:r>
      <w:r w:rsidR="00F50B6B" w:rsidRPr="00484581">
        <w:rPr>
          <w:rFonts w:cs="Calibri"/>
        </w:rPr>
        <w:t>One</w:t>
      </w:r>
      <w:r w:rsidR="00A31B6E" w:rsidRPr="00484581">
        <w:rPr>
          <w:rFonts w:cs="Calibri,Italic"/>
          <w:iCs/>
        </w:rPr>
        <w:t xml:space="preserve"> longitudinal study, </w:t>
      </w:r>
      <w:r w:rsidR="001B27DF" w:rsidRPr="00484581">
        <w:rPr>
          <w:rFonts w:cs="Calibri,Italic"/>
          <w:iCs/>
        </w:rPr>
        <w:t xml:space="preserve">reported no </w:t>
      </w:r>
      <w:r w:rsidR="00A31B6E" w:rsidRPr="00484581">
        <w:rPr>
          <w:rFonts w:cs="Calibri,Italic"/>
          <w:iCs/>
        </w:rPr>
        <w:t xml:space="preserve">differences between </w:t>
      </w:r>
      <w:r w:rsidR="001B27DF" w:rsidRPr="00484581">
        <w:rPr>
          <w:rFonts w:cs="Calibri,Italic"/>
          <w:iCs/>
        </w:rPr>
        <w:t>carers</w:t>
      </w:r>
      <w:r w:rsidR="00A31B6E" w:rsidRPr="00484581">
        <w:rPr>
          <w:rFonts w:cs="Calibri,Italic"/>
          <w:iCs/>
        </w:rPr>
        <w:t xml:space="preserve"> of </w:t>
      </w:r>
      <w:r w:rsidR="001B27DF" w:rsidRPr="00484581">
        <w:rPr>
          <w:rFonts w:cstheme="minorHAnsi"/>
          <w:lang w:eastAsia="en-GB"/>
        </w:rPr>
        <w:t xml:space="preserve">intellectually disabled </w:t>
      </w:r>
      <w:r w:rsidR="00A31B6E" w:rsidRPr="00484581">
        <w:rPr>
          <w:rFonts w:cs="Calibri,Italic"/>
          <w:iCs/>
        </w:rPr>
        <w:t xml:space="preserve">children and </w:t>
      </w:r>
      <w:r w:rsidR="001B27DF" w:rsidRPr="00484581">
        <w:rPr>
          <w:rFonts w:cs="Calibri,Italic"/>
          <w:iCs/>
        </w:rPr>
        <w:t xml:space="preserve">those </w:t>
      </w:r>
      <w:r w:rsidR="00A31B6E" w:rsidRPr="00484581">
        <w:rPr>
          <w:rFonts w:cs="Calibri,Italic"/>
          <w:iCs/>
        </w:rPr>
        <w:t xml:space="preserve">without </w:t>
      </w:r>
      <w:r w:rsidR="001B27DF" w:rsidRPr="00484581">
        <w:rPr>
          <w:rFonts w:cs="Calibri,Italic"/>
          <w:iCs/>
        </w:rPr>
        <w:t>in relation to their physical as well as emotional health</w:t>
      </w:r>
      <w:r w:rsidR="00A31B6E" w:rsidRPr="00484581">
        <w:rPr>
          <w:rFonts w:cs="Calibri,Italic"/>
          <w:iCs/>
        </w:rPr>
        <w:t xml:space="preserve"> </w:t>
      </w:r>
      <w:r w:rsidR="00A31B6E" w:rsidRPr="00484581">
        <w:rPr>
          <w:rFonts w:cs="Calibri,Italic"/>
          <w:iCs/>
        </w:rPr>
        <w:fldChar w:fldCharType="begin"/>
      </w:r>
      <w:r w:rsidR="00D2100E" w:rsidRPr="00484581">
        <w:rPr>
          <w:rFonts w:cs="Calibri,Italic"/>
          <w:iCs/>
        </w:rPr>
        <w:instrText xml:space="preserve"> ADDIN EN.CITE &lt;EndNote&gt;&lt;Cite&gt;&lt;Author&gt;Seltzer&lt;/Author&gt;&lt;Year&gt;2001&lt;/Year&gt;&lt;RecNum&gt;96&lt;/RecNum&gt;&lt;DisplayText&gt;(Seltzer, Greenberg, &amp;amp; Floyd, 2001)&lt;/DisplayText&gt;&lt;record&gt;&lt;rec-number&gt;96&lt;/rec-number&gt;&lt;foreign-keys&gt;&lt;key app="EN" db-id="zpaav5e2qvz506e9txkpazpi9dsa0pr090fs"&gt;96&lt;/key&gt;&lt;/foreign-keys&gt;&lt;ref-type name="Journal Article"&gt;17&lt;/ref-type&gt;&lt;contributors&gt;&lt;authors&gt;&lt;author&gt;Seltzer, M., M.&lt;/author&gt;&lt;author&gt;Greenberg, J., S. &lt;/author&gt;&lt;author&gt;Floyd, F., J. &lt;/author&gt;&lt;/authors&gt;&lt;/contributors&gt;&lt;titles&gt;&lt;title&gt; Life course impacts of parenting a child with a disability&lt;/title&gt;&lt;secondary-title&gt;American Journal of Mental Retardation&lt;/secondary-title&gt;&lt;alt-title&gt;American Journal of Mental Retardation&lt;/alt-title&gt;&lt;/titles&gt;&lt;periodical&gt;&lt;full-title&gt;American Journal of Mental Retardation&lt;/full-title&gt;&lt;abbr-1&gt;American Journal of Mental Retardation&lt;/abbr-1&gt;&lt;/periodical&gt;&lt;alt-periodical&gt;&lt;full-title&gt;American Journal of Mental Retardation&lt;/full-title&gt;&lt;abbr-1&gt;American Journal of Mental Retardation&lt;/abbr-1&gt;&lt;/alt-periodical&gt;&lt;pages&gt;265-286&lt;/pages&gt;&lt;volume&gt;106&lt;/volume&gt;&lt;dates&gt;&lt;year&gt;2001&lt;/year&gt;&lt;/dates&gt;&lt;urls&gt;&lt;/urls&gt;&lt;/record&gt;&lt;/Cite&gt;&lt;/EndNote&gt;</w:instrText>
      </w:r>
      <w:r w:rsidR="00A31B6E" w:rsidRPr="00484581">
        <w:rPr>
          <w:rFonts w:cs="Calibri,Italic"/>
          <w:iCs/>
        </w:rPr>
        <w:fldChar w:fldCharType="separate"/>
      </w:r>
      <w:r w:rsidR="00D2100E" w:rsidRPr="00484581">
        <w:rPr>
          <w:rFonts w:cs="Calibri,Italic"/>
          <w:iCs/>
          <w:noProof/>
        </w:rPr>
        <w:t>(</w:t>
      </w:r>
      <w:hyperlink w:anchor="_ENREF_51" w:tooltip="Seltzer, 2001 #96" w:history="1">
        <w:r w:rsidR="000A3B87" w:rsidRPr="00484581">
          <w:rPr>
            <w:rFonts w:cs="Calibri,Italic"/>
            <w:iCs/>
            <w:noProof/>
          </w:rPr>
          <w:t>Seltzer, Greenberg, &amp; Floyd, 2001</w:t>
        </w:r>
      </w:hyperlink>
      <w:r w:rsidR="00D2100E" w:rsidRPr="00484581">
        <w:rPr>
          <w:rFonts w:cs="Calibri,Italic"/>
          <w:iCs/>
          <w:noProof/>
        </w:rPr>
        <w:t>)</w:t>
      </w:r>
      <w:r w:rsidR="00A31B6E" w:rsidRPr="00484581">
        <w:rPr>
          <w:rFonts w:cs="Calibri,Italic"/>
          <w:iCs/>
        </w:rPr>
        <w:fldChar w:fldCharType="end"/>
      </w:r>
      <w:r w:rsidR="00A31B6E" w:rsidRPr="00484581">
        <w:rPr>
          <w:rFonts w:cs="Calibri,Italic"/>
          <w:iCs/>
        </w:rPr>
        <w:t>.</w:t>
      </w:r>
      <w:r w:rsidR="00213879" w:rsidRPr="00484581">
        <w:rPr>
          <w:rFonts w:cs="Calibri"/>
        </w:rPr>
        <w:t xml:space="preserve"> </w:t>
      </w:r>
    </w:p>
    <w:p w:rsidR="00A31B6E" w:rsidRPr="00484581" w:rsidRDefault="00A31B6E" w:rsidP="00AD6BFB">
      <w:pPr>
        <w:autoSpaceDE w:val="0"/>
        <w:autoSpaceDN w:val="0"/>
        <w:adjustRightInd w:val="0"/>
        <w:spacing w:after="0" w:line="360" w:lineRule="auto"/>
        <w:jc w:val="both"/>
        <w:rPr>
          <w:rFonts w:cs="Calibri,Italic"/>
          <w:iCs/>
        </w:rPr>
      </w:pPr>
    </w:p>
    <w:p w:rsidR="00A31B6E" w:rsidRPr="00484581" w:rsidRDefault="00A31B6E" w:rsidP="00A31B6E">
      <w:pPr>
        <w:autoSpaceDE w:val="0"/>
        <w:autoSpaceDN w:val="0"/>
        <w:adjustRightInd w:val="0"/>
        <w:spacing w:after="0" w:line="360" w:lineRule="auto"/>
        <w:jc w:val="both"/>
        <w:rPr>
          <w:rFonts w:cstheme="minorHAnsi"/>
          <w:lang w:eastAsia="en-GB"/>
        </w:rPr>
      </w:pPr>
      <w:r w:rsidRPr="00484581">
        <w:rPr>
          <w:rFonts w:cs="Calibri"/>
        </w:rPr>
        <w:t>In the absence of a</w:t>
      </w:r>
      <w:r w:rsidRPr="00484581">
        <w:rPr>
          <w:rFonts w:cstheme="minorHAnsi"/>
          <w:lang w:eastAsia="en-GB"/>
        </w:rPr>
        <w:t xml:space="preserve"> cure for most disabilities</w:t>
      </w:r>
      <w:r w:rsidR="001020DC" w:rsidRPr="00484581">
        <w:rPr>
          <w:rFonts w:cstheme="minorHAnsi"/>
          <w:lang w:eastAsia="en-GB"/>
        </w:rPr>
        <w:t>,</w:t>
      </w:r>
      <w:r w:rsidRPr="00484581">
        <w:rPr>
          <w:rFonts w:cstheme="minorHAnsi"/>
          <w:lang w:eastAsia="en-GB"/>
        </w:rPr>
        <w:t xml:space="preserve"> </w:t>
      </w:r>
      <w:r w:rsidR="003711D9" w:rsidRPr="00484581">
        <w:rPr>
          <w:rFonts w:cstheme="minorHAnsi"/>
          <w:lang w:eastAsia="en-GB"/>
        </w:rPr>
        <w:t xml:space="preserve">some </w:t>
      </w:r>
      <w:r w:rsidRPr="00484581">
        <w:rPr>
          <w:rFonts w:cstheme="minorHAnsi"/>
          <w:lang w:eastAsia="en-GB"/>
        </w:rPr>
        <w:t>psycho-social interventions have shown effec</w:t>
      </w:r>
      <w:r w:rsidR="001B27DF" w:rsidRPr="00484581">
        <w:rPr>
          <w:rFonts w:cstheme="minorHAnsi"/>
          <w:lang w:eastAsia="en-GB"/>
        </w:rPr>
        <w:t>tiveness in  helping parents of</w:t>
      </w:r>
      <w:r w:rsidR="001B27DF" w:rsidRPr="00484581">
        <w:rPr>
          <w:rFonts w:cstheme="minorHAnsi"/>
          <w:iCs/>
          <w:lang w:eastAsia="en-GB"/>
        </w:rPr>
        <w:t xml:space="preserve"> </w:t>
      </w:r>
      <w:r w:rsidR="001B27DF" w:rsidRPr="00484581">
        <w:rPr>
          <w:rFonts w:cstheme="minorHAnsi"/>
          <w:lang w:eastAsia="en-GB"/>
        </w:rPr>
        <w:t xml:space="preserve">intellectually disabled </w:t>
      </w:r>
      <w:r w:rsidR="001B27DF" w:rsidRPr="00484581">
        <w:rPr>
          <w:rFonts w:cstheme="minorHAnsi"/>
          <w:iCs/>
          <w:lang w:eastAsia="en-GB"/>
        </w:rPr>
        <w:t xml:space="preserve">children </w:t>
      </w:r>
      <w:r w:rsidRPr="00484581">
        <w:rPr>
          <w:rFonts w:cstheme="minorHAnsi"/>
          <w:lang w:eastAsia="en-GB"/>
        </w:rPr>
        <w:t xml:space="preserve">to cope positively </w:t>
      </w:r>
      <w:r w:rsidR="001B27DF" w:rsidRPr="00484581">
        <w:rPr>
          <w:rFonts w:cstheme="minorHAnsi"/>
          <w:lang w:eastAsia="en-GB"/>
        </w:rPr>
        <w:t>in</w:t>
      </w:r>
      <w:r w:rsidRPr="00484581">
        <w:rPr>
          <w:rFonts w:cstheme="minorHAnsi"/>
          <w:lang w:eastAsia="en-GB"/>
        </w:rPr>
        <w:t xml:space="preserve"> their </w:t>
      </w:r>
      <w:r w:rsidR="001B27DF" w:rsidRPr="00484581">
        <w:rPr>
          <w:rFonts w:cstheme="minorHAnsi"/>
          <w:lang w:eastAsia="en-GB"/>
        </w:rPr>
        <w:t xml:space="preserve">daily </w:t>
      </w:r>
      <w:r w:rsidRPr="00484581">
        <w:rPr>
          <w:rFonts w:cstheme="minorHAnsi"/>
          <w:lang w:eastAsia="en-GB"/>
        </w:rPr>
        <w:t xml:space="preserve">distressing caregiving roles </w:t>
      </w:r>
      <w:r w:rsidR="00C26083" w:rsidRPr="00484581">
        <w:rPr>
          <w:rFonts w:cstheme="minorHAnsi"/>
          <w:lang w:eastAsia="en-GB"/>
        </w:rPr>
        <w:fldChar w:fldCharType="begin"/>
      </w:r>
      <w:r w:rsidR="00C26083" w:rsidRPr="00484581">
        <w:rPr>
          <w:rFonts w:cstheme="minorHAnsi"/>
          <w:lang w:eastAsia="en-GB"/>
        </w:rPr>
        <w:instrText xml:space="preserve"> ADDIN EN.CITE &lt;EndNote&gt;&lt;Cite&gt;&lt;Author&gt;Gona.&lt;/Author&gt;&lt;Year&gt;2013&lt;/Year&gt;&lt;RecNum&gt;320&lt;/RecNum&gt;&lt;DisplayText&gt;(Glidden &amp;amp; Jobe, 2006; Gona., Newton, Hartley, &amp;amp; Bunning, 2013)&lt;/DisplayText&gt;&lt;record&gt;&lt;rec-number&gt;320&lt;/rec-number&gt;&lt;foreign-keys&gt;&lt;key app="EN" db-id="zpaav5e2qvz506e9txkpazpi9dsa0pr090fs"&gt;320&lt;/key&gt;&lt;/foreign-keys&gt;&lt;ref-type name="Journal Article"&gt;17&lt;/ref-type&gt;&lt;contributors&gt;&lt;authors&gt;&lt;author&gt;Gona.&lt;/author&gt;&lt;author&gt;Newton, C., R.&lt;/author&gt;&lt;author&gt;Hartley, S.&lt;/author&gt;&lt;author&gt;Bunning, K.&lt;/author&gt;&lt;/authors&gt;&lt;/contributors&gt;&lt;titles&gt;&lt;title&gt;A Home based intervention using Augmentative and Alternative Communication (AAC) techniques in rural Kenya: what are the caregivers&amp;apos; experiences?&lt;/title&gt;&lt;secondary-title&gt;Child: Care, Health and Development&lt;/secondary-title&gt;&lt;/titles&gt;&lt;periodical&gt;&lt;full-title&gt;Child: Care, Health and Development&lt;/full-title&gt;&lt;/periodical&gt;&lt;pages&gt;1-9&lt;/pages&gt;&lt;dates&gt;&lt;year&gt;2013&lt;/year&gt;&lt;/dates&gt;&lt;urls&gt;&lt;/urls&gt;&lt;/record&gt;&lt;/Cite&gt;&lt;Cite&gt;&lt;Author&gt;Glidden&lt;/Author&gt;&lt;Year&gt;2006&lt;/Year&gt;&lt;RecNum&gt;251&lt;/RecNum&gt;&lt;record&gt;&lt;rec-number&gt;251&lt;/rec-number&gt;&lt;foreign-keys&gt;&lt;key app="EN" db-id="zpaav5e2qvz506e9txkpazpi9dsa0pr090fs"&gt;251&lt;/key&gt;&lt;/foreign-keys&gt;&lt;ref-type name="Journal Article"&gt;17&lt;/ref-type&gt;&lt;contributors&gt;&lt;authors&gt;&lt;author&gt;Glidden, L.M.&lt;/author&gt;&lt;author&gt; Jobe, B. M. &lt;/author&gt;&lt;/authors&gt;&lt;/contributors&gt;&lt;titles&gt;&lt;title&gt;The longitudinal course of depression in adoptive and birth mothers of children with intellectual disabilities&lt;/title&gt;&lt;secondary-title&gt; Journal Policy Practice in Intellectual Disability &lt;/secondary-title&gt;&lt;alt-title&gt; Journal Policy Practice in Intellectual Disability &lt;/alt-title&gt;&lt;/titles&gt;&lt;pages&gt;139-142&lt;/pages&gt;&lt;volume&gt;3&lt;/volume&gt;&lt;dates&gt;&lt;year&gt;2006&lt;/year&gt;&lt;/dates&gt;&lt;urls&gt;&lt;/urls&gt;&lt;/record&gt;&lt;/Cite&gt;&lt;/EndNote&gt;</w:instrText>
      </w:r>
      <w:r w:rsidR="00C26083" w:rsidRPr="00484581">
        <w:rPr>
          <w:rFonts w:cstheme="minorHAnsi"/>
          <w:lang w:eastAsia="en-GB"/>
        </w:rPr>
        <w:fldChar w:fldCharType="separate"/>
      </w:r>
      <w:r w:rsidR="00C26083" w:rsidRPr="00484581">
        <w:rPr>
          <w:rFonts w:cstheme="minorHAnsi"/>
          <w:noProof/>
          <w:lang w:eastAsia="en-GB"/>
        </w:rPr>
        <w:t>(</w:t>
      </w:r>
      <w:hyperlink w:anchor="_ENREF_23" w:tooltip="Glidden, 2006 #251" w:history="1">
        <w:r w:rsidR="000A3B87" w:rsidRPr="00484581">
          <w:rPr>
            <w:rFonts w:cstheme="minorHAnsi"/>
            <w:noProof/>
            <w:lang w:eastAsia="en-GB"/>
          </w:rPr>
          <w:t>Glidden &amp; Jobe, 2006</w:t>
        </w:r>
      </w:hyperlink>
      <w:r w:rsidR="00C26083" w:rsidRPr="00484581">
        <w:rPr>
          <w:rFonts w:cstheme="minorHAnsi"/>
          <w:noProof/>
          <w:lang w:eastAsia="en-GB"/>
        </w:rPr>
        <w:t xml:space="preserve">; </w:t>
      </w:r>
      <w:hyperlink w:anchor="_ENREF_25" w:tooltip="Gona., 2013 #320" w:history="1">
        <w:r w:rsidR="000A3B87" w:rsidRPr="00484581">
          <w:rPr>
            <w:rFonts w:cstheme="minorHAnsi"/>
            <w:noProof/>
            <w:lang w:eastAsia="en-GB"/>
          </w:rPr>
          <w:t>Gona., Newton, Hartley, &amp; Bunning, 2013</w:t>
        </w:r>
      </w:hyperlink>
      <w:r w:rsidR="00C26083" w:rsidRPr="00484581">
        <w:rPr>
          <w:rFonts w:cstheme="minorHAnsi"/>
          <w:noProof/>
          <w:lang w:eastAsia="en-GB"/>
        </w:rPr>
        <w:t>)</w:t>
      </w:r>
      <w:r w:rsidR="00C26083" w:rsidRPr="00484581">
        <w:rPr>
          <w:rFonts w:cstheme="minorHAnsi"/>
          <w:lang w:eastAsia="en-GB"/>
        </w:rPr>
        <w:fldChar w:fldCharType="end"/>
      </w:r>
    </w:p>
    <w:p w:rsidR="00114612" w:rsidRPr="00484581" w:rsidRDefault="00114612" w:rsidP="00AD6BFB">
      <w:pPr>
        <w:autoSpaceDE w:val="0"/>
        <w:autoSpaceDN w:val="0"/>
        <w:adjustRightInd w:val="0"/>
        <w:spacing w:after="0" w:line="360" w:lineRule="auto"/>
        <w:jc w:val="both"/>
        <w:rPr>
          <w:rFonts w:cstheme="minorHAnsi"/>
        </w:rPr>
      </w:pPr>
    </w:p>
    <w:p w:rsidR="00AF4DC0" w:rsidRPr="00484581" w:rsidRDefault="00787C79" w:rsidP="00AF4DC0">
      <w:pPr>
        <w:spacing w:line="360" w:lineRule="auto"/>
        <w:jc w:val="both"/>
      </w:pPr>
      <w:r w:rsidRPr="00484581">
        <w:rPr>
          <w:rFonts w:cs="Calibri,Italic"/>
          <w:iCs/>
          <w:lang w:val="en-GB"/>
        </w:rPr>
        <w:t xml:space="preserve">In this </w:t>
      </w:r>
      <w:r w:rsidR="001B27DF" w:rsidRPr="00484581">
        <w:rPr>
          <w:rFonts w:cs="Calibri,Italic"/>
          <w:iCs/>
          <w:lang w:val="en-GB"/>
        </w:rPr>
        <w:t>article</w:t>
      </w:r>
      <w:r w:rsidRPr="00484581">
        <w:rPr>
          <w:rFonts w:cs="Calibri,Italic"/>
          <w:iCs/>
          <w:lang w:val="en-GB"/>
        </w:rPr>
        <w:t xml:space="preserve">, we aim to </w:t>
      </w:r>
      <w:r w:rsidR="0093005A" w:rsidRPr="00484581">
        <w:rPr>
          <w:rFonts w:cs="Calibri"/>
          <w:lang w:val="en-GB"/>
        </w:rPr>
        <w:t>review</w:t>
      </w:r>
      <w:r w:rsidR="009F2A14" w:rsidRPr="00484581">
        <w:rPr>
          <w:rFonts w:cs="Calibri"/>
          <w:lang w:val="en-GB"/>
        </w:rPr>
        <w:t xml:space="preserve"> the </w:t>
      </w:r>
      <w:r w:rsidR="001B27DF" w:rsidRPr="00484581">
        <w:rPr>
          <w:rFonts w:cs="Calibri"/>
          <w:lang w:val="en-GB"/>
        </w:rPr>
        <w:t>impacts</w:t>
      </w:r>
      <w:r w:rsidR="007329C0" w:rsidRPr="00484581">
        <w:rPr>
          <w:rFonts w:cs="Calibri"/>
          <w:lang w:val="en-GB"/>
        </w:rPr>
        <w:t xml:space="preserve"> of </w:t>
      </w:r>
      <w:r w:rsidR="009F2A14" w:rsidRPr="00484581">
        <w:rPr>
          <w:rFonts w:cs="Calibri"/>
          <w:lang w:val="en-GB"/>
        </w:rPr>
        <w:t>p</w:t>
      </w:r>
      <w:r w:rsidR="007329C0" w:rsidRPr="00484581">
        <w:rPr>
          <w:rFonts w:cs="Calibri"/>
          <w:lang w:val="en-GB"/>
        </w:rPr>
        <w:t xml:space="preserve">sychosocial interventions on </w:t>
      </w:r>
      <w:r w:rsidR="001B27DF" w:rsidRPr="00484581">
        <w:rPr>
          <w:rFonts w:cs="Calibri"/>
          <w:lang w:val="en-GB"/>
        </w:rPr>
        <w:t xml:space="preserve">psychological </w:t>
      </w:r>
      <w:r w:rsidR="00F9694C" w:rsidRPr="00484581">
        <w:rPr>
          <w:rFonts w:cs="Calibri"/>
          <w:lang w:val="en-GB"/>
        </w:rPr>
        <w:t>wellbeing</w:t>
      </w:r>
      <w:r w:rsidR="007329C0" w:rsidRPr="00484581">
        <w:rPr>
          <w:rFonts w:cs="Calibri"/>
          <w:lang w:val="en-GB"/>
        </w:rPr>
        <w:t xml:space="preserve"> </w:t>
      </w:r>
      <w:r w:rsidR="00085836" w:rsidRPr="00484581">
        <w:rPr>
          <w:rFonts w:cs="Calibri"/>
          <w:lang w:val="en-GB"/>
        </w:rPr>
        <w:t>among</w:t>
      </w:r>
      <w:r w:rsidR="007329C0" w:rsidRPr="00484581">
        <w:rPr>
          <w:rFonts w:cs="Calibri"/>
          <w:lang w:val="en-GB"/>
        </w:rPr>
        <w:t xml:space="preserve"> parents</w:t>
      </w:r>
      <w:r w:rsidR="00FE02DD" w:rsidRPr="00484581">
        <w:rPr>
          <w:rFonts w:cs="Calibri"/>
          <w:lang w:val="en-GB"/>
        </w:rPr>
        <w:t xml:space="preserve"> of children</w:t>
      </w:r>
      <w:r w:rsidR="00A31B6E" w:rsidRPr="00484581">
        <w:rPr>
          <w:rFonts w:cs="Calibri,Italic"/>
          <w:iCs/>
          <w:lang w:val="en-GB"/>
        </w:rPr>
        <w:t xml:space="preserve"> </w:t>
      </w:r>
      <w:r w:rsidR="001B27DF" w:rsidRPr="00484581">
        <w:rPr>
          <w:rFonts w:cs="Calibri,Italic"/>
          <w:iCs/>
          <w:lang w:val="en-GB"/>
        </w:rPr>
        <w:t xml:space="preserve">having various </w:t>
      </w:r>
      <w:r w:rsidR="001B27DF" w:rsidRPr="00484581">
        <w:rPr>
          <w:rFonts w:cs="Calibri"/>
          <w:lang w:val="en-GB"/>
        </w:rPr>
        <w:t xml:space="preserve">intellectual </w:t>
      </w:r>
      <w:r w:rsidR="00AF4DC0" w:rsidRPr="00484581">
        <w:rPr>
          <w:rFonts w:cs="Calibri"/>
          <w:lang w:val="en-GB"/>
        </w:rPr>
        <w:t>disabilities</w:t>
      </w:r>
      <w:r w:rsidR="001B27DF" w:rsidRPr="00484581">
        <w:rPr>
          <w:rFonts w:cs="Calibri"/>
          <w:lang w:val="en-GB"/>
        </w:rPr>
        <w:t xml:space="preserve"> </w:t>
      </w:r>
      <w:r w:rsidR="00A31B6E" w:rsidRPr="00484581">
        <w:rPr>
          <w:rFonts w:cs="Calibri,Italic"/>
          <w:iCs/>
          <w:lang w:val="en-GB"/>
        </w:rPr>
        <w:t>and</w:t>
      </w:r>
      <w:r w:rsidR="00740592" w:rsidRPr="00484581">
        <w:rPr>
          <w:rFonts w:cs="Calibri,Italic"/>
          <w:iCs/>
          <w:lang w:val="en-GB"/>
        </w:rPr>
        <w:t xml:space="preserve"> </w:t>
      </w:r>
      <w:r w:rsidR="009F2A14" w:rsidRPr="00484581">
        <w:rPr>
          <w:rFonts w:cs="Calibri,Italic"/>
          <w:iCs/>
          <w:lang w:val="en-GB"/>
        </w:rPr>
        <w:t>d</w:t>
      </w:r>
      <w:r w:rsidR="007329C0" w:rsidRPr="00484581">
        <w:rPr>
          <w:rFonts w:cs="Calibri,Italic"/>
          <w:iCs/>
          <w:lang w:val="en-GB"/>
        </w:rPr>
        <w:t>iscuss</w:t>
      </w:r>
      <w:r w:rsidR="00C429E8" w:rsidRPr="00484581">
        <w:rPr>
          <w:rFonts w:cs="Calibri,Italic"/>
          <w:iCs/>
          <w:lang w:val="en-GB"/>
        </w:rPr>
        <w:t xml:space="preserve"> the challenges in </w:t>
      </w:r>
      <w:r w:rsidR="008A7FEC" w:rsidRPr="00484581">
        <w:rPr>
          <w:rFonts w:cs="Calibri,Italic"/>
          <w:iCs/>
          <w:lang w:val="en-GB"/>
        </w:rPr>
        <w:t>implementation of</w:t>
      </w:r>
      <w:r w:rsidR="00C429E8" w:rsidRPr="00484581">
        <w:rPr>
          <w:rFonts w:cs="Calibri,Italic"/>
          <w:iCs/>
          <w:lang w:val="en-GB"/>
        </w:rPr>
        <w:t xml:space="preserve"> </w:t>
      </w:r>
      <w:r w:rsidR="008A7FEC" w:rsidRPr="00484581">
        <w:rPr>
          <w:rFonts w:cs="Calibri,Italic"/>
          <w:iCs/>
          <w:lang w:val="en-GB"/>
        </w:rPr>
        <w:t xml:space="preserve">those </w:t>
      </w:r>
      <w:r w:rsidR="00C429E8" w:rsidRPr="00484581">
        <w:rPr>
          <w:rFonts w:cs="Calibri,Italic"/>
          <w:iCs/>
          <w:lang w:val="en-GB"/>
        </w:rPr>
        <w:t xml:space="preserve">psychological </w:t>
      </w:r>
      <w:r w:rsidR="00740592" w:rsidRPr="00484581">
        <w:rPr>
          <w:rFonts w:cs="Calibri,Italic"/>
          <w:iCs/>
          <w:lang w:val="en-GB"/>
        </w:rPr>
        <w:t>interventions</w:t>
      </w:r>
      <w:r w:rsidR="00C429E8" w:rsidRPr="00484581">
        <w:rPr>
          <w:rFonts w:cs="Calibri,Italic"/>
          <w:iCs/>
          <w:lang w:val="en-GB"/>
        </w:rPr>
        <w:t xml:space="preserve"> </w:t>
      </w:r>
      <w:r w:rsidR="0024000B" w:rsidRPr="00484581">
        <w:rPr>
          <w:rFonts w:cs="Calibri,Italic"/>
          <w:iCs/>
          <w:lang w:val="en-GB"/>
        </w:rPr>
        <w:t>in</w:t>
      </w:r>
      <w:r w:rsidR="008A7FEC" w:rsidRPr="00484581">
        <w:rPr>
          <w:rFonts w:cs="Calibri,Italic"/>
          <w:iCs/>
          <w:lang w:val="en-GB"/>
        </w:rPr>
        <w:t xml:space="preserve"> </w:t>
      </w:r>
      <w:r w:rsidR="00DB17F1" w:rsidRPr="00484581">
        <w:rPr>
          <w:rFonts w:cs="Calibri,Italic"/>
          <w:iCs/>
        </w:rPr>
        <w:t>low income settings.</w:t>
      </w:r>
      <w:r w:rsidR="009F2A14" w:rsidRPr="00484581">
        <w:rPr>
          <w:rFonts w:cs="Calibri,Italic"/>
          <w:iCs/>
          <w:lang w:val="en-GB"/>
        </w:rPr>
        <w:t xml:space="preserve"> </w:t>
      </w:r>
      <w:r w:rsidR="00AF4DC0" w:rsidRPr="00484581">
        <w:rPr>
          <w:rFonts w:cs="Calibri,Italic"/>
          <w:iCs/>
          <w:lang w:val="en-GB"/>
        </w:rPr>
        <w:t>Against this background we</w:t>
      </w:r>
      <w:r w:rsidR="001B27DF" w:rsidRPr="00484581">
        <w:rPr>
          <w:rFonts w:cs="Calibri,Italic"/>
          <w:iCs/>
          <w:lang w:val="en-GB"/>
        </w:rPr>
        <w:t xml:space="preserve"> conclude with </w:t>
      </w:r>
      <w:r w:rsidR="001D1F04" w:rsidRPr="00484581">
        <w:rPr>
          <w:rFonts w:cs="Calibri,Italic"/>
          <w:iCs/>
          <w:lang w:val="en-GB"/>
        </w:rPr>
        <w:t>r</w:t>
      </w:r>
      <w:r w:rsidR="00C429E8" w:rsidRPr="00484581">
        <w:rPr>
          <w:rFonts w:cs="Calibri,Italic"/>
          <w:iCs/>
          <w:lang w:val="en-GB"/>
        </w:rPr>
        <w:t>ecom</w:t>
      </w:r>
      <w:r w:rsidR="001F5B1D" w:rsidRPr="00484581">
        <w:rPr>
          <w:rFonts w:cs="Calibri,Italic"/>
          <w:iCs/>
          <w:lang w:val="en-GB"/>
        </w:rPr>
        <w:t xml:space="preserve">mendations for future research </w:t>
      </w:r>
      <w:r w:rsidR="00C429E8" w:rsidRPr="00484581">
        <w:rPr>
          <w:rFonts w:cs="Calibri,Italic"/>
          <w:iCs/>
          <w:lang w:val="en-GB"/>
        </w:rPr>
        <w:t xml:space="preserve">to </w:t>
      </w:r>
      <w:r w:rsidR="001B27DF" w:rsidRPr="00484581">
        <w:rPr>
          <w:rFonts w:cs="Calibri,Italic"/>
          <w:iCs/>
          <w:lang w:val="en-GB"/>
        </w:rPr>
        <w:t>inform</w:t>
      </w:r>
      <w:r w:rsidR="008A7FEC" w:rsidRPr="00484581">
        <w:rPr>
          <w:rFonts w:cs="Calibri,Italic"/>
          <w:iCs/>
          <w:lang w:val="en-GB"/>
        </w:rPr>
        <w:t xml:space="preserve"> </w:t>
      </w:r>
      <w:r w:rsidR="00C429E8" w:rsidRPr="00484581">
        <w:rPr>
          <w:rFonts w:cs="Calibri,Italic"/>
          <w:iCs/>
          <w:lang w:val="en-GB"/>
        </w:rPr>
        <w:t xml:space="preserve">the development of </w:t>
      </w:r>
      <w:r w:rsidR="008A7FEC" w:rsidRPr="00484581">
        <w:rPr>
          <w:rFonts w:cs="Calibri,Italic"/>
          <w:iCs/>
          <w:lang w:val="en-GB"/>
        </w:rPr>
        <w:t xml:space="preserve">effective and </w:t>
      </w:r>
      <w:r w:rsidR="003609C3" w:rsidRPr="00484581">
        <w:rPr>
          <w:rFonts w:cs="Calibri,Italic"/>
          <w:iCs/>
          <w:lang w:val="en-GB"/>
        </w:rPr>
        <w:t>culturally</w:t>
      </w:r>
      <w:r w:rsidR="008A7FEC" w:rsidRPr="00484581">
        <w:rPr>
          <w:rFonts w:cs="Calibri,Italic"/>
          <w:iCs/>
          <w:lang w:val="en-GB"/>
        </w:rPr>
        <w:t xml:space="preserve"> responsive </w:t>
      </w:r>
      <w:r w:rsidR="008A7FEC" w:rsidRPr="00484581">
        <w:rPr>
          <w:rFonts w:cstheme="minorHAnsi"/>
          <w:lang w:eastAsia="en-GB"/>
        </w:rPr>
        <w:t xml:space="preserve">psycho-social interventions for </w:t>
      </w:r>
      <w:r w:rsidR="00085836" w:rsidRPr="00484581">
        <w:rPr>
          <w:rFonts w:cstheme="minorHAnsi"/>
          <w:lang w:eastAsia="en-GB"/>
        </w:rPr>
        <w:t>parents</w:t>
      </w:r>
      <w:r w:rsidR="008A7FEC" w:rsidRPr="00484581">
        <w:rPr>
          <w:rFonts w:cstheme="minorHAnsi"/>
          <w:lang w:eastAsia="en-GB"/>
        </w:rPr>
        <w:t xml:space="preserve"> of </w:t>
      </w:r>
      <w:r w:rsidR="001B27DF" w:rsidRPr="00484581">
        <w:rPr>
          <w:rFonts w:cstheme="minorHAnsi"/>
          <w:lang w:eastAsia="en-GB"/>
        </w:rPr>
        <w:t xml:space="preserve">intellectually disabled </w:t>
      </w:r>
      <w:r w:rsidR="001B27DF" w:rsidRPr="00484581">
        <w:rPr>
          <w:rFonts w:cstheme="minorHAnsi"/>
          <w:iCs/>
          <w:lang w:eastAsia="en-GB"/>
        </w:rPr>
        <w:t>children</w:t>
      </w:r>
      <w:r w:rsidR="00C429E8" w:rsidRPr="00484581">
        <w:rPr>
          <w:rFonts w:cs="Calibri,Italic"/>
          <w:iCs/>
          <w:lang w:val="en-GB"/>
        </w:rPr>
        <w:t>.</w:t>
      </w:r>
      <w:r w:rsidR="00A51C50" w:rsidRPr="00484581">
        <w:t xml:space="preserve"> </w:t>
      </w:r>
      <w:r w:rsidR="00C93945" w:rsidRPr="00484581">
        <w:t>For th</w:t>
      </w:r>
      <w:r w:rsidR="003711D9" w:rsidRPr="00484581">
        <w:t>e purposes of this paper</w:t>
      </w:r>
      <w:r w:rsidR="00C93945" w:rsidRPr="00484581">
        <w:t>, the interventions a</w:t>
      </w:r>
      <w:r w:rsidR="00AF4DC0" w:rsidRPr="00484581">
        <w:t>re organized according to their context (</w:t>
      </w:r>
      <w:r w:rsidR="00C93945" w:rsidRPr="00484581">
        <w:t>high income countr</w:t>
      </w:r>
      <w:r w:rsidR="001020DC" w:rsidRPr="00484581">
        <w:t>y</w:t>
      </w:r>
      <w:r w:rsidR="00C93945" w:rsidRPr="00484581">
        <w:t xml:space="preserve"> interventions versus those studied in low </w:t>
      </w:r>
      <w:r w:rsidR="00506A52" w:rsidRPr="00484581">
        <w:t>to middle</w:t>
      </w:r>
      <w:r w:rsidR="001020DC" w:rsidRPr="00484581">
        <w:t xml:space="preserve"> </w:t>
      </w:r>
      <w:r w:rsidR="00AF4DC0" w:rsidRPr="00484581">
        <w:t>income settings),</w:t>
      </w:r>
      <w:r w:rsidR="00C93945" w:rsidRPr="00484581">
        <w:t xml:space="preserve"> type (group interventions versus </w:t>
      </w:r>
      <w:r w:rsidR="00D063D3" w:rsidRPr="00484581">
        <w:t xml:space="preserve">individual </w:t>
      </w:r>
      <w:r w:rsidR="00C93945" w:rsidRPr="00484581">
        <w:t>interventions)</w:t>
      </w:r>
      <w:r w:rsidR="00AF4DC0" w:rsidRPr="00484581">
        <w:t xml:space="preserve"> and child’s age</w:t>
      </w:r>
      <w:r w:rsidR="00C93945" w:rsidRPr="00484581">
        <w:t>.</w:t>
      </w:r>
      <w:r w:rsidR="00D063D3" w:rsidRPr="00484581">
        <w:t xml:space="preserve"> </w:t>
      </w:r>
      <w:bookmarkStart w:id="5" w:name="_Toc422331561"/>
    </w:p>
    <w:p w:rsidR="00C429E8" w:rsidRPr="00484581" w:rsidRDefault="00C429E8" w:rsidP="00771789">
      <w:pPr>
        <w:pStyle w:val="ListParagraph"/>
        <w:numPr>
          <w:ilvl w:val="0"/>
          <w:numId w:val="31"/>
        </w:numPr>
        <w:spacing w:line="360" w:lineRule="auto"/>
        <w:jc w:val="both"/>
        <w:rPr>
          <w:b/>
          <w:sz w:val="24"/>
          <w:lang w:val="en-GB"/>
        </w:rPr>
      </w:pPr>
      <w:r w:rsidRPr="00484581">
        <w:rPr>
          <w:b/>
          <w:sz w:val="24"/>
          <w:lang w:val="en-GB"/>
        </w:rPr>
        <w:t>Methods</w:t>
      </w:r>
      <w:bookmarkEnd w:id="5"/>
    </w:p>
    <w:p w:rsidR="000E595F" w:rsidRPr="00484581" w:rsidRDefault="000E595F" w:rsidP="000E595F">
      <w:pPr>
        <w:rPr>
          <w:lang w:val="en-GB"/>
        </w:rPr>
      </w:pPr>
      <w:r w:rsidRPr="00484581">
        <w:rPr>
          <w:lang w:val="en-GB"/>
        </w:rPr>
        <w:t>This study was registered under PROSPERO registration number CRD42016037614.</w:t>
      </w:r>
    </w:p>
    <w:p w:rsidR="003711D9" w:rsidRPr="00484581" w:rsidRDefault="00EA7915" w:rsidP="00AD6BFB">
      <w:pPr>
        <w:autoSpaceDE w:val="0"/>
        <w:autoSpaceDN w:val="0"/>
        <w:adjustRightInd w:val="0"/>
        <w:spacing w:after="0" w:line="360" w:lineRule="auto"/>
        <w:jc w:val="both"/>
        <w:rPr>
          <w:rFonts w:cs="Calibri,Italic"/>
          <w:iCs/>
          <w:lang w:val="en-GB"/>
        </w:rPr>
      </w:pPr>
      <w:bookmarkStart w:id="6" w:name="_Toc422331562"/>
      <w:r w:rsidRPr="00484581">
        <w:rPr>
          <w:rStyle w:val="Heading2Char"/>
          <w:rFonts w:asciiTheme="minorHAnsi" w:hAnsiTheme="minorHAnsi"/>
          <w:sz w:val="22"/>
          <w:szCs w:val="22"/>
        </w:rPr>
        <w:t>Data sources and search period:</w:t>
      </w:r>
      <w:bookmarkEnd w:id="6"/>
      <w:r w:rsidRPr="00484581">
        <w:rPr>
          <w:rFonts w:cs="Calibri,Italic"/>
          <w:iCs/>
          <w:lang w:val="en-GB"/>
        </w:rPr>
        <w:t xml:space="preserve"> </w:t>
      </w:r>
      <w:r w:rsidR="00D93FD3" w:rsidRPr="00484581">
        <w:rPr>
          <w:rFonts w:cs="Calibri,Italic"/>
          <w:iCs/>
          <w:lang w:val="en-GB"/>
        </w:rPr>
        <w:t>W</w:t>
      </w:r>
      <w:r w:rsidR="009F2A14" w:rsidRPr="00484581">
        <w:rPr>
          <w:rFonts w:cs="Calibri,Italic"/>
          <w:iCs/>
          <w:lang w:val="en-GB"/>
        </w:rPr>
        <w:t xml:space="preserve">e conducted a review of </w:t>
      </w:r>
      <w:r w:rsidR="00114612" w:rsidRPr="00484581">
        <w:rPr>
          <w:rFonts w:cs="Calibri,Italic"/>
          <w:iCs/>
          <w:lang w:val="en-GB"/>
        </w:rPr>
        <w:t xml:space="preserve">literature </w:t>
      </w:r>
      <w:r w:rsidR="0024000B" w:rsidRPr="00484581">
        <w:rPr>
          <w:rFonts w:cs="Calibri,Italic"/>
          <w:iCs/>
          <w:lang w:val="en-GB"/>
        </w:rPr>
        <w:t xml:space="preserve">published </w:t>
      </w:r>
      <w:r w:rsidR="00114612" w:rsidRPr="00484581">
        <w:rPr>
          <w:rFonts w:cs="Calibri,Italic"/>
          <w:iCs/>
          <w:lang w:val="en-GB"/>
        </w:rPr>
        <w:t>from</w:t>
      </w:r>
      <w:r w:rsidR="00225215" w:rsidRPr="00484581">
        <w:rPr>
          <w:rFonts w:cs="Calibri,Italic"/>
          <w:iCs/>
          <w:lang w:val="en-GB"/>
        </w:rPr>
        <w:t xml:space="preserve"> </w:t>
      </w:r>
      <w:r w:rsidR="00D93FD3" w:rsidRPr="00484581">
        <w:rPr>
          <w:rFonts w:cs="Calibri,Italic"/>
          <w:iCs/>
          <w:lang w:val="en-GB"/>
        </w:rPr>
        <w:t>1999</w:t>
      </w:r>
      <w:r w:rsidR="00603B18" w:rsidRPr="00484581">
        <w:rPr>
          <w:rFonts w:cs="Calibri,Italic"/>
          <w:iCs/>
          <w:lang w:val="en-GB"/>
        </w:rPr>
        <w:t>-2016</w:t>
      </w:r>
      <w:r w:rsidR="00B15C2C" w:rsidRPr="00484581">
        <w:rPr>
          <w:rFonts w:cs="Calibri,Italic"/>
          <w:iCs/>
          <w:lang w:val="en-GB"/>
        </w:rPr>
        <w:t>.</w:t>
      </w:r>
      <w:r w:rsidR="001D1F04" w:rsidRPr="00484581">
        <w:rPr>
          <w:rFonts w:cs="Calibri,Italic"/>
          <w:iCs/>
          <w:lang w:val="en-GB"/>
        </w:rPr>
        <w:t xml:space="preserve"> </w:t>
      </w:r>
      <w:r w:rsidR="003711D9" w:rsidRPr="00484581">
        <w:rPr>
          <w:rFonts w:cs="Calibri,Italic"/>
          <w:iCs/>
          <w:lang w:val="en-GB"/>
        </w:rPr>
        <w:t xml:space="preserve">We searched </w:t>
      </w:r>
      <w:r w:rsidR="00D93FD3" w:rsidRPr="00484581">
        <w:rPr>
          <w:rFonts w:cs="Calibri,Italic"/>
          <w:iCs/>
          <w:lang w:val="en-GB"/>
        </w:rPr>
        <w:t>databases including</w:t>
      </w:r>
      <w:r w:rsidR="00C429E8" w:rsidRPr="00484581">
        <w:rPr>
          <w:rFonts w:cs="Calibri,Italic"/>
          <w:iCs/>
          <w:lang w:val="en-GB"/>
        </w:rPr>
        <w:t xml:space="preserve"> </w:t>
      </w:r>
      <w:proofErr w:type="spellStart"/>
      <w:r w:rsidR="00B15C2C" w:rsidRPr="00484581">
        <w:rPr>
          <w:rFonts w:cs="Calibri,Italic"/>
          <w:iCs/>
          <w:lang w:val="en-GB"/>
        </w:rPr>
        <w:t>Pubmed</w:t>
      </w:r>
      <w:proofErr w:type="spellEnd"/>
      <w:r w:rsidR="008A7FEC" w:rsidRPr="00484581">
        <w:rPr>
          <w:rFonts w:cs="Calibri,Italic"/>
          <w:iCs/>
          <w:lang w:val="en-GB"/>
        </w:rPr>
        <w:t xml:space="preserve">, </w:t>
      </w:r>
      <w:r w:rsidR="00DA3171" w:rsidRPr="00484581">
        <w:rPr>
          <w:rFonts w:cs="Calibri,Italic"/>
          <w:iCs/>
          <w:lang w:val="en-GB"/>
        </w:rPr>
        <w:t>Biomed Central</w:t>
      </w:r>
      <w:r w:rsidR="008A7FEC" w:rsidRPr="00484581">
        <w:rPr>
          <w:rFonts w:cs="Calibri,Italic"/>
          <w:iCs/>
          <w:lang w:val="en-GB"/>
        </w:rPr>
        <w:t>,</w:t>
      </w:r>
      <w:r w:rsidR="003D13DF" w:rsidRPr="00484581">
        <w:rPr>
          <w:rFonts w:cs="Calibri,Italic"/>
          <w:iCs/>
          <w:lang w:val="en-GB"/>
        </w:rPr>
        <w:t xml:space="preserve"> </w:t>
      </w:r>
      <w:r w:rsidR="00B409FB" w:rsidRPr="00484581">
        <w:rPr>
          <w:rFonts w:cs="Calibri,Italic"/>
          <w:iCs/>
          <w:lang w:val="en-GB"/>
        </w:rPr>
        <w:t>Cochrane</w:t>
      </w:r>
      <w:r w:rsidR="003D13DF" w:rsidRPr="00484581">
        <w:rPr>
          <w:rFonts w:cs="Calibri,Italic"/>
          <w:iCs/>
          <w:lang w:val="en-GB"/>
        </w:rPr>
        <w:t xml:space="preserve"> </w:t>
      </w:r>
      <w:r w:rsidR="009F2A14" w:rsidRPr="00484581">
        <w:rPr>
          <w:rFonts w:cs="Calibri,Italic"/>
          <w:iCs/>
          <w:lang w:val="en-GB"/>
        </w:rPr>
        <w:t>database</w:t>
      </w:r>
      <w:r w:rsidR="00B409FB" w:rsidRPr="00484581">
        <w:rPr>
          <w:rFonts w:cs="Calibri,Italic"/>
          <w:iCs/>
          <w:lang w:val="en-GB"/>
        </w:rPr>
        <w:t xml:space="preserve">, </w:t>
      </w:r>
      <w:proofErr w:type="spellStart"/>
      <w:r w:rsidR="001B27DF" w:rsidRPr="00484581">
        <w:rPr>
          <w:rFonts w:cs="Calibri,Italic"/>
          <w:iCs/>
          <w:lang w:val="en-GB"/>
        </w:rPr>
        <w:t>PsycINFO</w:t>
      </w:r>
      <w:proofErr w:type="spellEnd"/>
      <w:r w:rsidR="001B27DF" w:rsidRPr="00484581">
        <w:rPr>
          <w:rFonts w:cs="Calibri,Italic"/>
          <w:iCs/>
          <w:lang w:val="en-GB"/>
        </w:rPr>
        <w:t>, the c</w:t>
      </w:r>
      <w:r w:rsidR="00B409FB" w:rsidRPr="00484581">
        <w:rPr>
          <w:rFonts w:cs="Calibri,Italic"/>
          <w:iCs/>
          <w:lang w:val="en-GB"/>
        </w:rPr>
        <w:t>umul</w:t>
      </w:r>
      <w:r w:rsidR="001B27DF" w:rsidRPr="00484581">
        <w:rPr>
          <w:rFonts w:cs="Calibri,Italic"/>
          <w:iCs/>
          <w:lang w:val="en-GB"/>
        </w:rPr>
        <w:t>ative Index to Nursing and the a</w:t>
      </w:r>
      <w:r w:rsidR="00B409FB" w:rsidRPr="00484581">
        <w:rPr>
          <w:rFonts w:cs="Calibri,Italic"/>
          <w:iCs/>
          <w:lang w:val="en-GB"/>
        </w:rPr>
        <w:t>llied Health Literature (CINAHL)</w:t>
      </w:r>
      <w:r w:rsidR="00603B18" w:rsidRPr="00484581">
        <w:rPr>
          <w:rFonts w:cs="Calibri,Italic"/>
          <w:iCs/>
          <w:lang w:val="en-GB"/>
        </w:rPr>
        <w:t>, ERIC</w:t>
      </w:r>
      <w:r w:rsidR="00225215" w:rsidRPr="00484581">
        <w:rPr>
          <w:rFonts w:cs="Calibri,Italic"/>
          <w:iCs/>
          <w:lang w:val="en-GB"/>
        </w:rPr>
        <w:t xml:space="preserve"> </w:t>
      </w:r>
      <w:r w:rsidR="00C6565B" w:rsidRPr="00484581">
        <w:rPr>
          <w:rFonts w:cs="Calibri,Italic"/>
          <w:iCs/>
          <w:lang w:val="en-GB"/>
        </w:rPr>
        <w:t>and G</w:t>
      </w:r>
      <w:r w:rsidR="00EB3D8E" w:rsidRPr="00484581">
        <w:rPr>
          <w:rFonts w:cs="Calibri,Italic"/>
          <w:iCs/>
          <w:lang w:val="en-GB"/>
        </w:rPr>
        <w:t>oogle</w:t>
      </w:r>
      <w:r w:rsidR="00C6565B" w:rsidRPr="00484581">
        <w:rPr>
          <w:rFonts w:cs="Calibri,Italic"/>
          <w:iCs/>
          <w:lang w:val="en-GB"/>
        </w:rPr>
        <w:t xml:space="preserve"> S</w:t>
      </w:r>
      <w:r w:rsidR="008A7FEC" w:rsidRPr="00484581">
        <w:rPr>
          <w:rFonts w:cs="Calibri,Italic"/>
          <w:iCs/>
          <w:lang w:val="en-GB"/>
        </w:rPr>
        <w:t>cholar</w:t>
      </w:r>
      <w:r w:rsidR="003711D9" w:rsidRPr="00484581">
        <w:rPr>
          <w:rFonts w:cs="Calibri,Italic"/>
          <w:iCs/>
          <w:lang w:val="en-GB"/>
        </w:rPr>
        <w:t xml:space="preserve"> from March 2014 to </w:t>
      </w:r>
      <w:r w:rsidR="00E13192" w:rsidRPr="00484581">
        <w:rPr>
          <w:rFonts w:cs="Calibri,Italic"/>
          <w:iCs/>
          <w:lang w:val="en-GB"/>
        </w:rPr>
        <w:t>December</w:t>
      </w:r>
      <w:r w:rsidR="00603B18" w:rsidRPr="00484581">
        <w:rPr>
          <w:rFonts w:cs="Calibri,Italic"/>
          <w:iCs/>
          <w:lang w:val="en-GB"/>
        </w:rPr>
        <w:t xml:space="preserve"> 2016</w:t>
      </w:r>
      <w:r w:rsidR="009F2A14" w:rsidRPr="00484581">
        <w:rPr>
          <w:rFonts w:cs="Calibri,Italic"/>
          <w:iCs/>
          <w:lang w:val="en-GB"/>
        </w:rPr>
        <w:t xml:space="preserve">. We also </w:t>
      </w:r>
      <w:r w:rsidR="00225215" w:rsidRPr="00484581">
        <w:rPr>
          <w:rFonts w:cs="Calibri,Italic"/>
          <w:iCs/>
          <w:lang w:val="en-GB"/>
        </w:rPr>
        <w:t xml:space="preserve">snowball </w:t>
      </w:r>
      <w:r w:rsidR="009F2A14" w:rsidRPr="00484581">
        <w:rPr>
          <w:rFonts w:cs="Calibri,Italic"/>
          <w:iCs/>
          <w:lang w:val="en-GB"/>
        </w:rPr>
        <w:t xml:space="preserve">searched </w:t>
      </w:r>
      <w:r w:rsidR="00A51C50" w:rsidRPr="00484581">
        <w:rPr>
          <w:rFonts w:cs="Calibri,Italic"/>
          <w:iCs/>
          <w:lang w:val="en-GB"/>
        </w:rPr>
        <w:t xml:space="preserve">the literature from </w:t>
      </w:r>
      <w:r w:rsidR="00815082" w:rsidRPr="00484581">
        <w:rPr>
          <w:rFonts w:cs="Calibri,Italic"/>
          <w:iCs/>
          <w:lang w:val="en-GB"/>
        </w:rPr>
        <w:t>relevant</w:t>
      </w:r>
      <w:r w:rsidR="00C03FD9" w:rsidRPr="00484581">
        <w:rPr>
          <w:rFonts w:cs="Calibri,Italic"/>
          <w:iCs/>
          <w:lang w:val="en-GB"/>
        </w:rPr>
        <w:t xml:space="preserve"> </w:t>
      </w:r>
      <w:r w:rsidR="00A51C50" w:rsidRPr="00484581">
        <w:rPr>
          <w:rFonts w:cs="Calibri,Italic"/>
          <w:iCs/>
          <w:lang w:val="en-GB"/>
        </w:rPr>
        <w:t>citations in reviews and articles</w:t>
      </w:r>
      <w:r w:rsidR="00C429E8" w:rsidRPr="00484581">
        <w:rPr>
          <w:rFonts w:cs="Calibri,Italic"/>
          <w:iCs/>
          <w:lang w:val="en-GB"/>
        </w:rPr>
        <w:t>.</w:t>
      </w:r>
      <w:r w:rsidR="008C6298" w:rsidRPr="00484581">
        <w:rPr>
          <w:rFonts w:cs="Calibri,Italic"/>
          <w:iCs/>
          <w:lang w:val="en-GB"/>
        </w:rPr>
        <w:t xml:space="preserve"> Experts were contacted to ask for details of other studies done in low to middle income countries </w:t>
      </w:r>
      <w:r w:rsidR="008237B4" w:rsidRPr="00484581">
        <w:rPr>
          <w:rFonts w:cs="Calibri,Italic"/>
          <w:iCs/>
          <w:lang w:val="en-GB"/>
        </w:rPr>
        <w:t xml:space="preserve">for example </w:t>
      </w:r>
      <w:proofErr w:type="spellStart"/>
      <w:r w:rsidR="008237B4" w:rsidRPr="00484581">
        <w:rPr>
          <w:rFonts w:cs="Calibri,Italic"/>
          <w:iCs/>
          <w:lang w:val="en-GB"/>
        </w:rPr>
        <w:t>Gona’s</w:t>
      </w:r>
      <w:proofErr w:type="spellEnd"/>
      <w:r w:rsidR="008237B4" w:rsidRPr="00484581">
        <w:rPr>
          <w:rFonts w:cs="Calibri,Italic"/>
          <w:iCs/>
          <w:lang w:val="en-GB"/>
        </w:rPr>
        <w:t xml:space="preserve"> work in Kenya</w:t>
      </w:r>
      <w:r w:rsidR="008C6298" w:rsidRPr="00484581">
        <w:rPr>
          <w:rFonts w:cs="Calibri,Italic"/>
          <w:iCs/>
          <w:lang w:val="en-GB"/>
        </w:rPr>
        <w:t>.</w:t>
      </w:r>
      <w:r w:rsidR="00C429E8" w:rsidRPr="00484581">
        <w:rPr>
          <w:rFonts w:cs="Calibri,Italic"/>
          <w:iCs/>
          <w:lang w:val="en-GB"/>
        </w:rPr>
        <w:t xml:space="preserve"> </w:t>
      </w:r>
      <w:r w:rsidR="00B409FB" w:rsidRPr="00484581">
        <w:t xml:space="preserve"> </w:t>
      </w:r>
      <w:r w:rsidR="00A51C50" w:rsidRPr="00484581">
        <w:rPr>
          <w:rFonts w:cs="Calibri,Italic"/>
          <w:iCs/>
          <w:lang w:val="en-GB"/>
        </w:rPr>
        <w:t xml:space="preserve">The search strategy </w:t>
      </w:r>
      <w:r w:rsidR="00EB3D8E" w:rsidRPr="00484581">
        <w:rPr>
          <w:rFonts w:cs="Calibri,Italic"/>
          <w:iCs/>
          <w:lang w:val="en-GB"/>
        </w:rPr>
        <w:t>included the single a</w:t>
      </w:r>
      <w:r w:rsidR="000028BF" w:rsidRPr="00484581">
        <w:rPr>
          <w:rFonts w:cs="Calibri,Italic"/>
          <w:iCs/>
          <w:lang w:val="en-GB"/>
        </w:rPr>
        <w:t xml:space="preserve">s well as </w:t>
      </w:r>
      <w:r w:rsidR="00EB3D8E" w:rsidRPr="00484581">
        <w:rPr>
          <w:rFonts w:cs="Calibri,Italic"/>
          <w:iCs/>
          <w:lang w:val="en-GB"/>
        </w:rPr>
        <w:t xml:space="preserve">combined </w:t>
      </w:r>
      <w:r w:rsidR="00A51C50" w:rsidRPr="00484581">
        <w:rPr>
          <w:rFonts w:cs="Calibri,Italic"/>
          <w:iCs/>
          <w:lang w:val="en-GB"/>
        </w:rPr>
        <w:t>terms</w:t>
      </w:r>
      <w:r w:rsidR="001020DC" w:rsidRPr="00484581">
        <w:rPr>
          <w:rFonts w:cs="Calibri,Italic"/>
          <w:iCs/>
          <w:lang w:val="en-GB"/>
        </w:rPr>
        <w:t>;</w:t>
      </w:r>
      <w:r w:rsidR="00A51C50" w:rsidRPr="00484581">
        <w:rPr>
          <w:rFonts w:cs="Calibri,Italic"/>
          <w:iCs/>
          <w:lang w:val="en-GB"/>
        </w:rPr>
        <w:t xml:space="preserve"> </w:t>
      </w:r>
      <w:r w:rsidR="008A7FEC" w:rsidRPr="00484581">
        <w:rPr>
          <w:rFonts w:cs="Calibri,Italic"/>
          <w:iCs/>
          <w:lang w:val="en-GB"/>
        </w:rPr>
        <w:t>‘</w:t>
      </w:r>
      <w:r w:rsidR="00B374EC" w:rsidRPr="00484581">
        <w:rPr>
          <w:rFonts w:cs="Calibri"/>
          <w:lang w:val="en-GB"/>
        </w:rPr>
        <w:t>P</w:t>
      </w:r>
      <w:r w:rsidR="008A7FEC" w:rsidRPr="00484581">
        <w:rPr>
          <w:rFonts w:cs="Calibri"/>
          <w:lang w:val="en-GB"/>
        </w:rPr>
        <w:t>sychological distress</w:t>
      </w:r>
      <w:r w:rsidR="008A7FEC" w:rsidRPr="00484581">
        <w:rPr>
          <w:rFonts w:cs="Calibri,Italic"/>
          <w:iCs/>
          <w:lang w:val="en-GB"/>
        </w:rPr>
        <w:t>’, ‘</w:t>
      </w:r>
      <w:r w:rsidR="00B374EC" w:rsidRPr="00484581">
        <w:rPr>
          <w:rFonts w:cs="Calibri"/>
          <w:lang w:val="en-GB"/>
        </w:rPr>
        <w:t>M</w:t>
      </w:r>
      <w:r w:rsidR="008A7FEC" w:rsidRPr="00484581">
        <w:rPr>
          <w:rFonts w:cs="Calibri"/>
          <w:lang w:val="en-GB"/>
        </w:rPr>
        <w:t>ental Health,</w:t>
      </w:r>
      <w:r w:rsidR="008A7FEC" w:rsidRPr="00484581">
        <w:rPr>
          <w:rFonts w:cs="Calibri,Italic"/>
          <w:iCs/>
          <w:lang w:val="en-GB"/>
        </w:rPr>
        <w:t>’</w:t>
      </w:r>
      <w:r w:rsidR="00EB3D8E" w:rsidRPr="00484581">
        <w:rPr>
          <w:rFonts w:cs="Calibri,Italic"/>
          <w:iCs/>
          <w:lang w:val="en-GB"/>
        </w:rPr>
        <w:t>;</w:t>
      </w:r>
      <w:r w:rsidR="00B374EC" w:rsidRPr="00484581">
        <w:rPr>
          <w:rFonts w:cs="Calibri,Italic"/>
          <w:iCs/>
          <w:lang w:val="en-GB"/>
        </w:rPr>
        <w:t xml:space="preserve">  ‘M</w:t>
      </w:r>
      <w:r w:rsidR="008A7FEC" w:rsidRPr="00484581">
        <w:rPr>
          <w:rFonts w:cs="Calibri,Italic"/>
          <w:iCs/>
          <w:lang w:val="en-GB"/>
        </w:rPr>
        <w:t>ental handicap’,</w:t>
      </w:r>
      <w:r w:rsidR="00B374EC" w:rsidRPr="00484581">
        <w:rPr>
          <w:rFonts w:cs="Calibri,Italic"/>
          <w:iCs/>
          <w:lang w:val="en-GB"/>
        </w:rPr>
        <w:t xml:space="preserve"> ‘D</w:t>
      </w:r>
      <w:r w:rsidR="00B50325" w:rsidRPr="00484581">
        <w:rPr>
          <w:rFonts w:cs="Calibri,Italic"/>
          <w:iCs/>
          <w:lang w:val="en-GB"/>
        </w:rPr>
        <w:t>owns syndrome,’ ‘Fragile X,’</w:t>
      </w:r>
      <w:r w:rsidR="008A7FEC" w:rsidRPr="00484581">
        <w:rPr>
          <w:rFonts w:cs="Calibri,Italic"/>
          <w:iCs/>
          <w:lang w:val="en-GB"/>
        </w:rPr>
        <w:t xml:space="preserve"> </w:t>
      </w:r>
      <w:r w:rsidR="00B374EC" w:rsidRPr="00484581">
        <w:rPr>
          <w:rFonts w:cs="Calibri,Italic"/>
          <w:iCs/>
          <w:lang w:val="en-GB"/>
        </w:rPr>
        <w:t xml:space="preserve">‘Developmental retardation,’ </w:t>
      </w:r>
      <w:r w:rsidR="00EB3D8E" w:rsidRPr="00484581">
        <w:rPr>
          <w:rFonts w:cs="Calibri,Italic"/>
          <w:iCs/>
          <w:lang w:val="en-GB"/>
        </w:rPr>
        <w:t>AND</w:t>
      </w:r>
      <w:r w:rsidR="00B374EC" w:rsidRPr="00484581">
        <w:rPr>
          <w:rFonts w:cs="Calibri,Italic"/>
          <w:iCs/>
          <w:lang w:val="en-GB"/>
        </w:rPr>
        <w:t xml:space="preserve"> ‘D</w:t>
      </w:r>
      <w:r w:rsidR="008A7FEC" w:rsidRPr="00484581">
        <w:rPr>
          <w:rFonts w:cs="Calibri,Italic"/>
          <w:iCs/>
          <w:lang w:val="en-GB"/>
        </w:rPr>
        <w:t>evelopmental dis</w:t>
      </w:r>
      <w:r w:rsidR="0024000B" w:rsidRPr="00484581">
        <w:rPr>
          <w:rFonts w:cs="Calibri,Italic"/>
          <w:iCs/>
          <w:lang w:val="en-GB"/>
        </w:rPr>
        <w:t>ability’,</w:t>
      </w:r>
      <w:r w:rsidR="00B50325" w:rsidRPr="00484581">
        <w:rPr>
          <w:rFonts w:cs="Calibri,Italic"/>
          <w:iCs/>
          <w:lang w:val="en-GB"/>
        </w:rPr>
        <w:t xml:space="preserve"> </w:t>
      </w:r>
      <w:r w:rsidR="00B374EC" w:rsidRPr="00484581">
        <w:rPr>
          <w:rFonts w:cs="Calibri,Italic"/>
          <w:iCs/>
          <w:lang w:val="en-GB"/>
        </w:rPr>
        <w:t>‘Mental retardation’  ‘L</w:t>
      </w:r>
      <w:r w:rsidR="0024000B" w:rsidRPr="00484581">
        <w:rPr>
          <w:rFonts w:cs="Calibri,Italic"/>
          <w:iCs/>
          <w:lang w:val="en-GB"/>
        </w:rPr>
        <w:t>earning disability,’</w:t>
      </w:r>
      <w:r w:rsidR="00B374EC" w:rsidRPr="00484581">
        <w:rPr>
          <w:rFonts w:cs="Calibri,Italic"/>
          <w:iCs/>
          <w:lang w:val="en-GB"/>
        </w:rPr>
        <w:t xml:space="preserve"> ‘I</w:t>
      </w:r>
      <w:r w:rsidR="008A7FEC" w:rsidRPr="00484581">
        <w:rPr>
          <w:rFonts w:cs="Calibri,Italic"/>
          <w:iCs/>
          <w:lang w:val="en-GB"/>
        </w:rPr>
        <w:t>ntellectual disability’, ‘</w:t>
      </w:r>
      <w:r w:rsidR="00B374EC" w:rsidRPr="00484581">
        <w:rPr>
          <w:rFonts w:cs="Calibri"/>
          <w:lang w:val="en-GB"/>
        </w:rPr>
        <w:t>C</w:t>
      </w:r>
      <w:r w:rsidR="008A7FEC" w:rsidRPr="00484581">
        <w:rPr>
          <w:rFonts w:cs="Calibri"/>
          <w:lang w:val="en-GB"/>
        </w:rPr>
        <w:t>hildren</w:t>
      </w:r>
      <w:r w:rsidR="008A7FEC" w:rsidRPr="00484581">
        <w:rPr>
          <w:rFonts w:cs="Calibri,Italic"/>
          <w:iCs/>
          <w:lang w:val="en-GB"/>
        </w:rPr>
        <w:t>’</w:t>
      </w:r>
      <w:r w:rsidR="00EC37CA" w:rsidRPr="00484581">
        <w:rPr>
          <w:rFonts w:cs="Calibri,Italic"/>
          <w:iCs/>
          <w:lang w:val="en-GB"/>
        </w:rPr>
        <w:t>, ‘</w:t>
      </w:r>
      <w:r w:rsidR="00B374EC" w:rsidRPr="00484581">
        <w:rPr>
          <w:rFonts w:cs="Calibri,Italic"/>
          <w:iCs/>
          <w:lang w:val="en-GB"/>
        </w:rPr>
        <w:t>Low to</w:t>
      </w:r>
      <w:r w:rsidR="001020DC" w:rsidRPr="00484581">
        <w:rPr>
          <w:rFonts w:cs="Calibri,Italic"/>
          <w:iCs/>
          <w:lang w:val="en-GB"/>
        </w:rPr>
        <w:t xml:space="preserve"> middle income country’ </w:t>
      </w:r>
      <w:r w:rsidR="0024000B" w:rsidRPr="00484581">
        <w:rPr>
          <w:rFonts w:cs="Calibri,Italic"/>
          <w:iCs/>
          <w:lang w:val="en-GB"/>
        </w:rPr>
        <w:t>which were</w:t>
      </w:r>
      <w:r w:rsidR="00A51C50" w:rsidRPr="00484581">
        <w:rPr>
          <w:rFonts w:cs="Calibri,Italic"/>
          <w:iCs/>
          <w:lang w:val="en-GB"/>
        </w:rPr>
        <w:t xml:space="preserve"> then</w:t>
      </w:r>
      <w:r w:rsidR="00C429E8" w:rsidRPr="00484581">
        <w:rPr>
          <w:rFonts w:cs="Calibri,Italic"/>
          <w:iCs/>
          <w:lang w:val="en-GB"/>
        </w:rPr>
        <w:t xml:space="preserve"> paired with</w:t>
      </w:r>
      <w:r w:rsidR="008A7FEC" w:rsidRPr="00484581">
        <w:rPr>
          <w:rFonts w:cs="Calibri"/>
          <w:lang w:val="en-GB"/>
        </w:rPr>
        <w:t>; ‘</w:t>
      </w:r>
      <w:r w:rsidR="00B374EC" w:rsidRPr="00484581">
        <w:rPr>
          <w:rFonts w:cs="Calibri"/>
          <w:lang w:val="en-GB"/>
        </w:rPr>
        <w:t>P</w:t>
      </w:r>
      <w:r w:rsidR="008A7FEC" w:rsidRPr="00484581">
        <w:rPr>
          <w:rFonts w:cs="Calibri"/>
          <w:lang w:val="en-GB"/>
        </w:rPr>
        <w:t xml:space="preserve">sychosocial </w:t>
      </w:r>
      <w:r w:rsidR="00B50325" w:rsidRPr="00484581">
        <w:rPr>
          <w:rFonts w:cs="Calibri"/>
          <w:lang w:val="en-GB"/>
        </w:rPr>
        <w:t>education</w:t>
      </w:r>
      <w:r w:rsidR="008A7FEC" w:rsidRPr="00484581">
        <w:rPr>
          <w:rFonts w:cs="Calibri"/>
          <w:lang w:val="en-GB"/>
        </w:rPr>
        <w:t xml:space="preserve">’ and </w:t>
      </w:r>
      <w:r w:rsidR="008A7FEC" w:rsidRPr="00484581">
        <w:rPr>
          <w:rFonts w:cs="Calibri,Italic"/>
          <w:iCs/>
          <w:lang w:val="en-GB"/>
        </w:rPr>
        <w:t>‘</w:t>
      </w:r>
      <w:r w:rsidR="00B374EC" w:rsidRPr="00484581">
        <w:rPr>
          <w:rFonts w:cs="Calibri"/>
          <w:lang w:val="en-GB"/>
        </w:rPr>
        <w:t>P</w:t>
      </w:r>
      <w:r w:rsidR="008A7FEC" w:rsidRPr="00484581">
        <w:rPr>
          <w:rFonts w:cs="Calibri"/>
          <w:lang w:val="en-GB"/>
        </w:rPr>
        <w:t>arent</w:t>
      </w:r>
      <w:r w:rsidR="008237B4" w:rsidRPr="00484581">
        <w:rPr>
          <w:rFonts w:cs="Calibri"/>
          <w:lang w:val="en-GB"/>
        </w:rPr>
        <w:t>s’</w:t>
      </w:r>
      <w:r w:rsidR="008A7FEC" w:rsidRPr="00484581">
        <w:rPr>
          <w:rFonts w:cs="Calibri"/>
          <w:lang w:val="en-GB"/>
        </w:rPr>
        <w:t xml:space="preserve"> education</w:t>
      </w:r>
      <w:r w:rsidR="008A7FEC" w:rsidRPr="00484581">
        <w:rPr>
          <w:rFonts w:cs="Calibri,Italic"/>
          <w:iCs/>
          <w:lang w:val="en-GB"/>
        </w:rPr>
        <w:t>’</w:t>
      </w:r>
      <w:r w:rsidR="00C429E8" w:rsidRPr="00484581">
        <w:rPr>
          <w:rFonts w:cs="Calibri,Italic"/>
          <w:iCs/>
          <w:lang w:val="en-GB"/>
        </w:rPr>
        <w:t>.</w:t>
      </w:r>
    </w:p>
    <w:p w:rsidR="008237B4" w:rsidRPr="00484581" w:rsidRDefault="008237B4" w:rsidP="00AD6BFB">
      <w:pPr>
        <w:autoSpaceDE w:val="0"/>
        <w:autoSpaceDN w:val="0"/>
        <w:adjustRightInd w:val="0"/>
        <w:spacing w:after="0" w:line="360" w:lineRule="auto"/>
        <w:jc w:val="both"/>
        <w:rPr>
          <w:rFonts w:cs="Calibri,Italic"/>
          <w:iCs/>
          <w:lang w:val="en-GB"/>
        </w:rPr>
      </w:pPr>
    </w:p>
    <w:p w:rsidR="003711D9" w:rsidRPr="00484581" w:rsidRDefault="00EA7915" w:rsidP="00B37C8F">
      <w:pPr>
        <w:autoSpaceDE w:val="0"/>
        <w:autoSpaceDN w:val="0"/>
        <w:adjustRightInd w:val="0"/>
        <w:spacing w:after="0" w:line="360" w:lineRule="auto"/>
        <w:jc w:val="both"/>
      </w:pPr>
      <w:bookmarkStart w:id="7" w:name="_Toc422331563"/>
      <w:r w:rsidRPr="00484581">
        <w:rPr>
          <w:rStyle w:val="Heading2Char"/>
          <w:rFonts w:asciiTheme="minorHAnsi" w:hAnsiTheme="minorHAnsi"/>
          <w:sz w:val="22"/>
          <w:szCs w:val="22"/>
        </w:rPr>
        <w:t>Study selection:</w:t>
      </w:r>
      <w:bookmarkEnd w:id="7"/>
      <w:r w:rsidR="00ED264F" w:rsidRPr="00484581">
        <w:rPr>
          <w:rFonts w:cs="Calibri,Italic"/>
          <w:iCs/>
          <w:lang w:val="en-GB"/>
        </w:rPr>
        <w:t xml:space="preserve"> The main author (CM) and another independent reviewer (TB) were involved in the selection process of the articles using forms</w:t>
      </w:r>
      <w:r w:rsidR="00B374EC" w:rsidRPr="00484581">
        <w:rPr>
          <w:rFonts w:cs="Calibri,Italic"/>
          <w:iCs/>
          <w:lang w:val="en-GB"/>
        </w:rPr>
        <w:t xml:space="preserve"> </w:t>
      </w:r>
      <w:r w:rsidR="00B37C8F" w:rsidRPr="00484581">
        <w:rPr>
          <w:rFonts w:cs="Calibri,Italic"/>
          <w:iCs/>
        </w:rPr>
        <w:t xml:space="preserve">and had </w:t>
      </w:r>
      <w:r w:rsidR="00336CFE" w:rsidRPr="00484581">
        <w:rPr>
          <w:rFonts w:cs="Calibri,Italic"/>
          <w:iCs/>
        </w:rPr>
        <w:t xml:space="preserve">a </w:t>
      </w:r>
      <w:r w:rsidR="00B37C8F" w:rsidRPr="00484581">
        <w:rPr>
          <w:rFonts w:cs="Calibri,Italic"/>
          <w:iCs/>
        </w:rPr>
        <w:t>100% agreement on</w:t>
      </w:r>
      <w:r w:rsidR="00336CFE" w:rsidRPr="00484581">
        <w:rPr>
          <w:rFonts w:cs="Calibri,Italic"/>
          <w:iCs/>
        </w:rPr>
        <w:t xml:space="preserve"> number of</w:t>
      </w:r>
      <w:r w:rsidR="00B37C8F" w:rsidRPr="00484581">
        <w:rPr>
          <w:rFonts w:cs="Calibri,Italic"/>
          <w:iCs/>
        </w:rPr>
        <w:t xml:space="preserve"> </w:t>
      </w:r>
      <w:r w:rsidR="00336CFE" w:rsidRPr="00484581">
        <w:rPr>
          <w:rFonts w:cs="Calibri,Italic"/>
          <w:iCs/>
        </w:rPr>
        <w:t>articles to</w:t>
      </w:r>
      <w:r w:rsidR="00B37C8F" w:rsidRPr="00484581">
        <w:rPr>
          <w:rFonts w:cs="Calibri,Italic"/>
          <w:iCs/>
        </w:rPr>
        <w:t xml:space="preserve"> </w:t>
      </w:r>
      <w:r w:rsidR="00336CFE" w:rsidRPr="00484581">
        <w:rPr>
          <w:rFonts w:cs="Calibri,Italic"/>
          <w:iCs/>
        </w:rPr>
        <w:t xml:space="preserve">be </w:t>
      </w:r>
      <w:r w:rsidR="00336CFE" w:rsidRPr="00484581">
        <w:rPr>
          <w:rFonts w:cs="Calibri,Italic"/>
          <w:iCs/>
        </w:rPr>
        <w:lastRenderedPageBreak/>
        <w:t xml:space="preserve">included in </w:t>
      </w:r>
      <w:r w:rsidR="00B37C8F" w:rsidRPr="00484581">
        <w:rPr>
          <w:rFonts w:cs="Calibri,Italic"/>
          <w:iCs/>
        </w:rPr>
        <w:t>the final review.</w:t>
      </w:r>
      <w:r w:rsidRPr="00484581">
        <w:t xml:space="preserve"> Inclusion </w:t>
      </w:r>
      <w:r w:rsidR="00DA3171" w:rsidRPr="00484581">
        <w:t xml:space="preserve">criteria </w:t>
      </w:r>
      <w:r w:rsidR="00852211" w:rsidRPr="00484581">
        <w:t>involved</w:t>
      </w:r>
      <w:r w:rsidRPr="00484581">
        <w:t xml:space="preserve"> </w:t>
      </w:r>
      <w:r w:rsidR="00DA3171" w:rsidRPr="00484581">
        <w:t xml:space="preserve">studies </w:t>
      </w:r>
      <w:r w:rsidR="00C6565B" w:rsidRPr="00484581">
        <w:t>evaluating</w:t>
      </w:r>
      <w:r w:rsidR="00DA3171" w:rsidRPr="00484581">
        <w:t xml:space="preserve"> psychosocial interventions</w:t>
      </w:r>
      <w:r w:rsidR="001F5B1D" w:rsidRPr="00484581">
        <w:t xml:space="preserve"> (non-pharmacologic maneuver</w:t>
      </w:r>
      <w:r w:rsidR="008507E5" w:rsidRPr="00484581">
        <w:t>s</w:t>
      </w:r>
      <w:r w:rsidR="001F5B1D" w:rsidRPr="00484581">
        <w:t xml:space="preserve"> intended to alter a person’s environment or </w:t>
      </w:r>
      <w:r w:rsidR="001020DC" w:rsidRPr="00484581">
        <w:t xml:space="preserve">a person’s </w:t>
      </w:r>
      <w:r w:rsidR="008507E5" w:rsidRPr="00484581">
        <w:t>perception</w:t>
      </w:r>
      <w:r w:rsidR="001F5B1D" w:rsidRPr="00484581">
        <w:t xml:space="preserve"> to lessen the impact of a mental health problem)</w:t>
      </w:r>
      <w:r w:rsidR="00336CFE" w:rsidRPr="00484581">
        <w:t xml:space="preserve"> for parents of</w:t>
      </w:r>
      <w:r w:rsidR="00336CFE" w:rsidRPr="00484581">
        <w:rPr>
          <w:iCs/>
        </w:rPr>
        <w:t xml:space="preserve"> </w:t>
      </w:r>
      <w:r w:rsidR="00336CFE" w:rsidRPr="00484581">
        <w:t xml:space="preserve">intellectually disabled </w:t>
      </w:r>
      <w:r w:rsidR="00336CFE" w:rsidRPr="00484581">
        <w:rPr>
          <w:iCs/>
        </w:rPr>
        <w:t>children. The PICO model</w:t>
      </w:r>
      <w:r w:rsidR="00C44469" w:rsidRPr="00484581">
        <w:rPr>
          <w:iCs/>
        </w:rPr>
        <w:t xml:space="preserve"> </w:t>
      </w:r>
      <w:r w:rsidR="003B31AF" w:rsidRPr="00484581">
        <w:rPr>
          <w:iCs/>
        </w:rPr>
        <w:t xml:space="preserve">was </w:t>
      </w:r>
      <w:r w:rsidR="00C44469" w:rsidRPr="00484581">
        <w:rPr>
          <w:iCs/>
        </w:rPr>
        <w:t xml:space="preserve">used </w:t>
      </w:r>
      <w:r w:rsidR="003B31AF" w:rsidRPr="00484581">
        <w:rPr>
          <w:iCs/>
        </w:rPr>
        <w:t xml:space="preserve">with </w:t>
      </w:r>
      <w:r w:rsidR="00852211" w:rsidRPr="00484581">
        <w:t xml:space="preserve">P: </w:t>
      </w:r>
      <w:r w:rsidR="00C44469" w:rsidRPr="00484581">
        <w:t>parents of</w:t>
      </w:r>
      <w:r w:rsidR="00C44469" w:rsidRPr="00484581">
        <w:rPr>
          <w:iCs/>
        </w:rPr>
        <w:t xml:space="preserve"> </w:t>
      </w:r>
      <w:r w:rsidR="00C44469" w:rsidRPr="00484581">
        <w:t xml:space="preserve">intellectually disabled </w:t>
      </w:r>
      <w:r w:rsidR="00C44469" w:rsidRPr="00484581">
        <w:rPr>
          <w:iCs/>
        </w:rPr>
        <w:t>children</w:t>
      </w:r>
      <w:r w:rsidR="00852211" w:rsidRPr="00484581">
        <w:t>; I: psychosocial interventions; C: group versus individual interventions</w:t>
      </w:r>
      <w:r w:rsidR="00C44469" w:rsidRPr="00484581">
        <w:t xml:space="preserve"> O: Psychological distress</w:t>
      </w:r>
      <w:r w:rsidRPr="00484581">
        <w:t>.</w:t>
      </w:r>
      <w:r w:rsidR="00D66650" w:rsidRPr="00484581">
        <w:t xml:space="preserve"> </w:t>
      </w:r>
      <w:r w:rsidR="001020DC" w:rsidRPr="00484581">
        <w:t>I</w:t>
      </w:r>
      <w:r w:rsidR="00D66650" w:rsidRPr="00484581">
        <w:t xml:space="preserve">ntellectual disabilities </w:t>
      </w:r>
      <w:r w:rsidR="005D5BE8" w:rsidRPr="00484581">
        <w:t>have been</w:t>
      </w:r>
      <w:r w:rsidR="00D66650" w:rsidRPr="00484581">
        <w:t xml:space="preserve"> defined as </w:t>
      </w:r>
      <w:r w:rsidR="005D5BE8" w:rsidRPr="00484581">
        <w:t>those</w:t>
      </w:r>
      <w:r w:rsidR="005C644A" w:rsidRPr="00484581">
        <w:t xml:space="preserve"> </w:t>
      </w:r>
      <w:r w:rsidR="005D5BE8" w:rsidRPr="00484581">
        <w:t>categorized</w:t>
      </w:r>
      <w:r w:rsidR="005C644A" w:rsidRPr="00484581">
        <w:t xml:space="preserve"> by limitations in intellectual functioning a</w:t>
      </w:r>
      <w:r w:rsidR="00AC103E" w:rsidRPr="00484581">
        <w:t xml:space="preserve">s well as </w:t>
      </w:r>
      <w:r w:rsidR="005C644A" w:rsidRPr="00484581">
        <w:t>in adaptive behavior</w:t>
      </w:r>
      <w:r w:rsidR="005D5BE8" w:rsidRPr="00484581">
        <w:t>s</w:t>
      </w:r>
      <w:r w:rsidR="001020DC" w:rsidRPr="00484581">
        <w:t xml:space="preserve"> for</w:t>
      </w:r>
      <w:r w:rsidR="005C644A" w:rsidRPr="00484581">
        <w:t xml:space="preserve"> </w:t>
      </w:r>
      <w:r w:rsidR="005D5BE8" w:rsidRPr="00484581">
        <w:t>daily</w:t>
      </w:r>
      <w:r w:rsidR="005C644A" w:rsidRPr="00484581">
        <w:t xml:space="preserve"> social a</w:t>
      </w:r>
      <w:r w:rsidR="005D5BE8" w:rsidRPr="00484581">
        <w:t>s well as in</w:t>
      </w:r>
      <w:r w:rsidR="005C644A" w:rsidRPr="00484581">
        <w:t xml:space="preserve"> practical skills</w:t>
      </w:r>
      <w:r w:rsidR="00AC103E" w:rsidRPr="00484581">
        <w:t>,</w:t>
      </w:r>
      <w:r w:rsidR="001020DC" w:rsidRPr="00484581">
        <w:t xml:space="preserve"> </w:t>
      </w:r>
      <w:r w:rsidR="00AC103E" w:rsidRPr="00484581">
        <w:t xml:space="preserve">starting below </w:t>
      </w:r>
      <w:r w:rsidR="005C644A" w:rsidRPr="00484581">
        <w:t>18</w:t>
      </w:r>
      <w:r w:rsidR="005D5BE8" w:rsidRPr="00484581">
        <w:t xml:space="preserve"> years of age</w:t>
      </w:r>
      <w:r w:rsidR="00D66650" w:rsidRPr="00484581">
        <w:t xml:space="preserve"> </w:t>
      </w:r>
      <w:r w:rsidR="00D66650" w:rsidRPr="00484581">
        <w:fldChar w:fldCharType="begin"/>
      </w:r>
      <w:r w:rsidR="00C26083" w:rsidRPr="00484581">
        <w:instrText xml:space="preserve"> ADDIN EN.CITE &lt;EndNote&gt;&lt;Cite&gt;&lt;Author&gt;AAIDD.&lt;/Author&gt;&lt;Year&gt;2013&lt;/Year&gt;&lt;RecNum&gt;143&lt;/RecNum&gt;&lt;DisplayText&gt;(AAIDD., 2013)&lt;/DisplayText&gt;&lt;record&gt;&lt;rec-number&gt;143&lt;/rec-number&gt;&lt;foreign-keys&gt;&lt;key app="EN" db-id="zpaav5e2qvz506e9txkpazpi9dsa0pr090fs"&gt;143&lt;/key&gt;&lt;/foreign-keys&gt;&lt;ref-type name="Web Page"&gt;12&lt;/ref-type&gt;&lt;contributors&gt;&lt;authors&gt;&lt;author&gt;AAIDD. &lt;/author&gt;&lt;/authors&gt;&lt;secondary-authors&gt;&lt;author&gt;AAIDD&lt;/author&gt;&lt;/secondary-authors&gt;&lt;/contributors&gt;&lt;titles&gt;&lt;title&gt;Definition of Disability&lt;/title&gt;&lt;/titles&gt;&lt;volume&gt;2015&lt;/volume&gt;&lt;number&gt;21 June&lt;/number&gt;&lt;dates&gt;&lt;year&gt;2013&lt;/year&gt;&lt;/dates&gt;&lt;pub-location&gt;Washngton, D.C.&lt;/pub-location&gt;&lt;urls&gt;&lt;related-urls&gt;&lt;url&gt;Http:/aaidd.org/intellectual-disability/definition#Va4iXkw_wo&lt;/url&gt;&lt;/related-urls&gt;&lt;/urls&gt;&lt;/record&gt;&lt;/Cite&gt;&lt;/EndNote&gt;</w:instrText>
      </w:r>
      <w:r w:rsidR="00D66650" w:rsidRPr="00484581">
        <w:fldChar w:fldCharType="separate"/>
      </w:r>
      <w:r w:rsidR="00C26083" w:rsidRPr="00484581">
        <w:rPr>
          <w:noProof/>
        </w:rPr>
        <w:t>(</w:t>
      </w:r>
      <w:hyperlink w:anchor="_ENREF_1" w:tooltip="AAIDD., 2013 #143" w:history="1">
        <w:r w:rsidR="000A3B87" w:rsidRPr="00484581">
          <w:rPr>
            <w:noProof/>
          </w:rPr>
          <w:t>AAIDD., 2013</w:t>
        </w:r>
      </w:hyperlink>
      <w:r w:rsidR="00C26083" w:rsidRPr="00484581">
        <w:rPr>
          <w:noProof/>
        </w:rPr>
        <w:t>)</w:t>
      </w:r>
      <w:r w:rsidR="00D66650" w:rsidRPr="00484581">
        <w:fldChar w:fldCharType="end"/>
      </w:r>
      <w:r w:rsidR="00D66650" w:rsidRPr="00484581">
        <w:t xml:space="preserve">. </w:t>
      </w:r>
      <w:r w:rsidR="005C644A" w:rsidRPr="00484581">
        <w:t xml:space="preserve">For the purpose of this </w:t>
      </w:r>
      <w:r w:rsidR="001020DC" w:rsidRPr="00484581">
        <w:t>review</w:t>
      </w:r>
      <w:r w:rsidR="005C644A" w:rsidRPr="00484581">
        <w:t>, studies on other developmental d</w:t>
      </w:r>
      <w:r w:rsidR="001020DC" w:rsidRPr="00484581">
        <w:t>isorders</w:t>
      </w:r>
      <w:r w:rsidR="005C644A" w:rsidRPr="00484581">
        <w:t xml:space="preserve"> including autism were also included. </w:t>
      </w:r>
      <w:r w:rsidRPr="00484581">
        <w:t xml:space="preserve">Exclusion factors </w:t>
      </w:r>
      <w:r w:rsidR="00AC2FDF" w:rsidRPr="00484581">
        <w:t xml:space="preserve">included studies restricted to parents younger than 16 years; </w:t>
      </w:r>
      <w:r w:rsidR="0030698F" w:rsidRPr="00484581">
        <w:t xml:space="preserve">those not </w:t>
      </w:r>
      <w:r w:rsidR="00C6565B" w:rsidRPr="00484581">
        <w:t xml:space="preserve">written </w:t>
      </w:r>
      <w:r w:rsidR="0030698F" w:rsidRPr="00484581">
        <w:t>in English languages</w:t>
      </w:r>
      <w:r w:rsidR="00852211" w:rsidRPr="00484581">
        <w:t xml:space="preserve">, </w:t>
      </w:r>
      <w:r w:rsidR="00AC103E" w:rsidRPr="00484581">
        <w:t>those not focusing</w:t>
      </w:r>
      <w:r w:rsidR="00DA3171" w:rsidRPr="00484581">
        <w:t xml:space="preserve"> on psychosocial interventions for parents </w:t>
      </w:r>
      <w:r w:rsidR="00AC103E" w:rsidRPr="00484581">
        <w:rPr>
          <w:iCs/>
        </w:rPr>
        <w:t xml:space="preserve">of </w:t>
      </w:r>
      <w:r w:rsidR="00AC103E" w:rsidRPr="00484581">
        <w:t xml:space="preserve">intellectually disabled </w:t>
      </w:r>
      <w:r w:rsidR="00AC103E" w:rsidRPr="00484581">
        <w:rPr>
          <w:iCs/>
        </w:rPr>
        <w:t>children, as well as the</w:t>
      </w:r>
      <w:r w:rsidR="009977E3" w:rsidRPr="00484581">
        <w:t xml:space="preserve"> studies with </w:t>
      </w:r>
      <w:r w:rsidR="00AC103E" w:rsidRPr="00484581">
        <w:t>an attrition</w:t>
      </w:r>
      <w:r w:rsidR="00C6565B" w:rsidRPr="00484581">
        <w:t xml:space="preserve"> rate</w:t>
      </w:r>
      <w:r w:rsidR="00AC103E" w:rsidRPr="00484581">
        <w:t xml:space="preserve"> of above </w:t>
      </w:r>
      <w:r w:rsidR="00AC2FDF" w:rsidRPr="00484581">
        <w:t>50%</w:t>
      </w:r>
      <w:r w:rsidR="00EC37CA" w:rsidRPr="00484581">
        <w:t>.</w:t>
      </w:r>
    </w:p>
    <w:p w:rsidR="0030698F" w:rsidRPr="00484581" w:rsidRDefault="0030698F" w:rsidP="0030698F">
      <w:pPr>
        <w:autoSpaceDE w:val="0"/>
        <w:autoSpaceDN w:val="0"/>
        <w:adjustRightInd w:val="0"/>
        <w:spacing w:after="0" w:line="360" w:lineRule="auto"/>
        <w:jc w:val="both"/>
      </w:pPr>
      <w:r w:rsidRPr="00484581">
        <w:t xml:space="preserve">Considering the small number of </w:t>
      </w:r>
      <w:r w:rsidR="00AC103E" w:rsidRPr="00484581">
        <w:t>studies that we identified</w:t>
      </w:r>
      <w:r w:rsidR="00C6565B" w:rsidRPr="00484581">
        <w:t>,</w:t>
      </w:r>
      <w:r w:rsidRPr="00484581">
        <w:t xml:space="preserve"> the </w:t>
      </w:r>
      <w:r w:rsidR="00AC103E" w:rsidRPr="00484581">
        <w:t>differences in the</w:t>
      </w:r>
      <w:r w:rsidRPr="00484581">
        <w:t xml:space="preserve"> interventions and outcome</w:t>
      </w:r>
      <w:r w:rsidR="00AC103E" w:rsidRPr="00484581">
        <w:t>s</w:t>
      </w:r>
      <w:r w:rsidRPr="00484581">
        <w:t xml:space="preserve"> used, and the lack of detailed descriptive statistics in </w:t>
      </w:r>
      <w:r w:rsidR="00AC103E" w:rsidRPr="00484581">
        <w:t>most</w:t>
      </w:r>
      <w:r w:rsidRPr="00484581">
        <w:t xml:space="preserve"> articles, the GRADE criteria for </w:t>
      </w:r>
      <w:r w:rsidR="00AC103E" w:rsidRPr="00484581">
        <w:t>checking</w:t>
      </w:r>
      <w:r w:rsidRPr="00484581">
        <w:t xml:space="preserve"> quality of </w:t>
      </w:r>
      <w:r w:rsidR="00AC103E" w:rsidRPr="00484581">
        <w:t xml:space="preserve">systematic reviews </w:t>
      </w:r>
      <w:r w:rsidR="00C6565B" w:rsidRPr="00484581">
        <w:t xml:space="preserve">could </w:t>
      </w:r>
      <w:r w:rsidRPr="00484581">
        <w:t xml:space="preserve">not be </w:t>
      </w:r>
      <w:r w:rsidR="00AC103E" w:rsidRPr="00484581">
        <w:t>used</w:t>
      </w:r>
      <w:r w:rsidRPr="00484581">
        <w:t xml:space="preserve">. </w:t>
      </w:r>
      <w:r w:rsidR="00AC103E" w:rsidRPr="00484581">
        <w:t>Alternatively</w:t>
      </w:r>
      <w:r w:rsidRPr="00484581">
        <w:t xml:space="preserve">, each study </w:t>
      </w:r>
      <w:r w:rsidR="00AC103E" w:rsidRPr="00484581">
        <w:t>was</w:t>
      </w:r>
      <w:r w:rsidRPr="00484581">
        <w:t xml:space="preserve"> summarized </w:t>
      </w:r>
      <w:r w:rsidR="00AC103E" w:rsidRPr="00484581">
        <w:t xml:space="preserve">as shown </w:t>
      </w:r>
      <w:r w:rsidRPr="00484581">
        <w:t xml:space="preserve">in Table 1 </w:t>
      </w:r>
      <w:r w:rsidR="00AC103E" w:rsidRPr="00484581">
        <w:t>together with the</w:t>
      </w:r>
      <w:r w:rsidRPr="00484581">
        <w:t xml:space="preserve"> descriptive analysis </w:t>
      </w:r>
      <w:r w:rsidR="00AC103E" w:rsidRPr="00484581">
        <w:t xml:space="preserve">of the studies </w:t>
      </w:r>
      <w:r w:rsidRPr="00484581">
        <w:t>in text.</w:t>
      </w:r>
    </w:p>
    <w:p w:rsidR="008237B4" w:rsidRPr="00484581" w:rsidRDefault="008237B4" w:rsidP="00AD6BFB">
      <w:pPr>
        <w:autoSpaceDE w:val="0"/>
        <w:autoSpaceDN w:val="0"/>
        <w:adjustRightInd w:val="0"/>
        <w:spacing w:after="0" w:line="360" w:lineRule="auto"/>
        <w:jc w:val="both"/>
        <w:rPr>
          <w:rFonts w:cs="Calibri,Italic"/>
          <w:iCs/>
          <w:lang w:val="en-GB"/>
        </w:rPr>
      </w:pPr>
    </w:p>
    <w:p w:rsidR="00EA7915" w:rsidRPr="00484581" w:rsidRDefault="00EA7915" w:rsidP="00AD6BFB">
      <w:pPr>
        <w:autoSpaceDE w:val="0"/>
        <w:autoSpaceDN w:val="0"/>
        <w:adjustRightInd w:val="0"/>
        <w:spacing w:after="0" w:line="360" w:lineRule="auto"/>
        <w:jc w:val="both"/>
        <w:rPr>
          <w:rFonts w:cs="Calibri,Italic"/>
          <w:iCs/>
          <w:lang w:val="en-GB"/>
        </w:rPr>
      </w:pPr>
      <w:bookmarkStart w:id="8" w:name="_Toc422331564"/>
      <w:r w:rsidRPr="00484581">
        <w:rPr>
          <w:rStyle w:val="Heading2Char"/>
          <w:rFonts w:asciiTheme="minorHAnsi" w:hAnsiTheme="minorHAnsi"/>
          <w:sz w:val="22"/>
          <w:szCs w:val="22"/>
        </w:rPr>
        <w:t>Data extraction:</w:t>
      </w:r>
      <w:bookmarkEnd w:id="8"/>
      <w:r w:rsidRPr="00484581">
        <w:rPr>
          <w:rFonts w:cs="Calibri,Italic"/>
          <w:iCs/>
          <w:lang w:val="en-GB"/>
        </w:rPr>
        <w:t xml:space="preserve"> </w:t>
      </w:r>
      <w:r w:rsidR="00C03FD9" w:rsidRPr="00484581">
        <w:rPr>
          <w:rFonts w:cs="Calibri,Italic"/>
          <w:iCs/>
          <w:lang w:val="en-GB"/>
        </w:rPr>
        <w:t>Psychological outcome</w:t>
      </w:r>
      <w:r w:rsidR="00AC2FDF" w:rsidRPr="00484581">
        <w:rPr>
          <w:rFonts w:cs="Calibri,Italic"/>
          <w:iCs/>
          <w:lang w:val="en-GB"/>
        </w:rPr>
        <w:t xml:space="preserve"> measures were selected as </w:t>
      </w:r>
      <w:r w:rsidR="00C03FD9" w:rsidRPr="00484581">
        <w:rPr>
          <w:rFonts w:cs="Calibri,Italic"/>
          <w:iCs/>
          <w:lang w:val="en-GB"/>
        </w:rPr>
        <w:t xml:space="preserve">the </w:t>
      </w:r>
      <w:r w:rsidR="00AC2FDF" w:rsidRPr="00484581">
        <w:rPr>
          <w:rFonts w:cs="Calibri,Italic"/>
          <w:iCs/>
          <w:lang w:val="en-GB"/>
        </w:rPr>
        <w:t>primary outcome variable because of their relationship with the study objective. These included depression,</w:t>
      </w:r>
      <w:r w:rsidR="0066711B" w:rsidRPr="00484581">
        <w:rPr>
          <w:rFonts w:cs="Calibri,Italic"/>
          <w:iCs/>
          <w:lang w:val="en-GB"/>
        </w:rPr>
        <w:t xml:space="preserve"> anxiety,</w:t>
      </w:r>
      <w:r w:rsidR="00AC2FDF" w:rsidRPr="00484581">
        <w:rPr>
          <w:rFonts w:cs="Calibri,Italic"/>
          <w:iCs/>
          <w:lang w:val="en-GB"/>
        </w:rPr>
        <w:t xml:space="preserve"> </w:t>
      </w:r>
      <w:r w:rsidR="000243E8" w:rsidRPr="00484581">
        <w:rPr>
          <w:rFonts w:cs="Calibri,Italic"/>
          <w:iCs/>
          <w:lang w:val="en-GB"/>
        </w:rPr>
        <w:t xml:space="preserve">and stress or </w:t>
      </w:r>
      <w:r w:rsidR="00AC2FDF" w:rsidRPr="00484581">
        <w:rPr>
          <w:rFonts w:cs="Calibri,Italic"/>
          <w:iCs/>
          <w:lang w:val="en-GB"/>
        </w:rPr>
        <w:t>psychological distress</w:t>
      </w:r>
      <w:r w:rsidR="00DA3171" w:rsidRPr="00484581">
        <w:rPr>
          <w:rFonts w:cs="Calibri,Italic"/>
          <w:iCs/>
          <w:lang w:val="en-GB"/>
        </w:rPr>
        <w:t xml:space="preserve"> (DASS)</w:t>
      </w:r>
      <w:r w:rsidR="00AC2FDF" w:rsidRPr="00484581">
        <w:rPr>
          <w:rFonts w:cs="Calibri,Italic"/>
          <w:iCs/>
          <w:lang w:val="en-GB"/>
        </w:rPr>
        <w:t>. Secondary outcome variable</w:t>
      </w:r>
      <w:r w:rsidR="00C03FD9" w:rsidRPr="00484581">
        <w:rPr>
          <w:rFonts w:cs="Calibri,Italic"/>
          <w:iCs/>
          <w:lang w:val="en-GB"/>
        </w:rPr>
        <w:t>s</w:t>
      </w:r>
      <w:r w:rsidR="00AC2FDF" w:rsidRPr="00484581">
        <w:rPr>
          <w:rFonts w:cs="Calibri,Italic"/>
          <w:iCs/>
          <w:lang w:val="en-GB"/>
        </w:rPr>
        <w:t xml:space="preserve"> included </w:t>
      </w:r>
      <w:r w:rsidR="0066711B" w:rsidRPr="00484581">
        <w:rPr>
          <w:rFonts w:cs="Calibri,Italic"/>
          <w:iCs/>
          <w:lang w:val="en-GB"/>
        </w:rPr>
        <w:t xml:space="preserve">parents’ </w:t>
      </w:r>
      <w:r w:rsidR="00DA3171" w:rsidRPr="00484581">
        <w:rPr>
          <w:rFonts w:cs="Calibri,Italic"/>
          <w:iCs/>
          <w:lang w:val="en-GB"/>
        </w:rPr>
        <w:t xml:space="preserve">resilience, </w:t>
      </w:r>
      <w:r w:rsidR="0066711B" w:rsidRPr="00484581">
        <w:rPr>
          <w:rFonts w:cs="Calibri,Italic"/>
          <w:iCs/>
          <w:lang w:val="en-GB"/>
        </w:rPr>
        <w:t xml:space="preserve">quality of life, parental attitudes and knowledge of disability, communication between </w:t>
      </w:r>
      <w:r w:rsidR="00AC2FDF" w:rsidRPr="00484581">
        <w:rPr>
          <w:rFonts w:cs="Calibri,Italic"/>
          <w:iCs/>
          <w:lang w:val="en-GB"/>
        </w:rPr>
        <w:t>parents</w:t>
      </w:r>
      <w:r w:rsidR="00C03FD9" w:rsidRPr="00484581">
        <w:rPr>
          <w:rFonts w:cs="Calibri,Italic"/>
          <w:iCs/>
          <w:lang w:val="en-GB"/>
        </w:rPr>
        <w:t xml:space="preserve"> and their children’s</w:t>
      </w:r>
      <w:r w:rsidR="0066711B" w:rsidRPr="00484581">
        <w:rPr>
          <w:rFonts w:cs="Calibri,Italic"/>
          <w:iCs/>
          <w:lang w:val="en-GB"/>
        </w:rPr>
        <w:t xml:space="preserve"> behaviour and development. These were considered secondary as they were distant from the core outcome variable for this review.</w:t>
      </w:r>
      <w:r w:rsidR="00A6052B" w:rsidRPr="00484581">
        <w:rPr>
          <w:rFonts w:cs="Calibri,Italic"/>
          <w:iCs/>
          <w:lang w:val="en-GB"/>
        </w:rPr>
        <w:t xml:space="preserve"> Data on both primary and </w:t>
      </w:r>
      <w:r w:rsidR="001F5B1D" w:rsidRPr="00484581">
        <w:rPr>
          <w:rFonts w:cs="Calibri,Italic"/>
          <w:iCs/>
          <w:lang w:val="en-GB"/>
        </w:rPr>
        <w:t>secondary outcomes</w:t>
      </w:r>
      <w:r w:rsidR="0093005A" w:rsidRPr="00484581">
        <w:rPr>
          <w:rFonts w:cs="Calibri,Italic"/>
          <w:iCs/>
          <w:lang w:val="en-GB"/>
        </w:rPr>
        <w:t xml:space="preserve"> </w:t>
      </w:r>
      <w:r w:rsidR="00A6052B" w:rsidRPr="00484581">
        <w:rPr>
          <w:rFonts w:cs="Calibri,Italic"/>
          <w:iCs/>
          <w:lang w:val="en-GB"/>
        </w:rPr>
        <w:t xml:space="preserve">were excluded if they </w:t>
      </w:r>
      <w:r w:rsidR="00DA3171" w:rsidRPr="00484581">
        <w:rPr>
          <w:rFonts w:cs="Calibri,Italic"/>
          <w:iCs/>
          <w:lang w:val="en-GB"/>
        </w:rPr>
        <w:t xml:space="preserve">were </w:t>
      </w:r>
      <w:r w:rsidR="00A6052B" w:rsidRPr="00484581">
        <w:rPr>
          <w:rFonts w:cs="Calibri,Italic"/>
          <w:iCs/>
          <w:lang w:val="en-GB"/>
        </w:rPr>
        <w:t xml:space="preserve">collected using scales that </w:t>
      </w:r>
      <w:r w:rsidR="00C03FD9" w:rsidRPr="00484581">
        <w:rPr>
          <w:rFonts w:cs="Calibri,Italic"/>
          <w:iCs/>
          <w:lang w:val="en-GB"/>
        </w:rPr>
        <w:t>are not</w:t>
      </w:r>
      <w:r w:rsidR="00A6052B" w:rsidRPr="00484581">
        <w:rPr>
          <w:rFonts w:cs="Calibri,Italic"/>
          <w:iCs/>
          <w:lang w:val="en-GB"/>
        </w:rPr>
        <w:t xml:space="preserve"> </w:t>
      </w:r>
      <w:r w:rsidR="00016AC2" w:rsidRPr="00484581">
        <w:rPr>
          <w:rFonts w:cs="Calibri,Italic"/>
          <w:iCs/>
          <w:lang w:val="en-GB"/>
        </w:rPr>
        <w:t>validated.</w:t>
      </w:r>
    </w:p>
    <w:p w:rsidR="000430A4" w:rsidRPr="00484581" w:rsidRDefault="000430A4" w:rsidP="00AD6BFB">
      <w:pPr>
        <w:autoSpaceDE w:val="0"/>
        <w:autoSpaceDN w:val="0"/>
        <w:adjustRightInd w:val="0"/>
        <w:spacing w:after="0" w:line="360" w:lineRule="auto"/>
        <w:jc w:val="both"/>
      </w:pPr>
    </w:p>
    <w:p w:rsidR="00303D25" w:rsidRPr="00484581" w:rsidRDefault="00771789" w:rsidP="00303D25">
      <w:pPr>
        <w:pStyle w:val="ListParagraph"/>
        <w:numPr>
          <w:ilvl w:val="0"/>
          <w:numId w:val="31"/>
        </w:numPr>
        <w:autoSpaceDE w:val="0"/>
        <w:autoSpaceDN w:val="0"/>
        <w:adjustRightInd w:val="0"/>
        <w:spacing w:after="0" w:line="360" w:lineRule="auto"/>
        <w:jc w:val="both"/>
        <w:rPr>
          <w:sz w:val="24"/>
        </w:rPr>
      </w:pPr>
      <w:r w:rsidRPr="00484581">
        <w:rPr>
          <w:rStyle w:val="Heading2Char"/>
          <w:rFonts w:asciiTheme="minorHAnsi" w:hAnsiTheme="minorHAnsi"/>
          <w:sz w:val="24"/>
          <w:szCs w:val="22"/>
        </w:rPr>
        <w:t>Results</w:t>
      </w:r>
    </w:p>
    <w:p w:rsidR="00F5548B" w:rsidRPr="00484581" w:rsidRDefault="00F5548B" w:rsidP="00AD6BFB">
      <w:pPr>
        <w:autoSpaceDE w:val="0"/>
        <w:autoSpaceDN w:val="0"/>
        <w:adjustRightInd w:val="0"/>
        <w:spacing w:after="0" w:line="360" w:lineRule="auto"/>
        <w:jc w:val="both"/>
        <w:rPr>
          <w:iCs/>
          <w:lang w:val="en-GB"/>
        </w:rPr>
      </w:pPr>
      <w:r w:rsidRPr="00484581">
        <w:t xml:space="preserve">The initial search identified </w:t>
      </w:r>
      <w:r w:rsidR="00B50325" w:rsidRPr="00484581">
        <w:t>1,06</w:t>
      </w:r>
      <w:r w:rsidR="00113B19" w:rsidRPr="00484581">
        <w:t>3</w:t>
      </w:r>
      <w:r w:rsidR="00037D48" w:rsidRPr="00484581">
        <w:t xml:space="preserve"> titles</w:t>
      </w:r>
      <w:r w:rsidR="00374252" w:rsidRPr="00484581">
        <w:rPr>
          <w:rFonts w:cs="Calibri,Italic"/>
          <w:iCs/>
          <w:lang w:val="en-GB"/>
        </w:rPr>
        <w:t xml:space="preserve"> as follows</w:t>
      </w:r>
      <w:r w:rsidR="000243E8" w:rsidRPr="00484581">
        <w:rPr>
          <w:rFonts w:cs="Calibri,Italic"/>
          <w:iCs/>
          <w:lang w:val="en-GB"/>
        </w:rPr>
        <w:t>:</w:t>
      </w:r>
      <w:r w:rsidR="00374252" w:rsidRPr="00484581">
        <w:rPr>
          <w:rFonts w:cs="Calibri,Italic"/>
          <w:iCs/>
          <w:lang w:val="en-GB"/>
        </w:rPr>
        <w:t xml:space="preserve"> </w:t>
      </w:r>
      <w:proofErr w:type="spellStart"/>
      <w:r w:rsidR="00113B19" w:rsidRPr="00484581">
        <w:rPr>
          <w:rFonts w:cs="Calibri,Italic"/>
          <w:iCs/>
          <w:lang w:val="en-GB"/>
        </w:rPr>
        <w:t>Pubmed</w:t>
      </w:r>
      <w:proofErr w:type="spellEnd"/>
      <w:r w:rsidR="00113B19" w:rsidRPr="00484581">
        <w:rPr>
          <w:rFonts w:cs="Calibri,Italic"/>
          <w:iCs/>
          <w:lang w:val="en-GB"/>
        </w:rPr>
        <w:t xml:space="preserve"> </w:t>
      </w:r>
      <w:r w:rsidR="008237B4" w:rsidRPr="00484581">
        <w:rPr>
          <w:rFonts w:cs="Calibri,Italic"/>
          <w:iCs/>
          <w:lang w:val="en-GB"/>
        </w:rPr>
        <w:t>(539)</w:t>
      </w:r>
      <w:r w:rsidR="00113B19" w:rsidRPr="00484581">
        <w:rPr>
          <w:rFonts w:cs="Calibri,Italic"/>
          <w:iCs/>
          <w:lang w:val="en-GB"/>
        </w:rPr>
        <w:t>, Biomed Central (449</w:t>
      </w:r>
      <w:r w:rsidR="00374252" w:rsidRPr="00484581">
        <w:rPr>
          <w:rFonts w:cs="Calibri,Italic"/>
          <w:iCs/>
          <w:lang w:val="en-GB"/>
        </w:rPr>
        <w:t xml:space="preserve">), Cochrane </w:t>
      </w:r>
      <w:r w:rsidR="00CE1C1D" w:rsidRPr="00484581">
        <w:rPr>
          <w:rFonts w:cs="Calibri,Italic"/>
          <w:iCs/>
          <w:lang w:val="en-GB"/>
        </w:rPr>
        <w:t>database</w:t>
      </w:r>
      <w:r w:rsidR="008237B4" w:rsidRPr="00484581">
        <w:rPr>
          <w:rFonts w:cs="Calibri,Italic"/>
          <w:iCs/>
          <w:lang w:val="en-GB"/>
        </w:rPr>
        <w:t xml:space="preserve"> (13)</w:t>
      </w:r>
      <w:r w:rsidR="00CE1C1D" w:rsidRPr="00484581">
        <w:rPr>
          <w:rFonts w:cs="Calibri,Italic"/>
          <w:iCs/>
          <w:lang w:val="en-GB"/>
        </w:rPr>
        <w:t xml:space="preserve"> and </w:t>
      </w:r>
      <w:r w:rsidR="00374252" w:rsidRPr="00484581">
        <w:rPr>
          <w:rFonts w:cs="Calibri,Italic"/>
          <w:iCs/>
          <w:lang w:val="en-GB"/>
        </w:rPr>
        <w:t xml:space="preserve">the Cumulative Index to Nursing </w:t>
      </w:r>
      <w:proofErr w:type="spellStart"/>
      <w:r w:rsidR="00B50325" w:rsidRPr="00484581">
        <w:rPr>
          <w:rFonts w:cs="Calibri,Italic"/>
          <w:iCs/>
          <w:lang w:val="en-GB"/>
        </w:rPr>
        <w:t>PsycINFO</w:t>
      </w:r>
      <w:proofErr w:type="spellEnd"/>
      <w:r w:rsidR="00B50325" w:rsidRPr="00484581">
        <w:rPr>
          <w:rFonts w:cs="Calibri,Italic"/>
          <w:iCs/>
          <w:lang w:val="en-GB"/>
        </w:rPr>
        <w:t xml:space="preserve"> (11), ERIC (9) </w:t>
      </w:r>
      <w:r w:rsidR="00374252" w:rsidRPr="00484581">
        <w:rPr>
          <w:rFonts w:cs="Calibri,Italic"/>
          <w:iCs/>
          <w:lang w:val="en-GB"/>
        </w:rPr>
        <w:t>and the Allied Health Literature (CINAHL)</w:t>
      </w:r>
      <w:r w:rsidR="008237B4" w:rsidRPr="00484581">
        <w:rPr>
          <w:rFonts w:cs="Calibri,Italic"/>
          <w:iCs/>
          <w:lang w:val="en-GB"/>
        </w:rPr>
        <w:t xml:space="preserve"> (42)</w:t>
      </w:r>
      <w:r w:rsidR="00CE1C1D" w:rsidRPr="00484581">
        <w:rPr>
          <w:rFonts w:cs="Calibri,Italic"/>
          <w:iCs/>
          <w:lang w:val="en-GB"/>
        </w:rPr>
        <w:t>.</w:t>
      </w:r>
      <w:r w:rsidR="00374252" w:rsidRPr="00484581">
        <w:rPr>
          <w:rFonts w:cs="Calibri,Italic"/>
          <w:iCs/>
          <w:lang w:val="en-GB"/>
        </w:rPr>
        <w:t xml:space="preserve"> </w:t>
      </w:r>
      <w:r w:rsidR="000243E8" w:rsidRPr="00484581">
        <w:t>Out of these, 95</w:t>
      </w:r>
      <w:r w:rsidR="00113B19" w:rsidRPr="00484581">
        <w:t>7</w:t>
      </w:r>
      <w:r w:rsidR="00374252" w:rsidRPr="00484581">
        <w:t xml:space="preserve"> were research articles with abstracts. After </w:t>
      </w:r>
      <w:r w:rsidR="000243E8" w:rsidRPr="00484581">
        <w:t>includ</w:t>
      </w:r>
      <w:r w:rsidR="001020DC" w:rsidRPr="00484581">
        <w:t>ing</w:t>
      </w:r>
      <w:r w:rsidR="00374252" w:rsidRPr="00484581">
        <w:t xml:space="preserve"> only studies looking at psychosocial interventions for parents </w:t>
      </w:r>
      <w:r w:rsidR="00AC103E" w:rsidRPr="00484581">
        <w:rPr>
          <w:iCs/>
        </w:rPr>
        <w:t xml:space="preserve">of </w:t>
      </w:r>
      <w:r w:rsidR="00AC103E" w:rsidRPr="00484581">
        <w:t xml:space="preserve">intellectually disabled </w:t>
      </w:r>
      <w:r w:rsidR="00AC103E" w:rsidRPr="00484581">
        <w:rPr>
          <w:iCs/>
        </w:rPr>
        <w:t>children</w:t>
      </w:r>
      <w:r w:rsidR="00D93008" w:rsidRPr="00484581">
        <w:t xml:space="preserve">, by review </w:t>
      </w:r>
      <w:r w:rsidR="00AC103E" w:rsidRPr="00484581">
        <w:t>initially for</w:t>
      </w:r>
      <w:r w:rsidR="00D93008" w:rsidRPr="00484581">
        <w:t xml:space="preserve"> titles and then </w:t>
      </w:r>
      <w:r w:rsidR="00AC103E" w:rsidRPr="00484581">
        <w:t>for the</w:t>
      </w:r>
      <w:r w:rsidR="00D93008" w:rsidRPr="00484581">
        <w:t xml:space="preserve"> abstracts</w:t>
      </w:r>
      <w:r w:rsidR="00311BDF" w:rsidRPr="00484581">
        <w:t>,</w:t>
      </w:r>
      <w:r w:rsidRPr="00484581">
        <w:t xml:space="preserve"> </w:t>
      </w:r>
      <w:r w:rsidR="00113B19" w:rsidRPr="00484581">
        <w:t>21</w:t>
      </w:r>
      <w:r w:rsidR="00311BDF" w:rsidRPr="00484581">
        <w:t xml:space="preserve"> articles</w:t>
      </w:r>
      <w:r w:rsidR="001020DC" w:rsidRPr="00484581">
        <w:t xml:space="preserve"> were </w:t>
      </w:r>
      <w:r w:rsidR="00F27384" w:rsidRPr="00484581">
        <w:t xml:space="preserve">discovered. </w:t>
      </w:r>
      <w:r w:rsidR="00A26FC0" w:rsidRPr="00484581">
        <w:t>Ten</w:t>
      </w:r>
      <w:r w:rsidR="000243E8" w:rsidRPr="00484581">
        <w:t xml:space="preserve"> </w:t>
      </w:r>
      <w:r w:rsidR="00C6565B" w:rsidRPr="00484581">
        <w:t>articles</w:t>
      </w:r>
      <w:r w:rsidR="000243E8" w:rsidRPr="00484581">
        <w:t xml:space="preserve"> were from </w:t>
      </w:r>
      <w:r w:rsidR="00C03FD9" w:rsidRPr="00484581">
        <w:t>high income countries</w:t>
      </w:r>
      <w:r w:rsidR="00023A25" w:rsidRPr="00484581">
        <w:t xml:space="preserve"> with</w:t>
      </w:r>
      <w:r w:rsidR="00C03FD9" w:rsidRPr="00484581">
        <w:t xml:space="preserve"> the remaining </w:t>
      </w:r>
      <w:r w:rsidR="000243E8" w:rsidRPr="00484581">
        <w:t xml:space="preserve"> from low to </w:t>
      </w:r>
      <w:r w:rsidR="004206B8" w:rsidRPr="00484581">
        <w:t>medium</w:t>
      </w:r>
      <w:r w:rsidR="000243E8" w:rsidRPr="00484581">
        <w:t xml:space="preserve"> income countries</w:t>
      </w:r>
      <w:r w:rsidR="004206B8" w:rsidRPr="00484581">
        <w:t xml:space="preserve"> </w:t>
      </w:r>
      <w:r w:rsidR="00023A25" w:rsidRPr="00484581">
        <w:t>(</w:t>
      </w:r>
      <w:r w:rsidR="00173074" w:rsidRPr="00484581">
        <w:t xml:space="preserve">nations with a per capita gross income of $1,045 -$12,615 according to </w:t>
      </w:r>
      <w:r w:rsidR="00D93008" w:rsidRPr="00484581">
        <w:t xml:space="preserve">World Bank </w:t>
      </w:r>
      <w:r w:rsidR="0000459D" w:rsidRPr="00484581">
        <w:t>Atlas</w:t>
      </w:r>
      <w:r w:rsidR="00023A25" w:rsidRPr="00484581">
        <w:t>)</w:t>
      </w:r>
      <w:r w:rsidR="000C1DBD" w:rsidRPr="00484581">
        <w:t xml:space="preserve"> </w:t>
      </w:r>
      <w:r w:rsidR="000C1DBD" w:rsidRPr="00484581">
        <w:fldChar w:fldCharType="begin"/>
      </w:r>
      <w:r w:rsidR="00D2100E" w:rsidRPr="00484581">
        <w:instrText xml:space="preserve"> ADDIN EN.CITE &lt;EndNote&gt;&lt;Cite&gt;&lt;Author&gt;Group&lt;/Author&gt;&lt;Year&gt;2015 http://data.worldbank.org/news/2015-country-classifications&lt;/Year&gt;&lt;RecNum&gt;135&lt;/RecNum&gt;&lt;DisplayText&gt;(Group, 2015 )&lt;/DisplayText&gt;&lt;record&gt;&lt;rec-number&gt;135&lt;/rec-number&gt;&lt;foreign-keys&gt;&lt;key app="EN" db-id="zpaav5e2qvz506e9txkpazpi9dsa0pr090fs"&gt;135&lt;/key&gt;&lt;/foreign-keys&gt;&lt;ref-type name="Web Page"&gt;12&lt;/ref-type&gt;&lt;contributors&gt;&lt;authors&gt;&lt;author&gt;The World Bank Group&lt;/author&gt;&lt;/authors&gt;&lt;/contributors&gt;&lt;titles&gt;&lt;title&gt;Country and Lending Groups&lt;/title&gt;&lt;/titles&gt;&lt;keywords&gt;&lt;keyword&gt;Low-income economies and Lower-middle-income economies&lt;/keyword&gt;&lt;/keywords&gt;&lt;dates&gt;&lt;year&gt;2015 &lt;/year&gt;&lt;/dates&gt;&lt;urls&gt;&lt;related-urls&gt;&lt;url&gt;http://data.worldbank.org/news/2015-country-classifications&lt;/url&gt;&lt;/related-urls&gt;&lt;/urls&gt;&lt;custom1&gt;2015&lt;/custom1&gt;&lt;custom2&gt;17th June&lt;/custom2&gt;&lt;/record&gt;&lt;/Cite&gt;&lt;/EndNote&gt;</w:instrText>
      </w:r>
      <w:r w:rsidR="000C1DBD" w:rsidRPr="00484581">
        <w:fldChar w:fldCharType="separate"/>
      </w:r>
      <w:r w:rsidR="00D2100E" w:rsidRPr="00484581">
        <w:rPr>
          <w:noProof/>
        </w:rPr>
        <w:t>(</w:t>
      </w:r>
      <w:hyperlink w:anchor="_ENREF_26" w:tooltip="Group, 2015  #135" w:history="1">
        <w:r w:rsidR="000A3B87" w:rsidRPr="00484581">
          <w:rPr>
            <w:noProof/>
          </w:rPr>
          <w:t xml:space="preserve">Group, 2015 </w:t>
        </w:r>
      </w:hyperlink>
      <w:r w:rsidR="00D2100E" w:rsidRPr="00484581">
        <w:rPr>
          <w:noProof/>
        </w:rPr>
        <w:t>)</w:t>
      </w:r>
      <w:r w:rsidR="000C1DBD" w:rsidRPr="00484581">
        <w:fldChar w:fldCharType="end"/>
      </w:r>
      <w:r w:rsidR="004206B8" w:rsidRPr="00484581">
        <w:t xml:space="preserve">. </w:t>
      </w:r>
      <w:r w:rsidR="00A26FC0" w:rsidRPr="00484581">
        <w:t>Nine</w:t>
      </w:r>
      <w:r w:rsidR="004206B8" w:rsidRPr="00484581">
        <w:t xml:space="preserve"> of these</w:t>
      </w:r>
      <w:r w:rsidR="00C03FD9" w:rsidRPr="00484581">
        <w:t xml:space="preserve"> </w:t>
      </w:r>
      <w:r w:rsidR="004206B8" w:rsidRPr="00484581">
        <w:t>were intervention studies</w:t>
      </w:r>
      <w:r w:rsidR="00D93008" w:rsidRPr="00484581">
        <w:t>, while the other nine were not</w:t>
      </w:r>
      <w:r w:rsidR="004206B8" w:rsidRPr="00484581">
        <w:t xml:space="preserve">. </w:t>
      </w:r>
      <w:r w:rsidR="00EF18AB" w:rsidRPr="00484581">
        <w:t>S</w:t>
      </w:r>
      <w:r w:rsidR="004206B8" w:rsidRPr="00484581">
        <w:t>tudies</w:t>
      </w:r>
      <w:r w:rsidR="000C1DBD" w:rsidRPr="00484581">
        <w:t xml:space="preserve"> had at least one</w:t>
      </w:r>
      <w:r w:rsidR="000C1DBD" w:rsidRPr="00484581">
        <w:rPr>
          <w:iCs/>
          <w:lang w:val="en-GB"/>
        </w:rPr>
        <w:t xml:space="preserve"> primary outcome </w:t>
      </w:r>
      <w:r w:rsidR="000C1DBD" w:rsidRPr="00484581">
        <w:rPr>
          <w:iCs/>
          <w:lang w:val="en-GB"/>
        </w:rPr>
        <w:lastRenderedPageBreak/>
        <w:t xml:space="preserve">variable </w:t>
      </w:r>
      <w:r w:rsidR="00023A25" w:rsidRPr="00484581">
        <w:rPr>
          <w:iCs/>
          <w:lang w:val="en-GB"/>
        </w:rPr>
        <w:t xml:space="preserve">for parents </w:t>
      </w:r>
      <w:proofErr w:type="gramStart"/>
      <w:r w:rsidR="00986A43" w:rsidRPr="00484581">
        <w:rPr>
          <w:iCs/>
          <w:lang w:val="en-GB"/>
        </w:rPr>
        <w:t>which</w:t>
      </w:r>
      <w:proofErr w:type="gramEnd"/>
      <w:r w:rsidR="00986A43" w:rsidRPr="00484581">
        <w:rPr>
          <w:iCs/>
          <w:lang w:val="en-GB"/>
        </w:rPr>
        <w:t xml:space="preserve"> included</w:t>
      </w:r>
      <w:r w:rsidR="000C1DBD" w:rsidRPr="00484581">
        <w:rPr>
          <w:iCs/>
          <w:lang w:val="en-GB"/>
        </w:rPr>
        <w:t xml:space="preserve"> depression, anxiety, and stres</w:t>
      </w:r>
      <w:r w:rsidR="00CE1C1D" w:rsidRPr="00484581">
        <w:rPr>
          <w:iCs/>
          <w:lang w:val="en-GB"/>
        </w:rPr>
        <w:t>s or psychological distress.</w:t>
      </w:r>
      <w:r w:rsidR="00D063D3" w:rsidRPr="00484581">
        <w:rPr>
          <w:iCs/>
          <w:lang w:val="en-GB"/>
        </w:rPr>
        <w:t xml:space="preserve"> </w:t>
      </w:r>
      <w:r w:rsidR="004D14D9" w:rsidRPr="00484581">
        <w:rPr>
          <w:iCs/>
          <w:lang w:val="en-GB"/>
        </w:rPr>
        <w:t>Figure</w:t>
      </w:r>
      <w:r w:rsidR="00D063D3" w:rsidRPr="00484581">
        <w:rPr>
          <w:iCs/>
          <w:lang w:val="en-GB"/>
        </w:rPr>
        <w:t xml:space="preserve"> 1 </w:t>
      </w:r>
      <w:r w:rsidR="00EF18AB" w:rsidRPr="00484581">
        <w:rPr>
          <w:iCs/>
          <w:lang w:val="en-GB"/>
        </w:rPr>
        <w:t>gives an overview of</w:t>
      </w:r>
      <w:r w:rsidR="00D063D3" w:rsidRPr="00484581">
        <w:rPr>
          <w:iCs/>
          <w:lang w:val="en-GB"/>
        </w:rPr>
        <w:t xml:space="preserve"> all </w:t>
      </w:r>
      <w:r w:rsidR="004D14D9" w:rsidRPr="00484581">
        <w:rPr>
          <w:iCs/>
          <w:lang w:val="en-GB"/>
        </w:rPr>
        <w:t xml:space="preserve">reviewed </w:t>
      </w:r>
      <w:r w:rsidR="00D063D3" w:rsidRPr="00484581">
        <w:rPr>
          <w:iCs/>
          <w:lang w:val="en-GB"/>
        </w:rPr>
        <w:t xml:space="preserve">studies. </w:t>
      </w:r>
    </w:p>
    <w:p w:rsidR="00581229" w:rsidRPr="00484581" w:rsidRDefault="00581229" w:rsidP="00AD6BFB">
      <w:pPr>
        <w:autoSpaceDE w:val="0"/>
        <w:autoSpaceDN w:val="0"/>
        <w:adjustRightInd w:val="0"/>
        <w:spacing w:after="0" w:line="360" w:lineRule="auto"/>
        <w:jc w:val="both"/>
        <w:rPr>
          <w:iCs/>
          <w:lang w:val="en-GB"/>
        </w:rPr>
      </w:pPr>
    </w:p>
    <w:p w:rsidR="00581229" w:rsidRPr="00484581" w:rsidRDefault="00581229" w:rsidP="00AD6BFB">
      <w:pPr>
        <w:autoSpaceDE w:val="0"/>
        <w:autoSpaceDN w:val="0"/>
        <w:adjustRightInd w:val="0"/>
        <w:spacing w:after="0" w:line="360" w:lineRule="auto"/>
        <w:jc w:val="both"/>
        <w:rPr>
          <w:rFonts w:cs="Calibri,Italic"/>
          <w:b/>
          <w:iCs/>
          <w:lang w:val="en-GB"/>
        </w:rPr>
      </w:pPr>
      <w:r w:rsidRPr="00484581">
        <w:rPr>
          <w:b/>
          <w:iCs/>
          <w:lang w:val="en-GB"/>
        </w:rPr>
        <w:t>Figure 1:</w:t>
      </w:r>
    </w:p>
    <w:p w:rsidR="004A422B" w:rsidRPr="00484581" w:rsidRDefault="004D14D9" w:rsidP="00AD6BFB">
      <w:pPr>
        <w:pStyle w:val="Heading2"/>
        <w:spacing w:line="360" w:lineRule="auto"/>
        <w:rPr>
          <w:rFonts w:asciiTheme="minorHAnsi" w:hAnsiTheme="minorHAnsi"/>
          <w:sz w:val="22"/>
          <w:szCs w:val="22"/>
        </w:rPr>
      </w:pPr>
      <w:bookmarkStart w:id="9" w:name="_Toc422331567"/>
      <w:r w:rsidRPr="00484581">
        <w:rPr>
          <w:rFonts w:asciiTheme="minorHAnsi" w:hAnsiTheme="minorHAnsi"/>
          <w:sz w:val="22"/>
          <w:szCs w:val="22"/>
        </w:rPr>
        <w:t xml:space="preserve">Part One: </w:t>
      </w:r>
      <w:r w:rsidR="004A422B" w:rsidRPr="00484581">
        <w:rPr>
          <w:rFonts w:asciiTheme="minorHAnsi" w:hAnsiTheme="minorHAnsi"/>
          <w:sz w:val="22"/>
          <w:szCs w:val="22"/>
        </w:rPr>
        <w:t>Intervention st</w:t>
      </w:r>
      <w:r w:rsidR="00C324E2" w:rsidRPr="00484581">
        <w:rPr>
          <w:rFonts w:asciiTheme="minorHAnsi" w:hAnsiTheme="minorHAnsi"/>
          <w:sz w:val="22"/>
          <w:szCs w:val="22"/>
        </w:rPr>
        <w:t>udies from high income settings</w:t>
      </w:r>
      <w:bookmarkEnd w:id="9"/>
    </w:p>
    <w:p w:rsidR="00FB55F9" w:rsidRPr="00484581" w:rsidRDefault="009826F1" w:rsidP="00AD6BFB">
      <w:pPr>
        <w:spacing w:line="360" w:lineRule="auto"/>
        <w:jc w:val="both"/>
        <w:rPr>
          <w:rStyle w:val="Heading3Char"/>
          <w:rFonts w:asciiTheme="minorHAnsi" w:hAnsiTheme="minorHAnsi"/>
        </w:rPr>
      </w:pPr>
      <w:bookmarkStart w:id="10" w:name="_Toc422331568"/>
      <w:r w:rsidRPr="00484581">
        <w:rPr>
          <w:rStyle w:val="Heading3Char"/>
          <w:rFonts w:asciiTheme="minorHAnsi" w:hAnsiTheme="minorHAnsi"/>
        </w:rPr>
        <w:t>Randomized clinical t</w:t>
      </w:r>
      <w:r w:rsidR="00C324E2" w:rsidRPr="00484581">
        <w:rPr>
          <w:rStyle w:val="Heading3Char"/>
          <w:rFonts w:asciiTheme="minorHAnsi" w:hAnsiTheme="minorHAnsi"/>
        </w:rPr>
        <w:t>rials</w:t>
      </w:r>
      <w:r w:rsidR="002825A5" w:rsidRPr="00484581">
        <w:rPr>
          <w:rStyle w:val="Heading3Char"/>
          <w:rFonts w:asciiTheme="minorHAnsi" w:hAnsiTheme="minorHAnsi"/>
        </w:rPr>
        <w:t xml:space="preserve"> with depression, anxiety and stress outcomes</w:t>
      </w:r>
      <w:bookmarkEnd w:id="10"/>
    </w:p>
    <w:p w:rsidR="005C768D" w:rsidRPr="00484581" w:rsidRDefault="005C768D" w:rsidP="005C768D">
      <w:pPr>
        <w:shd w:val="clear" w:color="auto" w:fill="FFFFFF"/>
        <w:spacing w:after="150" w:line="300" w:lineRule="atLeast"/>
        <w:jc w:val="both"/>
        <w:rPr>
          <w:b/>
          <w:i/>
        </w:rPr>
      </w:pPr>
      <w:r w:rsidRPr="00484581">
        <w:rPr>
          <w:b/>
          <w:bCs/>
          <w:i/>
        </w:rPr>
        <w:t>Programs for parents of school aged children</w:t>
      </w:r>
    </w:p>
    <w:p w:rsidR="00597885" w:rsidRPr="00484581" w:rsidRDefault="00FB55F9" w:rsidP="00597885">
      <w:pPr>
        <w:spacing w:line="360" w:lineRule="auto"/>
        <w:jc w:val="both"/>
        <w:rPr>
          <w:lang w:val="en-GB"/>
        </w:rPr>
      </w:pPr>
      <w:r w:rsidRPr="00484581">
        <w:rPr>
          <w:rFonts w:eastAsiaTheme="majorEastAsia" w:cstheme="majorBidi"/>
          <w:bCs/>
        </w:rPr>
        <w:t xml:space="preserve">A number of </w:t>
      </w:r>
      <w:r w:rsidR="00023A25" w:rsidRPr="00484581">
        <w:rPr>
          <w:rFonts w:eastAsiaTheme="majorEastAsia" w:cstheme="majorBidi"/>
          <w:bCs/>
        </w:rPr>
        <w:t>r</w:t>
      </w:r>
      <w:r w:rsidRPr="00484581">
        <w:rPr>
          <w:rFonts w:eastAsiaTheme="majorEastAsia" w:cstheme="majorBidi"/>
          <w:bCs/>
        </w:rPr>
        <w:t>andomized clinical trials</w:t>
      </w:r>
      <w:r w:rsidRPr="00484581">
        <w:rPr>
          <w:rFonts w:eastAsiaTheme="majorEastAsia" w:cstheme="majorBidi"/>
          <w:b/>
          <w:bCs/>
        </w:rPr>
        <w:t xml:space="preserve"> </w:t>
      </w:r>
      <w:r w:rsidRPr="00484581">
        <w:rPr>
          <w:rFonts w:eastAsiaTheme="majorEastAsia" w:cstheme="majorBidi"/>
          <w:bCs/>
        </w:rPr>
        <w:t xml:space="preserve">have </w:t>
      </w:r>
      <w:r w:rsidR="00D31A17" w:rsidRPr="00484581">
        <w:rPr>
          <w:rFonts w:eastAsiaTheme="majorEastAsia" w:cstheme="majorBidi"/>
          <w:bCs/>
        </w:rPr>
        <w:t>looked at</w:t>
      </w:r>
      <w:r w:rsidRPr="00484581">
        <w:rPr>
          <w:rFonts w:eastAsiaTheme="majorEastAsia" w:cstheme="majorBidi"/>
          <w:bCs/>
        </w:rPr>
        <w:t xml:space="preserve"> the </w:t>
      </w:r>
      <w:r w:rsidR="00D31A17" w:rsidRPr="00484581">
        <w:rPr>
          <w:rFonts w:eastAsiaTheme="majorEastAsia" w:cstheme="majorBidi"/>
          <w:bCs/>
        </w:rPr>
        <w:t>effects</w:t>
      </w:r>
      <w:r w:rsidRPr="00484581">
        <w:rPr>
          <w:rFonts w:eastAsiaTheme="majorEastAsia" w:cstheme="majorBidi"/>
          <w:bCs/>
        </w:rPr>
        <w:t xml:space="preserve"> of psychosocial interventions on parental mental health </w:t>
      </w:r>
      <w:r w:rsidR="006214E2" w:rsidRPr="00484581">
        <w:rPr>
          <w:rFonts w:eastAsiaTheme="majorEastAsia" w:cstheme="majorBidi"/>
          <w:bCs/>
        </w:rPr>
        <w:t xml:space="preserve">outcomes. </w:t>
      </w:r>
      <w:r w:rsidR="00376ABB" w:rsidRPr="00484581">
        <w:t>One of the few trials</w:t>
      </w:r>
      <w:r w:rsidR="00CB50B1" w:rsidRPr="00484581">
        <w:t xml:space="preserve"> conducted on </w:t>
      </w:r>
      <w:r w:rsidR="00D31A17" w:rsidRPr="00484581">
        <w:t xml:space="preserve">psychological </w:t>
      </w:r>
      <w:r w:rsidR="00CB50B1" w:rsidRPr="00484581">
        <w:t>interventions for</w:t>
      </w:r>
      <w:r w:rsidR="00D31A17" w:rsidRPr="00484581">
        <w:t xml:space="preserve"> mothers of</w:t>
      </w:r>
      <w:r w:rsidR="00D31A17" w:rsidRPr="00484581">
        <w:rPr>
          <w:iCs/>
        </w:rPr>
        <w:t xml:space="preserve"> </w:t>
      </w:r>
      <w:r w:rsidR="00D31A17" w:rsidRPr="00484581">
        <w:t xml:space="preserve">intellectually disabled </w:t>
      </w:r>
      <w:r w:rsidR="00D31A17" w:rsidRPr="00484581">
        <w:rPr>
          <w:iCs/>
        </w:rPr>
        <w:t xml:space="preserve">children </w:t>
      </w:r>
      <w:r w:rsidR="00376ABB" w:rsidRPr="00484581">
        <w:t xml:space="preserve">was a </w:t>
      </w:r>
      <w:r w:rsidR="00A154F2" w:rsidRPr="00484581">
        <w:t xml:space="preserve">robust </w:t>
      </w:r>
      <w:r w:rsidR="00887716" w:rsidRPr="00484581">
        <w:t>randomized</w:t>
      </w:r>
      <w:r w:rsidR="00376ABB" w:rsidRPr="00484581">
        <w:t xml:space="preserve"> controlled </w:t>
      </w:r>
      <w:r w:rsidR="00887716" w:rsidRPr="00484581">
        <w:t xml:space="preserve">trial </w:t>
      </w:r>
      <w:r w:rsidR="00D063D3" w:rsidRPr="00484581">
        <w:t>(pre</w:t>
      </w:r>
      <w:r w:rsidR="00EF18AB" w:rsidRPr="00484581">
        <w:t>-</w:t>
      </w:r>
      <w:r w:rsidR="00D063D3" w:rsidRPr="00484581">
        <w:t xml:space="preserve"> and </w:t>
      </w:r>
      <w:r w:rsidR="006214E2" w:rsidRPr="00484581">
        <w:t>posttest</w:t>
      </w:r>
      <w:r w:rsidR="00D063D3" w:rsidRPr="00484581">
        <w:t xml:space="preserve"> control group design)</w:t>
      </w:r>
      <w:r w:rsidR="006214E2" w:rsidRPr="00484581">
        <w:t xml:space="preserve"> </w:t>
      </w:r>
      <w:r w:rsidR="00887716" w:rsidRPr="00484581">
        <w:t xml:space="preserve">from Australia </w:t>
      </w:r>
      <w:r w:rsidR="00E93EDE" w:rsidRPr="00484581">
        <w:t xml:space="preserve">utilizing </w:t>
      </w:r>
      <w:r w:rsidR="00D063D3" w:rsidRPr="00484581">
        <w:t>the</w:t>
      </w:r>
      <w:r w:rsidR="004A2DAC" w:rsidRPr="00484581">
        <w:t xml:space="preserve"> ‘</w:t>
      </w:r>
      <w:r w:rsidR="004A2DAC" w:rsidRPr="00484581">
        <w:rPr>
          <w:b/>
        </w:rPr>
        <w:t xml:space="preserve">Sign Post’ </w:t>
      </w:r>
      <w:r w:rsidR="00D063D3" w:rsidRPr="00484581">
        <w:rPr>
          <w:b/>
        </w:rPr>
        <w:t xml:space="preserve">group </w:t>
      </w:r>
      <w:r w:rsidR="004A2DAC" w:rsidRPr="00484581">
        <w:rPr>
          <w:b/>
        </w:rPr>
        <w:t>training</w:t>
      </w:r>
      <w:r w:rsidR="00E93EDE" w:rsidRPr="00484581">
        <w:rPr>
          <w:b/>
        </w:rPr>
        <w:t xml:space="preserve"> program</w:t>
      </w:r>
      <w:r w:rsidR="00CB50B1" w:rsidRPr="00484581">
        <w:t xml:space="preserve">. </w:t>
      </w:r>
      <w:r w:rsidR="000C1DBD" w:rsidRPr="00484581">
        <w:t xml:space="preserve">This </w:t>
      </w:r>
      <w:r w:rsidR="00C50D9B" w:rsidRPr="00484581">
        <w:t xml:space="preserve">team locally </w:t>
      </w:r>
      <w:r w:rsidR="00A154F2" w:rsidRPr="00484581">
        <w:t xml:space="preserve">adapted </w:t>
      </w:r>
      <w:r w:rsidR="00C50D9B" w:rsidRPr="00484581">
        <w:t xml:space="preserve">the intervention </w:t>
      </w:r>
      <w:r w:rsidR="00D063D3" w:rsidRPr="00484581">
        <w:t>which included three modes of support: group support</w:t>
      </w:r>
      <w:r w:rsidR="006214E2" w:rsidRPr="00484581">
        <w:t xml:space="preserve"> (intervention administered to a groups of parents at a center)</w:t>
      </w:r>
      <w:r w:rsidR="00D063D3" w:rsidRPr="00484581">
        <w:t xml:space="preserve">, telephone support </w:t>
      </w:r>
      <w:r w:rsidR="006214E2" w:rsidRPr="00484581">
        <w:t xml:space="preserve">(intervention offered using phone-based education) </w:t>
      </w:r>
      <w:r w:rsidR="00D063D3" w:rsidRPr="00484581">
        <w:t xml:space="preserve">and self-directed support </w:t>
      </w:r>
      <w:r w:rsidR="00D063D3" w:rsidRPr="00484581">
        <w:fldChar w:fldCharType="begin"/>
      </w:r>
      <w:r w:rsidR="002D3E53" w:rsidRPr="00484581">
        <w:instrText xml:space="preserve"> ADDIN EN.CITE &lt;EndNote&gt;&lt;Cite&gt;&lt;Author&gt;Hudson&lt;/Author&gt;&lt;Year&gt;2003&lt;/Year&gt;&lt;RecNum&gt;78&lt;/RecNum&gt;&lt;DisplayText&gt;(Hudson, Mathew, &amp;amp; Gavidia–Pague, 2003)&lt;/DisplayText&gt;&lt;record&gt;&lt;rec-number&gt;78&lt;/rec-number&gt;&lt;foreign-keys&gt;&lt;key app="EN" db-id="zpaav5e2qvz506e9txkpazpi9dsa0pr090fs"&gt;78&lt;/key&gt;&lt;/foreign-keys&gt;&lt;ref-type name="Journal Article"&gt;17&lt;/ref-type&gt;&lt;contributors&gt;&lt;authors&gt;&lt;author&gt;Hudson, A. M.&lt;/author&gt;&lt;author&gt;Mathew,s J.M.&lt;/author&gt;&lt;author&gt;Gavidia–Pague, S.T. &lt;/author&gt;&lt;/authors&gt;&lt;/contributors&gt;&lt;titles&gt;&lt;title&gt;Evaluation of an intervention system for parents of children with intellectual disabilities and challenging behavior. &lt;/title&gt;&lt;secondary-title&gt;Journal of Intellectual Disability Research&lt;/secondary-title&gt;&lt;alt-title&gt;Journal of Intellectual Disability Research&lt;/alt-title&gt;&lt;/titles&gt;&lt;periodical&gt;&lt;full-title&gt;Journal of Intellectual Disability Research&lt;/full-title&gt;&lt;abbr-1&gt;.Journal of Intellectual Disability Research&lt;/abbr-1&gt;&lt;/periodical&gt;&lt;alt-periodical&gt;&lt;full-title&gt;Journal of Intellectual Disability Research&lt;/full-title&gt;&lt;abbr-1&gt;.Journal of Intellectual Disability Research&lt;/abbr-1&gt;&lt;/alt-periodical&gt;&lt;pages&gt;238 -249&lt;/pages&gt;&lt;volume&gt;47&lt;/volume&gt;&lt;dates&gt;&lt;year&gt;2003&lt;/year&gt;&lt;/dates&gt;&lt;urls&gt;&lt;/urls&gt;&lt;/record&gt;&lt;/Cite&gt;&lt;/EndNote&gt;</w:instrText>
      </w:r>
      <w:r w:rsidR="00D063D3" w:rsidRPr="00484581">
        <w:fldChar w:fldCharType="separate"/>
      </w:r>
      <w:r w:rsidR="002D3E53" w:rsidRPr="00484581">
        <w:rPr>
          <w:noProof/>
        </w:rPr>
        <w:t>(</w:t>
      </w:r>
      <w:hyperlink w:anchor="_ENREF_31" w:tooltip="Hudson, 2003 #78" w:history="1">
        <w:r w:rsidR="000A3B87" w:rsidRPr="00484581">
          <w:rPr>
            <w:noProof/>
          </w:rPr>
          <w:t>Hudson, Mathew, &amp; Gavidia–Pague, 2003</w:t>
        </w:r>
      </w:hyperlink>
      <w:r w:rsidR="002D3E53" w:rsidRPr="00484581">
        <w:rPr>
          <w:noProof/>
        </w:rPr>
        <w:t>)</w:t>
      </w:r>
      <w:r w:rsidR="00D063D3" w:rsidRPr="00484581">
        <w:fldChar w:fldCharType="end"/>
      </w:r>
      <w:r w:rsidR="00D063D3" w:rsidRPr="00484581">
        <w:t xml:space="preserve">. </w:t>
      </w:r>
      <w:r w:rsidR="004A2DAC" w:rsidRPr="00484581">
        <w:t xml:space="preserve">The </w:t>
      </w:r>
      <w:r w:rsidR="00C50D9B" w:rsidRPr="00484581">
        <w:t xml:space="preserve">study </w:t>
      </w:r>
      <w:r w:rsidR="00D31A17" w:rsidRPr="00484581">
        <w:t xml:space="preserve">measured outcomes </w:t>
      </w:r>
      <w:r w:rsidR="00037139" w:rsidRPr="00484581">
        <w:t>at 4-6 months</w:t>
      </w:r>
      <w:r w:rsidR="00EF18AB" w:rsidRPr="00484581">
        <w:t xml:space="preserve"> of child’s age</w:t>
      </w:r>
      <w:r w:rsidR="00D31A17" w:rsidRPr="00484581">
        <w:t>. The study</w:t>
      </w:r>
      <w:r w:rsidR="00CB50B1" w:rsidRPr="00484581">
        <w:t xml:space="preserve"> </w:t>
      </w:r>
      <w:r w:rsidR="00647E0D" w:rsidRPr="00484581">
        <w:t>demonstrated that</w:t>
      </w:r>
      <w:r w:rsidR="004A2DAC" w:rsidRPr="00484581">
        <w:t xml:space="preserve"> mothers</w:t>
      </w:r>
      <w:r w:rsidR="00D31A17" w:rsidRPr="00484581">
        <w:t xml:space="preserve"> belonging to</w:t>
      </w:r>
      <w:r w:rsidR="004A2DAC" w:rsidRPr="00484581">
        <w:t xml:space="preserve"> the experimental </w:t>
      </w:r>
      <w:r w:rsidR="00D31A17" w:rsidRPr="00484581">
        <w:t>arm</w:t>
      </w:r>
      <w:r w:rsidR="004A2DAC" w:rsidRPr="00484581">
        <w:t xml:space="preserve"> </w:t>
      </w:r>
      <w:r w:rsidR="00CB50B1" w:rsidRPr="00484581">
        <w:t>had</w:t>
      </w:r>
      <w:r w:rsidR="004A2DAC" w:rsidRPr="00484581">
        <w:t xml:space="preserve"> </w:t>
      </w:r>
      <w:r w:rsidR="00D31A17" w:rsidRPr="00484581">
        <w:t>reduced</w:t>
      </w:r>
      <w:r w:rsidR="004A2DAC" w:rsidRPr="00484581">
        <w:t xml:space="preserve"> levels of anxiety, stress </w:t>
      </w:r>
      <w:r w:rsidR="00D31A17" w:rsidRPr="00484581">
        <w:t>as well as</w:t>
      </w:r>
      <w:r w:rsidR="004A2DAC" w:rsidRPr="00484581">
        <w:t xml:space="preserve"> depression.</w:t>
      </w:r>
      <w:r w:rsidR="00D302C6" w:rsidRPr="00484581">
        <w:t xml:space="preserve"> </w:t>
      </w:r>
      <w:r w:rsidR="002C403A" w:rsidRPr="00484581">
        <w:t xml:space="preserve"> </w:t>
      </w:r>
      <w:r w:rsidR="00597885" w:rsidRPr="00484581">
        <w:t xml:space="preserve">Although </w:t>
      </w:r>
      <w:r w:rsidR="006214E2" w:rsidRPr="00484581">
        <w:t>randomization</w:t>
      </w:r>
      <w:r w:rsidR="00597885" w:rsidRPr="00484581">
        <w:t xml:space="preserve"> prevented some bias in the </w:t>
      </w:r>
      <w:r w:rsidR="00E60DAE" w:rsidRPr="00484581">
        <w:t>study there</w:t>
      </w:r>
      <w:r w:rsidR="00597885" w:rsidRPr="00484581">
        <w:t xml:space="preserve"> was substantial dropout from the groups exposed to the sign post materials.</w:t>
      </w:r>
    </w:p>
    <w:p w:rsidR="003D7964" w:rsidRPr="00484581" w:rsidRDefault="008606A0" w:rsidP="00804BCE">
      <w:pPr>
        <w:spacing w:line="360" w:lineRule="auto"/>
        <w:jc w:val="both"/>
        <w:rPr>
          <w:lang w:val="en-GB"/>
        </w:rPr>
      </w:pPr>
      <w:r w:rsidRPr="00484581">
        <w:rPr>
          <w:lang w:val="en-GB"/>
        </w:rPr>
        <w:t>A</w:t>
      </w:r>
      <w:r w:rsidR="00575D8B" w:rsidRPr="00484581">
        <w:rPr>
          <w:lang w:val="en-GB"/>
        </w:rPr>
        <w:t xml:space="preserve"> </w:t>
      </w:r>
      <w:r w:rsidRPr="00484581">
        <w:rPr>
          <w:lang w:val="en-GB"/>
        </w:rPr>
        <w:t xml:space="preserve">much </w:t>
      </w:r>
      <w:r w:rsidR="006214E2" w:rsidRPr="00484581">
        <w:rPr>
          <w:lang w:val="en-GB"/>
        </w:rPr>
        <w:t>larger American</w:t>
      </w:r>
      <w:r w:rsidR="00575D8B" w:rsidRPr="00484581">
        <w:rPr>
          <w:lang w:val="en-GB"/>
        </w:rPr>
        <w:t xml:space="preserve"> study</w:t>
      </w:r>
      <w:r w:rsidRPr="00484581">
        <w:rPr>
          <w:lang w:val="en-GB"/>
        </w:rPr>
        <w:t xml:space="preserve"> </w:t>
      </w:r>
      <w:r w:rsidR="00C306F6" w:rsidRPr="00484581">
        <w:rPr>
          <w:lang w:val="en-GB"/>
        </w:rPr>
        <w:t xml:space="preserve">more specifically </w:t>
      </w:r>
      <w:r w:rsidR="006214E2" w:rsidRPr="00484581">
        <w:rPr>
          <w:lang w:val="en-GB"/>
        </w:rPr>
        <w:t>for children</w:t>
      </w:r>
      <w:r w:rsidR="00575D8B" w:rsidRPr="00484581">
        <w:rPr>
          <w:lang w:val="en-GB"/>
        </w:rPr>
        <w:t xml:space="preserve"> with autism (averaging 10 years of age) </w:t>
      </w:r>
      <w:r w:rsidRPr="00484581">
        <w:rPr>
          <w:lang w:val="en-GB"/>
        </w:rPr>
        <w:t>recently</w:t>
      </w:r>
      <w:r w:rsidR="00575D8B" w:rsidRPr="00484581">
        <w:rPr>
          <w:lang w:val="en-GB"/>
        </w:rPr>
        <w:t xml:space="preserve"> randomized </w:t>
      </w:r>
      <w:r w:rsidRPr="00484581">
        <w:rPr>
          <w:lang w:val="en-GB"/>
        </w:rPr>
        <w:t xml:space="preserve">mothers </w:t>
      </w:r>
      <w:r w:rsidR="00575D8B" w:rsidRPr="00484581">
        <w:rPr>
          <w:lang w:val="en-GB"/>
        </w:rPr>
        <w:t xml:space="preserve">into either </w:t>
      </w:r>
      <w:r w:rsidR="00575D8B" w:rsidRPr="00484581">
        <w:rPr>
          <w:b/>
          <w:lang w:val="en-GB"/>
        </w:rPr>
        <w:t>Mindfulness-Based Stress Reduction</w:t>
      </w:r>
      <w:r w:rsidR="00D31A17" w:rsidRPr="00484581">
        <w:rPr>
          <w:b/>
          <w:lang w:val="en-GB"/>
        </w:rPr>
        <w:t xml:space="preserve"> </w:t>
      </w:r>
      <w:r w:rsidR="00575D8B" w:rsidRPr="00484581">
        <w:rPr>
          <w:lang w:val="en-GB"/>
        </w:rPr>
        <w:t xml:space="preserve">or </w:t>
      </w:r>
      <w:r w:rsidR="00575D8B" w:rsidRPr="00484581">
        <w:rPr>
          <w:b/>
          <w:lang w:val="en-GB"/>
        </w:rPr>
        <w:t>Positive Adult Development</w:t>
      </w:r>
      <w:r w:rsidR="00575D8B" w:rsidRPr="00484581">
        <w:rPr>
          <w:lang w:val="en-GB"/>
        </w:rPr>
        <w:t xml:space="preserve"> (</w:t>
      </w:r>
      <w:r w:rsidR="00575D8B" w:rsidRPr="00484581">
        <w:rPr>
          <w:rStyle w:val="CommentReference"/>
          <w:sz w:val="22"/>
          <w:szCs w:val="22"/>
        </w:rPr>
        <w:t>evidence based intervention from positive psychology</w:t>
      </w:r>
      <w:r w:rsidR="00575D8B" w:rsidRPr="00484581">
        <w:rPr>
          <w:lang w:val="en-GB"/>
        </w:rPr>
        <w:t xml:space="preserve">) </w:t>
      </w:r>
      <w:r w:rsidR="00575D8B" w:rsidRPr="00484581">
        <w:rPr>
          <w:lang w:val="en-GB"/>
        </w:rPr>
        <w:fldChar w:fldCharType="begin"/>
      </w:r>
      <w:r w:rsidR="00D2100E" w:rsidRPr="00484581">
        <w:rPr>
          <w:lang w:val="en-GB"/>
        </w:rPr>
        <w:instrText xml:space="preserve"> ADDIN EN.CITE &lt;EndNote&gt;&lt;Cite&gt;&lt;Author&gt;Dykens&lt;/Author&gt;&lt;Year&gt;2014 &lt;/Year&gt;&lt;RecNum&gt;110&lt;/RecNum&gt;&lt;DisplayText&gt;(Dykens et al., 2014 )&lt;/DisplayText&gt;&lt;record&gt;&lt;rec-number&gt;110&lt;/rec-number&gt;&lt;foreign-keys&gt;&lt;key app="EN" db-id="zpaav5e2qvz506e9txkpazpi9dsa0pr090fs"&gt;110&lt;/key&gt;&lt;/foreign-keys&gt;&lt;ref-type name="Journal Article"&gt;17&lt;/ref-type&gt;&lt;contributors&gt;&lt;authors&gt;&lt;author&gt;Dykens, E.M&lt;/author&gt;&lt;author&gt;Fisher, M. H&lt;/author&gt;&lt;author&gt;Taylor, JL&lt;/author&gt;&lt;author&gt;Lambert, W&lt;/author&gt;&lt;author&gt;Miodrag, N&lt;/author&gt;&lt;/authors&gt;&lt;/contributors&gt;&lt;titles&gt;&lt;title&gt;Reducing distress in mothers of children with autism and other disabilities: a randomized trial.&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4-63&lt;/pages&gt;&lt;volume&gt;134&lt;/volume&gt;&lt;number&gt;2&lt;/number&gt;&lt;dates&gt;&lt;year&gt;2014 &lt;/year&gt;&lt;/dates&gt;&lt;urls&gt;&lt;/urls&gt;&lt;/record&gt;&lt;/Cite&gt;&lt;/EndNote&gt;</w:instrText>
      </w:r>
      <w:r w:rsidR="00575D8B" w:rsidRPr="00484581">
        <w:rPr>
          <w:lang w:val="en-GB"/>
        </w:rPr>
        <w:fldChar w:fldCharType="separate"/>
      </w:r>
      <w:r w:rsidR="00D2100E" w:rsidRPr="00484581">
        <w:rPr>
          <w:noProof/>
          <w:lang w:val="en-GB"/>
        </w:rPr>
        <w:t>(</w:t>
      </w:r>
      <w:hyperlink w:anchor="_ENREF_13" w:tooltip="Dykens, 2014  #110" w:history="1">
        <w:r w:rsidR="000A3B87" w:rsidRPr="00484581">
          <w:rPr>
            <w:noProof/>
            <w:lang w:val="en-GB"/>
          </w:rPr>
          <w:t xml:space="preserve">Dykens et al., 2014 </w:t>
        </w:r>
      </w:hyperlink>
      <w:r w:rsidR="00D2100E" w:rsidRPr="00484581">
        <w:rPr>
          <w:noProof/>
          <w:lang w:val="en-GB"/>
        </w:rPr>
        <w:t>)</w:t>
      </w:r>
      <w:r w:rsidR="00575D8B" w:rsidRPr="00484581">
        <w:rPr>
          <w:lang w:val="en-GB"/>
        </w:rPr>
        <w:fldChar w:fldCharType="end"/>
      </w:r>
      <w:r w:rsidR="00575D8B" w:rsidRPr="00484581">
        <w:rPr>
          <w:lang w:val="en-GB"/>
        </w:rPr>
        <w:t xml:space="preserve">. </w:t>
      </w:r>
      <w:r w:rsidRPr="00484581">
        <w:rPr>
          <w:lang w:val="en-GB"/>
        </w:rPr>
        <w:t xml:space="preserve">These interventions were brief; lasting only six weeks in both groups provided in a </w:t>
      </w:r>
      <w:r w:rsidR="00C306F6" w:rsidRPr="00484581">
        <w:t>1.5-hour weekly session. D</w:t>
      </w:r>
      <w:r w:rsidRPr="00484581">
        <w:t>espite this</w:t>
      </w:r>
      <w:r w:rsidR="00575D8B" w:rsidRPr="00484581">
        <w:rPr>
          <w:lang w:val="en-GB"/>
        </w:rPr>
        <w:t xml:space="preserve"> </w:t>
      </w:r>
      <w:r w:rsidR="006214E2" w:rsidRPr="00484581">
        <w:rPr>
          <w:lang w:val="en-GB"/>
        </w:rPr>
        <w:t>both</w:t>
      </w:r>
      <w:r w:rsidR="00575D8B" w:rsidRPr="00484581">
        <w:rPr>
          <w:lang w:val="en-GB"/>
        </w:rPr>
        <w:t xml:space="preserve"> interventions led to significant reductions in stress </w:t>
      </w:r>
      <w:r w:rsidR="00D31A17" w:rsidRPr="00484581">
        <w:rPr>
          <w:lang w:val="en-GB"/>
        </w:rPr>
        <w:t>when screened</w:t>
      </w:r>
      <w:r w:rsidR="00575D8B" w:rsidRPr="00484581">
        <w:rPr>
          <w:lang w:val="en-GB"/>
        </w:rPr>
        <w:t xml:space="preserve"> </w:t>
      </w:r>
      <w:r w:rsidR="00575D8B" w:rsidRPr="00484581">
        <w:fldChar w:fldCharType="begin"/>
      </w:r>
      <w:r w:rsidR="00D2100E" w:rsidRPr="00484581">
        <w:instrText xml:space="preserve"> ADDIN EN.CITE &lt;EndNote&gt;&lt;Cite&gt;&lt;Author&gt;Abidin&lt;/Author&gt;&lt;Year&gt;1995&lt;/Year&gt;&lt;RecNum&gt;144&lt;/RecNum&gt;&lt;DisplayText&gt;(Abidin, 1995)&lt;/DisplayText&gt;&lt;record&gt;&lt;rec-number&gt;144&lt;/rec-number&gt;&lt;foreign-keys&gt;&lt;key app="EN" db-id="zpaav5e2qvz506e9txkpazpi9dsa0pr090fs"&gt;144&lt;/key&gt;&lt;/foreign-keys&gt;&lt;ref-type name="Book"&gt;6&lt;/ref-type&gt;&lt;contributors&gt;&lt;authors&gt;&lt;author&gt;Abidin, R. R.&lt;/author&gt;&lt;/authors&gt;&lt;tertiary-authors&gt;&lt;author&gt;Paediatric Psychology Press&lt;/author&gt;&lt;/tertiary-authors&gt;&lt;/contributors&gt;&lt;titles&gt;&lt;title&gt;Parent Stress Index- Manual&lt;/title&gt;&lt;/titles&gt;&lt;dates&gt;&lt;year&gt;1995&lt;/year&gt;&lt;/dates&gt;&lt;pub-location&gt;Charlottesville, VA&lt;/pub-location&gt;&lt;urls&gt;&lt;/urls&gt;&lt;/record&gt;&lt;/Cite&gt;&lt;/EndNote&gt;</w:instrText>
      </w:r>
      <w:r w:rsidR="00575D8B" w:rsidRPr="00484581">
        <w:fldChar w:fldCharType="separate"/>
      </w:r>
      <w:r w:rsidR="00D2100E" w:rsidRPr="00484581">
        <w:rPr>
          <w:noProof/>
        </w:rPr>
        <w:t>(</w:t>
      </w:r>
      <w:hyperlink w:anchor="_ENREF_2" w:tooltip="Abidin, 1995 #144" w:history="1">
        <w:r w:rsidR="000A3B87" w:rsidRPr="00484581">
          <w:rPr>
            <w:noProof/>
          </w:rPr>
          <w:t>Abidin, 1995</w:t>
        </w:r>
      </w:hyperlink>
      <w:r w:rsidR="00D2100E" w:rsidRPr="00484581">
        <w:rPr>
          <w:noProof/>
        </w:rPr>
        <w:t>)</w:t>
      </w:r>
      <w:r w:rsidR="00575D8B" w:rsidRPr="00484581">
        <w:fldChar w:fldCharType="end"/>
      </w:r>
      <w:r w:rsidR="00D31A17" w:rsidRPr="00484581">
        <w:t>,</w:t>
      </w:r>
      <w:r w:rsidR="00942543" w:rsidRPr="00484581">
        <w:t xml:space="preserve"> and</w:t>
      </w:r>
      <w:r w:rsidR="00D31A17" w:rsidRPr="00484581">
        <w:t xml:space="preserve"> ‘beck depression inventory m</w:t>
      </w:r>
      <w:r w:rsidR="00575D8B" w:rsidRPr="00484581">
        <w:t>anual</w:t>
      </w:r>
      <w:r w:rsidR="00D31A17" w:rsidRPr="00484581">
        <w:t>’</w:t>
      </w:r>
      <w:r w:rsidR="00575D8B" w:rsidRPr="00484581">
        <w:t xml:space="preserve"> </w:t>
      </w:r>
      <w:r w:rsidR="00575D8B" w:rsidRPr="00484581">
        <w:fldChar w:fldCharType="begin"/>
      </w:r>
      <w:r w:rsidR="00D2100E" w:rsidRPr="00484581">
        <w:instrText xml:space="preserve"> ADDIN EN.CITE &lt;EndNote&gt;&lt;Cite&gt;&lt;Author&gt;Beck&lt;/Author&gt;&lt;Year&gt;1996&lt;/Year&gt;&lt;RecNum&gt;150&lt;/RecNum&gt;&lt;DisplayText&gt;(Beck, Steer, &amp;amp; Brown, 1996)&lt;/DisplayText&gt;&lt;record&gt;&lt;rec-number&gt;150&lt;/rec-number&gt;&lt;foreign-keys&gt;&lt;key app="EN" db-id="zpaav5e2qvz506e9txkpazpi9dsa0pr090fs"&gt;150&lt;/key&gt;&lt;/foreign-keys&gt;&lt;ref-type name="Book"&gt;6&lt;/ref-type&gt;&lt;contributors&gt;&lt;authors&gt;&lt;author&gt;Beck, A., T. &lt;/author&gt;&lt;author&gt;Steer, R., A.&lt;/author&gt;&lt;author&gt;Brown, G., K. &lt;/author&gt;&lt;/authors&gt;&lt;secondary-authors&gt;&lt;author&gt;Psychological Corporation&lt;/author&gt;&lt;/secondary-authors&gt;&lt;/contributors&gt;&lt;titles&gt;&lt;title&gt;Manual for the Beck Depression Inventory-II&lt;/title&gt;&lt;/titles&gt;&lt;dates&gt;&lt;year&gt;1996&lt;/year&gt;&lt;/dates&gt;&lt;pub-location&gt;San Antonio&lt;/pub-location&gt;&lt;urls&gt;&lt;/urls&gt;&lt;/record&gt;&lt;/Cite&gt;&lt;/EndNote&gt;</w:instrText>
      </w:r>
      <w:r w:rsidR="00575D8B" w:rsidRPr="00484581">
        <w:fldChar w:fldCharType="separate"/>
      </w:r>
      <w:r w:rsidR="00D2100E" w:rsidRPr="00484581">
        <w:rPr>
          <w:noProof/>
        </w:rPr>
        <w:t>(</w:t>
      </w:r>
      <w:hyperlink w:anchor="_ENREF_10" w:tooltip="Beck, 1996 #150" w:history="1">
        <w:r w:rsidR="000A3B87" w:rsidRPr="00484581">
          <w:rPr>
            <w:noProof/>
          </w:rPr>
          <w:t>Beck, Steer, &amp; Brown, 1996</w:t>
        </w:r>
      </w:hyperlink>
      <w:r w:rsidR="00D2100E" w:rsidRPr="00484581">
        <w:rPr>
          <w:noProof/>
        </w:rPr>
        <w:t>)</w:t>
      </w:r>
      <w:r w:rsidR="00575D8B" w:rsidRPr="00484581">
        <w:fldChar w:fldCharType="end"/>
      </w:r>
      <w:r w:rsidR="00942543" w:rsidRPr="00484581">
        <w:t xml:space="preserve">. </w:t>
      </w:r>
      <w:r w:rsidR="00C306F6" w:rsidRPr="00484581">
        <w:rPr>
          <w:lang w:val="en-GB"/>
        </w:rPr>
        <w:t xml:space="preserve">Mothers also </w:t>
      </w:r>
      <w:r w:rsidR="003D7964" w:rsidRPr="00484581">
        <w:rPr>
          <w:lang w:val="en-GB"/>
        </w:rPr>
        <w:t>had an improved</w:t>
      </w:r>
      <w:r w:rsidR="00575D8B" w:rsidRPr="00484581">
        <w:rPr>
          <w:lang w:val="en-GB"/>
        </w:rPr>
        <w:t xml:space="preserve"> sleep</w:t>
      </w:r>
      <w:r w:rsidR="003D7964" w:rsidRPr="00484581">
        <w:rPr>
          <w:lang w:val="en-GB"/>
        </w:rPr>
        <w:t xml:space="preserve"> pattern</w:t>
      </w:r>
      <w:r w:rsidR="00942543" w:rsidRPr="00484581">
        <w:rPr>
          <w:lang w:val="en-GB"/>
        </w:rPr>
        <w:t xml:space="preserve"> and life satisfaction</w:t>
      </w:r>
      <w:r w:rsidR="00575D8B" w:rsidRPr="00484581">
        <w:t>.</w:t>
      </w:r>
      <w:r w:rsidR="00575D8B" w:rsidRPr="00484581">
        <w:rPr>
          <w:lang w:val="en-GB"/>
        </w:rPr>
        <w:t xml:space="preserve"> </w:t>
      </w:r>
      <w:r w:rsidR="00C306F6" w:rsidRPr="00484581">
        <w:rPr>
          <w:lang w:val="en-GB"/>
        </w:rPr>
        <w:t>Furthermore, the m</w:t>
      </w:r>
      <w:r w:rsidR="00575D8B" w:rsidRPr="00484581">
        <w:rPr>
          <w:lang w:val="en-GB"/>
        </w:rPr>
        <w:t xml:space="preserve">others in Mindfulness-Based Stress Reduction had greater improvements in almost all outcome measures than those in </w:t>
      </w:r>
      <w:r w:rsidR="003D7964" w:rsidRPr="00484581">
        <w:rPr>
          <w:lang w:val="en-GB"/>
        </w:rPr>
        <w:t>the Positive Adult Development.</w:t>
      </w:r>
    </w:p>
    <w:p w:rsidR="006D1CEE" w:rsidRPr="00484581" w:rsidRDefault="00804BCE" w:rsidP="006D1CEE">
      <w:pPr>
        <w:spacing w:line="360" w:lineRule="auto"/>
        <w:jc w:val="both"/>
      </w:pPr>
      <w:r w:rsidRPr="00484581">
        <w:rPr>
          <w:lang w:val="en-GB"/>
        </w:rPr>
        <w:fldChar w:fldCharType="begin"/>
      </w:r>
      <w:r w:rsidRPr="00484581">
        <w:rPr>
          <w:lang w:val="en-GB"/>
        </w:rPr>
        <w:fldChar w:fldCharType="separate"/>
      </w:r>
      <w:r w:rsidRPr="00484581">
        <w:rPr>
          <w:lang w:val="en-GB"/>
        </w:rPr>
        <w:t>{Beck AT, 1993 #151}</w:t>
      </w:r>
      <w:r w:rsidRPr="00484581">
        <w:rPr>
          <w:lang w:val="en-GB"/>
        </w:rPr>
        <w:fldChar w:fldCharType="end"/>
      </w:r>
      <w:r w:rsidRPr="00484581">
        <w:rPr>
          <w:lang w:val="en-GB"/>
        </w:rPr>
        <w:t>Another large study of 122 low-income mothers u</w:t>
      </w:r>
      <w:r w:rsidR="00EF18AB" w:rsidRPr="00484581">
        <w:rPr>
          <w:lang w:val="en-GB"/>
        </w:rPr>
        <w:t xml:space="preserve">sed </w:t>
      </w:r>
      <w:r w:rsidR="003D7964" w:rsidRPr="00484581">
        <w:rPr>
          <w:lang w:val="en-GB"/>
        </w:rPr>
        <w:t xml:space="preserve">a </w:t>
      </w:r>
      <w:r w:rsidRPr="00484581">
        <w:rPr>
          <w:b/>
        </w:rPr>
        <w:t>Problem-Solving Education</w:t>
      </w:r>
      <w:r w:rsidRPr="00484581">
        <w:rPr>
          <w:b/>
          <w:lang w:val="en-GB"/>
        </w:rPr>
        <w:t xml:space="preserve"> (PSE),</w:t>
      </w:r>
      <w:r w:rsidRPr="00484581">
        <w:rPr>
          <w:lang w:val="en-GB"/>
        </w:rPr>
        <w:t xml:space="preserve"> </w:t>
      </w:r>
      <w:r w:rsidR="00EF18AB" w:rsidRPr="00484581">
        <w:rPr>
          <w:lang w:val="en-GB"/>
        </w:rPr>
        <w:t>with</w:t>
      </w:r>
      <w:r w:rsidRPr="00484581">
        <w:rPr>
          <w:lang w:val="en-GB"/>
        </w:rPr>
        <w:t xml:space="preserve"> mothers having children with Autism</w:t>
      </w:r>
      <w:r w:rsidR="00EF18AB" w:rsidRPr="00484581">
        <w:rPr>
          <w:lang w:val="en-GB"/>
        </w:rPr>
        <w:t>, averaging 34 months</w:t>
      </w:r>
      <w:r w:rsidRPr="00484581">
        <w:rPr>
          <w:lang w:val="en-GB"/>
        </w:rPr>
        <w:t xml:space="preserve">. This </w:t>
      </w:r>
      <w:r w:rsidR="00942543" w:rsidRPr="00484581">
        <w:rPr>
          <w:lang w:val="en-GB"/>
        </w:rPr>
        <w:t>PSE</w:t>
      </w:r>
      <w:r w:rsidRPr="00484581">
        <w:rPr>
          <w:lang w:val="en-GB"/>
        </w:rPr>
        <w:t xml:space="preserve"> is</w:t>
      </w:r>
      <w:r w:rsidR="003D7964" w:rsidRPr="00484581">
        <w:rPr>
          <w:lang w:val="en-GB"/>
        </w:rPr>
        <w:t xml:space="preserve"> a group</w:t>
      </w:r>
      <w:r w:rsidRPr="00484581">
        <w:rPr>
          <w:lang w:val="en-GB"/>
        </w:rPr>
        <w:t xml:space="preserve"> intervention which </w:t>
      </w:r>
      <w:r w:rsidR="003D7964" w:rsidRPr="00484581">
        <w:rPr>
          <w:lang w:val="en-GB"/>
        </w:rPr>
        <w:t>aims at decreasing</w:t>
      </w:r>
      <w:r w:rsidR="00942543" w:rsidRPr="00484581">
        <w:rPr>
          <w:lang w:val="en-GB"/>
        </w:rPr>
        <w:t xml:space="preserve"> parental</w:t>
      </w:r>
      <w:r w:rsidRPr="00484581">
        <w:rPr>
          <w:lang w:val="en-GB"/>
        </w:rPr>
        <w:t> stress and depressive symptoms</w:t>
      </w:r>
      <w:r w:rsidR="00942543" w:rsidRPr="00484581">
        <w:rPr>
          <w:lang w:val="en-GB"/>
        </w:rPr>
        <w:t xml:space="preserve">. It </w:t>
      </w:r>
      <w:r w:rsidRPr="00484581">
        <w:rPr>
          <w:lang w:val="en-GB"/>
        </w:rPr>
        <w:t xml:space="preserve">is </w:t>
      </w:r>
      <w:r w:rsidR="00942543" w:rsidRPr="00484581">
        <w:rPr>
          <w:lang w:val="en-GB"/>
        </w:rPr>
        <w:t>administered, through</w:t>
      </w:r>
      <w:r w:rsidRPr="00484581">
        <w:rPr>
          <w:lang w:val="en-GB"/>
        </w:rPr>
        <w:t xml:space="preserve"> </w:t>
      </w:r>
      <w:r w:rsidR="00942543" w:rsidRPr="00484581">
        <w:rPr>
          <w:lang w:val="en-GB"/>
        </w:rPr>
        <w:t xml:space="preserve">6 sessions, </w:t>
      </w:r>
      <w:r w:rsidRPr="00484581">
        <w:rPr>
          <w:lang w:val="en-GB"/>
        </w:rPr>
        <w:t xml:space="preserve">immediately </w:t>
      </w:r>
      <w:r w:rsidR="00942543" w:rsidRPr="00484581">
        <w:rPr>
          <w:lang w:val="en-GB"/>
        </w:rPr>
        <w:t>after</w:t>
      </w:r>
      <w:r w:rsidRPr="00484581">
        <w:rPr>
          <w:lang w:val="en-GB"/>
        </w:rPr>
        <w:t xml:space="preserve"> diagno</w:t>
      </w:r>
      <w:r w:rsidR="00EF18AB" w:rsidRPr="00484581">
        <w:rPr>
          <w:lang w:val="en-GB"/>
        </w:rPr>
        <w:t>sis of autism spectrum disorder</w:t>
      </w:r>
      <w:r w:rsidRPr="00484581">
        <w:rPr>
          <w:lang w:val="en-GB"/>
        </w:rPr>
        <w:t xml:space="preserve">. </w:t>
      </w:r>
      <w:r w:rsidR="00942543" w:rsidRPr="00484581">
        <w:rPr>
          <w:lang w:val="en-GB"/>
        </w:rPr>
        <w:t>The PSE</w:t>
      </w:r>
      <w:r w:rsidRPr="00484581">
        <w:rPr>
          <w:lang w:val="en-GB"/>
        </w:rPr>
        <w:t xml:space="preserve"> was compared with </w:t>
      </w:r>
      <w:r w:rsidR="00EF18AB" w:rsidRPr="00484581">
        <w:rPr>
          <w:lang w:val="en-GB"/>
        </w:rPr>
        <w:t xml:space="preserve">clinical </w:t>
      </w:r>
      <w:r w:rsidR="00942543" w:rsidRPr="00484581">
        <w:rPr>
          <w:lang w:val="en-GB"/>
        </w:rPr>
        <w:t xml:space="preserve">treatment as </w:t>
      </w:r>
      <w:r w:rsidRPr="00484581">
        <w:rPr>
          <w:lang w:val="en-GB"/>
        </w:rPr>
        <w:t xml:space="preserve">usual </w:t>
      </w:r>
      <w:r w:rsidR="00942543" w:rsidRPr="00484581">
        <w:rPr>
          <w:lang w:val="en-GB"/>
        </w:rPr>
        <w:t>for children with autism</w:t>
      </w:r>
      <w:r w:rsidRPr="00484581">
        <w:rPr>
          <w:lang w:val="en-GB"/>
        </w:rPr>
        <w:t xml:space="preserve">. </w:t>
      </w:r>
      <w:r w:rsidR="00FA18F5" w:rsidRPr="00484581">
        <w:rPr>
          <w:lang w:val="en-GB"/>
        </w:rPr>
        <w:t>It was found that</w:t>
      </w:r>
      <w:r w:rsidRPr="00484581">
        <w:rPr>
          <w:lang w:val="en-GB"/>
        </w:rPr>
        <w:t xml:space="preserve"> </w:t>
      </w:r>
      <w:r w:rsidR="00FA18F5" w:rsidRPr="00484581">
        <w:rPr>
          <w:lang w:val="en-GB"/>
        </w:rPr>
        <w:t xml:space="preserve">mothers </w:t>
      </w:r>
      <w:r w:rsidRPr="00484581">
        <w:rPr>
          <w:lang w:val="en-GB"/>
        </w:rPr>
        <w:t>PSE</w:t>
      </w:r>
      <w:r w:rsidR="00FA18F5" w:rsidRPr="00484581">
        <w:rPr>
          <w:lang w:val="en-GB"/>
        </w:rPr>
        <w:t xml:space="preserve"> group</w:t>
      </w:r>
      <w:r w:rsidRPr="00484581">
        <w:rPr>
          <w:lang w:val="en-GB"/>
        </w:rPr>
        <w:t xml:space="preserve"> were less likely </w:t>
      </w:r>
      <w:r w:rsidRPr="00484581">
        <w:rPr>
          <w:lang w:val="en-GB"/>
        </w:rPr>
        <w:lastRenderedPageBreak/>
        <w:t xml:space="preserve">than </w:t>
      </w:r>
      <w:r w:rsidR="00FA18F5" w:rsidRPr="00484581">
        <w:rPr>
          <w:lang w:val="en-GB"/>
        </w:rPr>
        <w:t xml:space="preserve">the controls to </w:t>
      </w:r>
      <w:r w:rsidR="00EF18AB" w:rsidRPr="00484581">
        <w:rPr>
          <w:lang w:val="en-GB"/>
        </w:rPr>
        <w:t>experience</w:t>
      </w:r>
      <w:r w:rsidR="00FA18F5" w:rsidRPr="00484581">
        <w:rPr>
          <w:lang w:val="en-GB"/>
        </w:rPr>
        <w:t xml:space="preserve"> clinical</w:t>
      </w:r>
      <w:r w:rsidRPr="00484581">
        <w:rPr>
          <w:lang w:val="en-GB"/>
        </w:rPr>
        <w:t xml:space="preserve"> parental stress </w:t>
      </w:r>
      <w:r w:rsidRPr="00484581">
        <w:rPr>
          <w:lang w:val="en-GB"/>
        </w:rPr>
        <w:fldChar w:fldCharType="begin"/>
      </w:r>
      <w:r w:rsidR="00D2100E" w:rsidRPr="00484581">
        <w:rPr>
          <w:lang w:val="en-GB"/>
        </w:rPr>
        <w:instrText xml:space="preserve"> ADDIN EN.CITE &lt;EndNote&gt;&lt;Cite&gt;&lt;Author&gt;Feinberg&lt;/Author&gt;&lt;Year&gt;2014&lt;/Year&gt;&lt;RecNum&gt;111&lt;/RecNum&gt;&lt;DisplayText&gt;(Feinberg et al., 2014)&lt;/DisplayText&gt;&lt;record&gt;&lt;rec-number&gt;111&lt;/rec-number&gt;&lt;foreign-keys&gt;&lt;key app="EN" db-id="zpaav5e2qvz506e9txkpazpi9dsa0pr090fs"&gt;111&lt;/key&gt;&lt;/foreign-keys&gt;&lt;ref-type name="Journal Article"&gt;17&lt;/ref-type&gt;&lt;contributors&gt;&lt;authors&gt;&lt;author&gt;Feinberg, E, &lt;/author&gt;&lt;author&gt;Augustyn, M, &lt;/author&gt;&lt;author&gt;Fitzgerald, E, &lt;/author&gt;&lt;author&gt;Sandler, J, &lt;/author&gt;&lt;author&gt;Ferreira-Cesar, Z, &lt;/author&gt;&lt;author&gt;Chen, N, &lt;/author&gt;&lt;author&gt;Cabral, H, &lt;/author&gt;&lt;author&gt;Beardslee, W, &lt;/author&gt;&lt;author&gt;Silverstein, M&lt;/author&gt;&lt;/authors&gt;&lt;/contributors&gt;&lt;titles&gt;&lt;title&gt;Improving maternal mental health after a child&amp;apos;s diagnosis of autism spectrum disorder: results from a randomized clinical trial.&lt;/title&gt;&lt;secondary-title&gt;JAMA Pediatr.&lt;/secondary-title&gt;&lt;alt-title&gt;JAMA Pediatr.&lt;/alt-title&gt;&lt;/titles&gt;&lt;periodical&gt;&lt;full-title&gt;JAMA Pediatr.&lt;/full-title&gt;&lt;abbr-1&gt;JAMA Pediatr.&lt;/abbr-1&gt;&lt;/periodical&gt;&lt;alt-periodical&gt;&lt;full-title&gt;JAMA Pediatr.&lt;/full-title&gt;&lt;abbr-1&gt;JAMA Pediatr.&lt;/abbr-1&gt;&lt;/alt-periodical&gt;&lt;pages&gt;40-6&lt;/pages&gt;&lt;volume&gt;168&lt;/volume&gt;&lt;number&gt;1&lt;/number&gt;&lt;dates&gt;&lt;year&gt;2014&lt;/year&gt;&lt;/dates&gt;&lt;urls&gt;&lt;/urls&gt;&lt;/record&gt;&lt;/Cite&gt;&lt;/EndNote&gt;</w:instrText>
      </w:r>
      <w:r w:rsidRPr="00484581">
        <w:rPr>
          <w:lang w:val="en-GB"/>
        </w:rPr>
        <w:fldChar w:fldCharType="separate"/>
      </w:r>
      <w:r w:rsidR="00D2100E" w:rsidRPr="00484581">
        <w:rPr>
          <w:noProof/>
          <w:lang w:val="en-GB"/>
        </w:rPr>
        <w:t>(</w:t>
      </w:r>
      <w:hyperlink w:anchor="_ENREF_17" w:tooltip="Feinberg, 2014 #111" w:history="1">
        <w:r w:rsidR="000A3B87" w:rsidRPr="00484581">
          <w:rPr>
            <w:noProof/>
            <w:lang w:val="en-GB"/>
          </w:rPr>
          <w:t>Feinberg et al., 2014</w:t>
        </w:r>
      </w:hyperlink>
      <w:r w:rsidR="00D2100E" w:rsidRPr="00484581">
        <w:rPr>
          <w:noProof/>
          <w:lang w:val="en-GB"/>
        </w:rPr>
        <w:t>)</w:t>
      </w:r>
      <w:r w:rsidRPr="00484581">
        <w:rPr>
          <w:lang w:val="en-GB"/>
        </w:rPr>
        <w:fldChar w:fldCharType="end"/>
      </w:r>
      <w:r w:rsidRPr="00484581">
        <w:t xml:space="preserve"> measured on </w:t>
      </w:r>
      <w:r w:rsidR="003D7964" w:rsidRPr="00484581">
        <w:t>the Quick</w:t>
      </w:r>
      <w:r w:rsidRPr="00484581">
        <w:t xml:space="preserve"> Inventory of Depressive Symptomatology </w:t>
      </w:r>
      <w:r w:rsidRPr="00484581">
        <w:fldChar w:fldCharType="begin"/>
      </w:r>
      <w:r w:rsidR="00D2100E" w:rsidRPr="00484581">
        <w:instrText xml:space="preserve"> ADDIN EN.CITE &lt;EndNote&gt;&lt;Cite&gt;&lt;Author&gt;Samadi&lt;/Author&gt;&lt;RecNum&gt;152&lt;/RecNum&gt;&lt;DisplayText&gt;(Samadi, McConkey, &amp;amp; Kelly)&lt;/DisplayText&gt;&lt;record&gt;&lt;rec-number&gt;152&lt;/rec-number&gt;&lt;foreign-keys&gt;&lt;key app="EN" db-id="zpaav5e2qvz506e9txkpazpi9dsa0pr090fs"&gt;152&lt;/key&gt;&lt;/foreign-keys&gt;&lt;ref-type name="Journal Article"&gt;17&lt;/ref-type&gt;&lt;contributors&gt;&lt;authors&gt;&lt;author&gt;Samadi, S. R. &lt;/author&gt;&lt;author&gt;McConkey, G&lt;/author&gt;&lt;author&gt;Kelly, G., T,&lt;/author&gt;&lt;/authors&gt;&lt;/contributors&gt;&lt;titles&gt;&lt;title&gt;The impact of a family-centred, short course on the wellbeing and coping strategies of Iranian parents whose child has an Autism Spectrum Disorder&lt;/title&gt;&lt;secondary-title&gt;International Journal of Research and Practice.&lt;/secondary-title&gt;&lt;/titles&gt;&lt;periodical&gt;&lt;full-title&gt;International Journal of Research and Practice.&lt;/full-title&gt;&lt;/periodical&gt;&lt;dates&gt;&lt;/dates&gt;&lt;urls&gt;&lt;/urls&gt;&lt;/record&gt;&lt;/Cite&gt;&lt;/EndNote&gt;</w:instrText>
      </w:r>
      <w:r w:rsidRPr="00484581">
        <w:fldChar w:fldCharType="separate"/>
      </w:r>
      <w:r w:rsidR="00D2100E" w:rsidRPr="00484581">
        <w:rPr>
          <w:noProof/>
        </w:rPr>
        <w:t>(</w:t>
      </w:r>
      <w:hyperlink w:anchor="_ENREF_48" w:tooltip="Samadi,  #152" w:history="1">
        <w:r w:rsidR="000A3B87" w:rsidRPr="00484581">
          <w:rPr>
            <w:noProof/>
          </w:rPr>
          <w:t>Samadi, McConkey, &amp; Kelly</w:t>
        </w:r>
      </w:hyperlink>
      <w:r w:rsidR="00D2100E" w:rsidRPr="00484581">
        <w:rPr>
          <w:noProof/>
        </w:rPr>
        <w:t>)</w:t>
      </w:r>
      <w:r w:rsidRPr="00484581">
        <w:fldChar w:fldCharType="end"/>
      </w:r>
      <w:r w:rsidRPr="00484581">
        <w:t xml:space="preserve"> and </w:t>
      </w:r>
      <w:r w:rsidRPr="00484581">
        <w:rPr>
          <w:iCs/>
        </w:rPr>
        <w:t>PSI-SF</w:t>
      </w:r>
      <w:r w:rsidRPr="00484581">
        <w:t xml:space="preserve"> </w:t>
      </w:r>
      <w:r w:rsidRPr="00484581">
        <w:fldChar w:fldCharType="begin"/>
      </w:r>
      <w:r w:rsidR="00D2100E" w:rsidRPr="00484581">
        <w:instrText xml:space="preserve"> ADDIN EN.CITE &lt;EndNote&gt;&lt;Cite&gt;&lt;Author&gt;Abidin&lt;/Author&gt;&lt;Year&gt;1995&lt;/Year&gt;&lt;RecNum&gt;144&lt;/RecNum&gt;&lt;DisplayText&gt;(Abidin, 1995)&lt;/DisplayText&gt;&lt;record&gt;&lt;rec-number&gt;144&lt;/rec-number&gt;&lt;foreign-keys&gt;&lt;key app="EN" db-id="zpaav5e2qvz506e9txkpazpi9dsa0pr090fs"&gt;144&lt;/key&gt;&lt;/foreign-keys&gt;&lt;ref-type name="Book"&gt;6&lt;/ref-type&gt;&lt;contributors&gt;&lt;authors&gt;&lt;author&gt;Abidin, R. R.&lt;/author&gt;&lt;/authors&gt;&lt;tertiary-authors&gt;&lt;author&gt;Paediatric Psychology Press&lt;/author&gt;&lt;/tertiary-authors&gt;&lt;/contributors&gt;&lt;titles&gt;&lt;title&gt;Parent Stress Index- Manual&lt;/title&gt;&lt;/titles&gt;&lt;dates&gt;&lt;year&gt;1995&lt;/year&gt;&lt;/dates&gt;&lt;pub-location&gt;Charlottesville, VA&lt;/pub-location&gt;&lt;urls&gt;&lt;/urls&gt;&lt;/record&gt;&lt;/Cite&gt;&lt;/EndNote&gt;</w:instrText>
      </w:r>
      <w:r w:rsidRPr="00484581">
        <w:fldChar w:fldCharType="separate"/>
      </w:r>
      <w:r w:rsidR="00D2100E" w:rsidRPr="00484581">
        <w:rPr>
          <w:noProof/>
        </w:rPr>
        <w:t>(</w:t>
      </w:r>
      <w:hyperlink w:anchor="_ENREF_2" w:tooltip="Abidin, 1995 #144" w:history="1">
        <w:r w:rsidR="000A3B87" w:rsidRPr="00484581">
          <w:rPr>
            <w:noProof/>
          </w:rPr>
          <w:t>Abidin, 1995</w:t>
        </w:r>
      </w:hyperlink>
      <w:r w:rsidR="00D2100E" w:rsidRPr="00484581">
        <w:rPr>
          <w:noProof/>
        </w:rPr>
        <w:t>)</w:t>
      </w:r>
      <w:r w:rsidRPr="00484581">
        <w:fldChar w:fldCharType="end"/>
      </w:r>
      <w:r w:rsidR="00837160" w:rsidRPr="00484581">
        <w:rPr>
          <w:iCs/>
        </w:rPr>
        <w:t>. This study</w:t>
      </w:r>
      <w:r w:rsidR="00B758C1" w:rsidRPr="00484581">
        <w:rPr>
          <w:iCs/>
        </w:rPr>
        <w:t xml:space="preserve"> </w:t>
      </w:r>
      <w:r w:rsidRPr="00484581">
        <w:rPr>
          <w:iCs/>
        </w:rPr>
        <w:t xml:space="preserve">demonstrated how </w:t>
      </w:r>
      <w:r w:rsidR="00B758C1" w:rsidRPr="00484581">
        <w:rPr>
          <w:iCs/>
        </w:rPr>
        <w:t>PSE</w:t>
      </w:r>
      <w:r w:rsidR="003D7964" w:rsidRPr="00484581">
        <w:t xml:space="preserve"> reduced </w:t>
      </w:r>
      <w:r w:rsidRPr="00484581">
        <w:t>anxiety and depressi</w:t>
      </w:r>
      <w:r w:rsidR="00B758C1" w:rsidRPr="00484581">
        <w:t>on among</w:t>
      </w:r>
      <w:r w:rsidRPr="00484581">
        <w:t xml:space="preserve"> parents. This intervention comprised of only six, 30-minute interventions and it was unclear as to the longer t</w:t>
      </w:r>
      <w:r w:rsidR="003D7964" w:rsidRPr="00484581">
        <w:t>erm outcomes of these families.</w:t>
      </w:r>
      <w:r w:rsidR="006D1CEE" w:rsidRPr="00484581">
        <w:t xml:space="preserve"> </w:t>
      </w:r>
    </w:p>
    <w:p w:rsidR="006D1CEE" w:rsidRPr="00484581" w:rsidRDefault="006D1CEE" w:rsidP="006D1CEE">
      <w:pPr>
        <w:spacing w:line="360" w:lineRule="auto"/>
        <w:jc w:val="both"/>
      </w:pPr>
      <w:r w:rsidRPr="00484581">
        <w:t xml:space="preserve">The impact of </w:t>
      </w:r>
      <w:r w:rsidRPr="00484581">
        <w:rPr>
          <w:b/>
        </w:rPr>
        <w:t>a Behavioral Parent Training Intervention (BPT)</w:t>
      </w:r>
      <w:r w:rsidRPr="00484581">
        <w:t xml:space="preserve"> was evaluated by Feldman and Werner </w:t>
      </w:r>
      <w:r w:rsidR="00B758C1" w:rsidRPr="00484581">
        <w:t>among parents</w:t>
      </w:r>
      <w:r w:rsidRPr="00484581">
        <w:t xml:space="preserve"> with </w:t>
      </w:r>
      <w:r w:rsidR="00B758C1" w:rsidRPr="00484581">
        <w:t xml:space="preserve">intellectually disabled </w:t>
      </w:r>
      <w:r w:rsidR="00B758C1" w:rsidRPr="00484581">
        <w:rPr>
          <w:iCs/>
        </w:rPr>
        <w:t xml:space="preserve">children </w:t>
      </w:r>
      <w:r w:rsidRPr="00484581">
        <w:t xml:space="preserve">and behavioral </w:t>
      </w:r>
      <w:r w:rsidR="00B758C1" w:rsidRPr="00484581">
        <w:t>problems</w:t>
      </w:r>
      <w:r w:rsidRPr="00484581">
        <w:t xml:space="preserve"> {aggression, self-injury, noncompliance and disruption averaging 10-13 years </w:t>
      </w:r>
      <w:r w:rsidRPr="00484581">
        <w:fldChar w:fldCharType="begin"/>
      </w:r>
      <w:r w:rsidR="00D2100E" w:rsidRPr="00484581">
        <w:instrText xml:space="preserve"> ADDIN EN.CITE &lt;EndNote&gt;&lt;Cite&gt;&lt;Author&gt;Feldman&lt;/Author&gt;&lt;Year&gt;2002&lt;/Year&gt;&lt;RecNum&gt;64&lt;/RecNum&gt;&lt;DisplayText&gt;(Feldman, Werner, &amp;amp; 2002)&lt;/DisplayText&gt;&lt;record&gt;&lt;rec-number&gt;64&lt;/rec-number&gt;&lt;foreign-keys&gt;&lt;key app="EN" db-id="zpaav5e2qvz506e9txkpazpi9dsa0pr090fs"&gt;64&lt;/key&gt;&lt;/foreign-keys&gt;&lt;ref-type name="Journal Article"&gt;17&lt;/ref-type&gt;&lt;contributors&gt;&lt;authors&gt;&lt;author&gt;Feldman, M.,  A.,&lt;/author&gt;&lt;author&gt;Werner, S., E. &lt;/author&gt;&lt;author&gt; &lt;/author&gt;&lt;/authors&gt;&lt;/contributors&gt;&lt;titles&gt;&lt;title&gt;Collateral effects of behavioural parent training on families of children with developmental disabilities and behaviour disorders.&lt;/title&gt;&lt;secondary-title&gt;Behavioural Interventions&lt;/secondary-title&gt;&lt;alt-title&gt;Behavioural Interventions&lt;/alt-title&gt;&lt;/titles&gt;&lt;periodical&gt;&lt;full-title&gt;Behavioural Interventions&lt;/full-title&gt;&lt;abbr-1&gt;Behavioural Interventions&lt;/abbr-1&gt;&lt;/periodical&gt;&lt;alt-periodical&gt;&lt;full-title&gt;Behavioural Interventions&lt;/full-title&gt;&lt;abbr-1&gt;Behavioural Interventions&lt;/abbr-1&gt;&lt;/alt-periodical&gt;&lt;pages&gt;75-83&lt;/pages&gt;&lt;volume&gt;17&lt;/volume&gt;&lt;dates&gt;&lt;year&gt;2002&lt;/year&gt;&lt;/dates&gt;&lt;urls&gt;&lt;/urls&gt;&lt;/record&gt;&lt;/Cite&gt;&lt;/EndNote&gt;</w:instrText>
      </w:r>
      <w:r w:rsidRPr="00484581">
        <w:fldChar w:fldCharType="separate"/>
      </w:r>
      <w:r w:rsidR="00D2100E" w:rsidRPr="00484581">
        <w:rPr>
          <w:noProof/>
        </w:rPr>
        <w:t>(</w:t>
      </w:r>
      <w:hyperlink w:anchor="_ENREF_18" w:tooltip="Feldman, 2002 #64" w:history="1">
        <w:r w:rsidR="000A3B87" w:rsidRPr="00484581">
          <w:rPr>
            <w:noProof/>
          </w:rPr>
          <w:t>Feldman, Werner, &amp; 2002</w:t>
        </w:r>
      </w:hyperlink>
      <w:r w:rsidR="00D2100E" w:rsidRPr="00484581">
        <w:rPr>
          <w:noProof/>
        </w:rPr>
        <w:t>)</w:t>
      </w:r>
      <w:r w:rsidRPr="00484581">
        <w:fldChar w:fldCharType="end"/>
      </w:r>
      <w:r w:rsidRPr="00484581">
        <w:t xml:space="preserve">. </w:t>
      </w:r>
      <w:r w:rsidR="00B758C1" w:rsidRPr="00484581">
        <w:t>18 BPT graduates were</w:t>
      </w:r>
      <w:r w:rsidRPr="00484581">
        <w:t xml:space="preserve"> compared to 18 similar </w:t>
      </w:r>
      <w:r w:rsidR="00B758C1" w:rsidRPr="00484581">
        <w:t>parents who were</w:t>
      </w:r>
      <w:r w:rsidRPr="00484581">
        <w:t xml:space="preserve"> waiting for the services</w:t>
      </w:r>
      <w:r w:rsidR="00B758C1" w:rsidRPr="00484581">
        <w:t xml:space="preserve"> in a wait-list controlled study</w:t>
      </w:r>
      <w:r w:rsidRPr="00484581">
        <w:t xml:space="preserve">. They used the </w:t>
      </w:r>
      <w:r w:rsidR="006D1401" w:rsidRPr="00484581">
        <w:t xml:space="preserve">short form of </w:t>
      </w:r>
      <w:r w:rsidR="00B758C1" w:rsidRPr="00484581">
        <w:t>q</w:t>
      </w:r>
      <w:r w:rsidR="00B758C1" w:rsidRPr="00484581">
        <w:rPr>
          <w:lang w:bidi="en-US"/>
        </w:rPr>
        <w:t>uestionnaire on resources and s</w:t>
      </w:r>
      <w:r w:rsidRPr="00484581">
        <w:rPr>
          <w:lang w:bidi="en-US"/>
        </w:rPr>
        <w:t xml:space="preserve">tress </w:t>
      </w:r>
      <w:r w:rsidRPr="00484581">
        <w:fldChar w:fldCharType="begin"/>
      </w:r>
      <w:r w:rsidR="00C26083" w:rsidRPr="00484581">
        <w:instrText xml:space="preserve"> ADDIN EN.CITE &lt;EndNote&gt;&lt;Cite&gt;&lt;Author&gt;Friedrich&lt;/Author&gt;&lt;Year&gt;1983&lt;/Year&gt;&lt;RecNum&gt;65&lt;/RecNum&gt;&lt;DisplayText&gt;(Friedrich, Greenberg, &amp;amp; Crnic, 1983)&lt;/DisplayText&gt;&lt;record&gt;&lt;rec-number&gt;65&lt;/rec-number&gt;&lt;foreign-keys&gt;&lt;key app="EN" db-id="zpaav5e2qvz506e9txkpazpi9dsa0pr090fs"&gt;65&lt;/key&gt;&lt;/foreign-keys&gt;&lt;ref-type name="Journal Article"&gt;17&lt;/ref-type&gt;&lt;contributors&gt;&lt;authors&gt;&lt;author&gt;Friedrich, W. &lt;/author&gt;&lt;author&gt;Greenberg, M.  &lt;/author&gt;&lt;author&gt;Crnic, K. &lt;/author&gt;&lt;/authors&gt;&lt;/contributors&gt;&lt;titles&gt;&lt;title&gt; A short-form of the questionnaire on resources and stress&lt;/title&gt;&lt;secondary-title&gt;American Journal of Mental Deficiency&lt;/secondary-title&gt;&lt;alt-title&gt;American Journal of Mental Deficiency&lt;/alt-title&gt;&lt;/titles&gt;&lt;periodical&gt;&lt;full-title&gt;American Journal of Mental Deficiency&lt;/full-title&gt;&lt;abbr-1&gt;American Journal of Mental Deficiency&lt;/abbr-1&gt;&lt;/periodical&gt;&lt;alt-periodical&gt;&lt;full-title&gt;American Journal of Mental Deficiency&lt;/full-title&gt;&lt;abbr-1&gt;American Journal of Mental Deficiency&lt;/abbr-1&gt;&lt;/alt-periodical&gt;&lt;pages&gt;41-48&lt;/pages&gt;&lt;volume&gt;88&lt;/volume&gt;&lt;dates&gt;&lt;year&gt;1983&lt;/year&gt;&lt;/dates&gt;&lt;urls&gt;&lt;/urls&gt;&lt;/record&gt;&lt;/Cite&gt;&lt;/EndNote&gt;</w:instrText>
      </w:r>
      <w:r w:rsidRPr="00484581">
        <w:fldChar w:fldCharType="separate"/>
      </w:r>
      <w:r w:rsidR="00C26083" w:rsidRPr="00484581">
        <w:rPr>
          <w:noProof/>
        </w:rPr>
        <w:t>(</w:t>
      </w:r>
      <w:hyperlink w:anchor="_ENREF_19" w:tooltip="Friedrich, 1983 #65" w:history="1">
        <w:r w:rsidR="000A3B87" w:rsidRPr="00484581">
          <w:rPr>
            <w:noProof/>
          </w:rPr>
          <w:t>Friedrich, Greenberg, &amp; Crnic, 1983</w:t>
        </w:r>
      </w:hyperlink>
      <w:r w:rsidR="00C26083" w:rsidRPr="00484581">
        <w:rPr>
          <w:noProof/>
        </w:rPr>
        <w:t>)</w:t>
      </w:r>
      <w:r w:rsidRPr="00484581">
        <w:fldChar w:fldCharType="end"/>
      </w:r>
      <w:r w:rsidRPr="00484581">
        <w:t xml:space="preserve"> </w:t>
      </w:r>
      <w:r w:rsidR="006D1401" w:rsidRPr="00484581">
        <w:t>that</w:t>
      </w:r>
      <w:r w:rsidR="00B758C1" w:rsidRPr="00484581">
        <w:t xml:space="preserve"> is </w:t>
      </w:r>
      <w:r w:rsidRPr="00484581">
        <w:t xml:space="preserve">a reliable instrument </w:t>
      </w:r>
      <w:r w:rsidR="00B758C1" w:rsidRPr="00484581">
        <w:t>used to</w:t>
      </w:r>
      <w:r w:rsidR="006D1401" w:rsidRPr="00484581">
        <w:t xml:space="preserve"> measure</w:t>
      </w:r>
      <w:r w:rsidRPr="00484581">
        <w:t xml:space="preserve"> depression in parents, as an outcome measure. The BPT graduates reported significantly less stress. This effect persisted up to 5 years following discharge.</w:t>
      </w:r>
    </w:p>
    <w:p w:rsidR="00804BCE" w:rsidRPr="00484581" w:rsidRDefault="00804BCE" w:rsidP="00804BCE">
      <w:pPr>
        <w:spacing w:line="360" w:lineRule="auto"/>
        <w:jc w:val="both"/>
      </w:pPr>
    </w:p>
    <w:p w:rsidR="00575D8B" w:rsidRPr="00484581" w:rsidRDefault="005C768D" w:rsidP="005C768D">
      <w:pPr>
        <w:shd w:val="clear" w:color="auto" w:fill="FFFFFF"/>
        <w:spacing w:after="150" w:line="300" w:lineRule="atLeast"/>
        <w:jc w:val="both"/>
        <w:rPr>
          <w:b/>
          <w:i/>
        </w:rPr>
      </w:pPr>
      <w:r w:rsidRPr="00484581">
        <w:rPr>
          <w:b/>
          <w:bCs/>
          <w:i/>
        </w:rPr>
        <w:t>Programs for parents of i</w:t>
      </w:r>
      <w:r w:rsidR="00B104D6" w:rsidRPr="00484581">
        <w:rPr>
          <w:b/>
          <w:i/>
        </w:rPr>
        <w:t>nfants and preschool children</w:t>
      </w:r>
    </w:p>
    <w:p w:rsidR="005706E7" w:rsidRPr="00484581" w:rsidRDefault="00C306F6" w:rsidP="00AD6BFB">
      <w:pPr>
        <w:autoSpaceDE w:val="0"/>
        <w:autoSpaceDN w:val="0"/>
        <w:adjustRightInd w:val="0"/>
        <w:spacing w:after="0" w:line="360" w:lineRule="auto"/>
        <w:jc w:val="both"/>
      </w:pPr>
      <w:r w:rsidRPr="00484581">
        <w:t xml:space="preserve">Some studies have concentrated on young infants and children. </w:t>
      </w:r>
      <w:r w:rsidR="00B628C4" w:rsidRPr="00484581">
        <w:t>One small</w:t>
      </w:r>
      <w:r w:rsidR="00E752F6" w:rsidRPr="00484581">
        <w:rPr>
          <w:iCs/>
        </w:rPr>
        <w:t xml:space="preserve"> </w:t>
      </w:r>
      <w:r w:rsidR="00F84535" w:rsidRPr="00484581">
        <w:rPr>
          <w:iCs/>
        </w:rPr>
        <w:t xml:space="preserve">pilot </w:t>
      </w:r>
      <w:r w:rsidR="00242B59" w:rsidRPr="00484581">
        <w:rPr>
          <w:iCs/>
        </w:rPr>
        <w:t>randomized</w:t>
      </w:r>
      <w:r w:rsidR="00016AC2" w:rsidRPr="00484581">
        <w:rPr>
          <w:iCs/>
        </w:rPr>
        <w:t xml:space="preserve"> </w:t>
      </w:r>
      <w:r w:rsidR="00242B59" w:rsidRPr="00484581">
        <w:rPr>
          <w:iCs/>
        </w:rPr>
        <w:t xml:space="preserve">wait-list </w:t>
      </w:r>
      <w:r w:rsidR="00F84535" w:rsidRPr="00484581">
        <w:rPr>
          <w:iCs/>
        </w:rPr>
        <w:t>study</w:t>
      </w:r>
      <w:r w:rsidR="00242B59" w:rsidRPr="00484581">
        <w:rPr>
          <w:iCs/>
        </w:rPr>
        <w:t>,</w:t>
      </w:r>
      <w:r w:rsidR="00E752F6" w:rsidRPr="00484581">
        <w:rPr>
          <w:iCs/>
        </w:rPr>
        <w:t xml:space="preserve"> </w:t>
      </w:r>
      <w:r w:rsidR="00DB7798" w:rsidRPr="00484581">
        <w:rPr>
          <w:iCs/>
        </w:rPr>
        <w:t>utilizing</w:t>
      </w:r>
      <w:r w:rsidR="00E752F6" w:rsidRPr="00484581">
        <w:rPr>
          <w:iCs/>
        </w:rPr>
        <w:t xml:space="preserve"> an</w:t>
      </w:r>
      <w:r w:rsidR="00F84535" w:rsidRPr="00484581">
        <w:rPr>
          <w:iCs/>
        </w:rPr>
        <w:t xml:space="preserve"> 8-week </w:t>
      </w:r>
      <w:r w:rsidR="00B758C1" w:rsidRPr="00484581">
        <w:rPr>
          <w:iCs/>
        </w:rPr>
        <w:t>‘</w:t>
      </w:r>
      <w:r w:rsidR="00F84535" w:rsidRPr="00484581">
        <w:rPr>
          <w:b/>
          <w:iCs/>
        </w:rPr>
        <w:t>parent-child interaction skills training group</w:t>
      </w:r>
      <w:r w:rsidR="00B758C1" w:rsidRPr="00484581">
        <w:rPr>
          <w:b/>
          <w:iCs/>
        </w:rPr>
        <w:t>’</w:t>
      </w:r>
      <w:r w:rsidR="00F84535" w:rsidRPr="00484581">
        <w:rPr>
          <w:iCs/>
        </w:rPr>
        <w:t xml:space="preserve"> for parents </w:t>
      </w:r>
      <w:r w:rsidR="00B758C1" w:rsidRPr="00484581">
        <w:rPr>
          <w:iCs/>
        </w:rPr>
        <w:t>of intellectually disabled children</w:t>
      </w:r>
      <w:r w:rsidR="00016AC2" w:rsidRPr="00484581">
        <w:rPr>
          <w:iCs/>
        </w:rPr>
        <w:t xml:space="preserve"> </w:t>
      </w:r>
      <w:r w:rsidRPr="00484581">
        <w:rPr>
          <w:iCs/>
        </w:rPr>
        <w:t>demonstrated</w:t>
      </w:r>
      <w:r w:rsidR="00B628C4" w:rsidRPr="00484581">
        <w:t xml:space="preserve"> </w:t>
      </w:r>
      <w:r w:rsidR="00B758C1" w:rsidRPr="00484581">
        <w:t>e</w:t>
      </w:r>
      <w:r w:rsidR="00B628C4" w:rsidRPr="00484581">
        <w:rPr>
          <w:iCs/>
        </w:rPr>
        <w:t>fficacy in improving mental health outcomes of parents (stress, anxiety, rates of depression</w:t>
      </w:r>
      <w:r w:rsidR="006D1401" w:rsidRPr="00484581">
        <w:rPr>
          <w:iCs/>
        </w:rPr>
        <w:t>)</w:t>
      </w:r>
      <w:r w:rsidR="00016AC2" w:rsidRPr="00484581">
        <w:rPr>
          <w:iCs/>
        </w:rPr>
        <w:t xml:space="preserve">. </w:t>
      </w:r>
      <w:r w:rsidR="00B758C1" w:rsidRPr="00484581">
        <w:rPr>
          <w:iCs/>
        </w:rPr>
        <w:t>It was found that p</w:t>
      </w:r>
      <w:r w:rsidR="00F84535" w:rsidRPr="00484581">
        <w:rPr>
          <w:iCs/>
        </w:rPr>
        <w:t xml:space="preserve">arents </w:t>
      </w:r>
      <w:r w:rsidR="006D1401" w:rsidRPr="00484581">
        <w:rPr>
          <w:iCs/>
        </w:rPr>
        <w:t>acquired</w:t>
      </w:r>
      <w:r w:rsidR="00F84535" w:rsidRPr="00484581">
        <w:rPr>
          <w:iCs/>
        </w:rPr>
        <w:t xml:space="preserve"> skills </w:t>
      </w:r>
      <w:r w:rsidR="00B758C1" w:rsidRPr="00484581">
        <w:rPr>
          <w:iCs/>
        </w:rPr>
        <w:t>for</w:t>
      </w:r>
      <w:r w:rsidR="00F84535" w:rsidRPr="00484581">
        <w:rPr>
          <w:iCs/>
        </w:rPr>
        <w:t xml:space="preserve"> responding</w:t>
      </w:r>
      <w:r w:rsidR="006D1401" w:rsidRPr="00484581">
        <w:rPr>
          <w:iCs/>
        </w:rPr>
        <w:t xml:space="preserve"> more adequately</w:t>
      </w:r>
      <w:r w:rsidR="00F84535" w:rsidRPr="00484581">
        <w:rPr>
          <w:iCs/>
        </w:rPr>
        <w:t xml:space="preserve"> to </w:t>
      </w:r>
      <w:r w:rsidR="00B758C1" w:rsidRPr="00484581">
        <w:rPr>
          <w:iCs/>
        </w:rPr>
        <w:t>their children’s</w:t>
      </w:r>
      <w:r w:rsidR="00F84535" w:rsidRPr="00484581">
        <w:rPr>
          <w:iCs/>
        </w:rPr>
        <w:t xml:space="preserve"> </w:t>
      </w:r>
      <w:r w:rsidR="00B758C1" w:rsidRPr="00484581">
        <w:rPr>
          <w:iCs/>
        </w:rPr>
        <w:t>signals</w:t>
      </w:r>
      <w:r w:rsidR="00F84535" w:rsidRPr="00484581">
        <w:rPr>
          <w:iCs/>
        </w:rPr>
        <w:t xml:space="preserve"> through group discussion of video</w:t>
      </w:r>
      <w:r w:rsidR="00B758C1" w:rsidRPr="00484581">
        <w:rPr>
          <w:iCs/>
        </w:rPr>
        <w:t>s</w:t>
      </w:r>
      <w:r w:rsidR="00F84535" w:rsidRPr="00484581">
        <w:rPr>
          <w:iCs/>
        </w:rPr>
        <w:t xml:space="preserve"> of </w:t>
      </w:r>
      <w:r w:rsidR="00B758C1" w:rsidRPr="00484581">
        <w:rPr>
          <w:iCs/>
        </w:rPr>
        <w:t>mutual</w:t>
      </w:r>
      <w:r w:rsidR="00F84535" w:rsidRPr="00484581">
        <w:rPr>
          <w:iCs/>
        </w:rPr>
        <w:t xml:space="preserve"> parent</w:t>
      </w:r>
      <w:r w:rsidR="007A6377" w:rsidRPr="00484581">
        <w:rPr>
          <w:iCs/>
        </w:rPr>
        <w:t>al</w:t>
      </w:r>
      <w:r w:rsidR="00F84535" w:rsidRPr="00484581">
        <w:rPr>
          <w:iCs/>
        </w:rPr>
        <w:t xml:space="preserve"> challenges, </w:t>
      </w:r>
      <w:r w:rsidR="007A6377" w:rsidRPr="00484581">
        <w:rPr>
          <w:iCs/>
        </w:rPr>
        <w:t>take-</w:t>
      </w:r>
      <w:r w:rsidR="00F84535" w:rsidRPr="00484581">
        <w:rPr>
          <w:iCs/>
        </w:rPr>
        <w:t>home</w:t>
      </w:r>
      <w:r w:rsidR="00721804" w:rsidRPr="00484581">
        <w:rPr>
          <w:iCs/>
        </w:rPr>
        <w:t xml:space="preserve"> assignments, </w:t>
      </w:r>
      <w:r w:rsidR="007A6377" w:rsidRPr="00484581">
        <w:rPr>
          <w:iCs/>
        </w:rPr>
        <w:t>as well as</w:t>
      </w:r>
      <w:r w:rsidR="00721804" w:rsidRPr="00484581">
        <w:rPr>
          <w:iCs/>
        </w:rPr>
        <w:t xml:space="preserve"> support</w:t>
      </w:r>
      <w:r w:rsidR="007A6377" w:rsidRPr="00484581">
        <w:rPr>
          <w:iCs/>
        </w:rPr>
        <w:t xml:space="preserve"> from their </w:t>
      </w:r>
      <w:r w:rsidR="006D1401" w:rsidRPr="00484581">
        <w:rPr>
          <w:iCs/>
        </w:rPr>
        <w:t>social network</w:t>
      </w:r>
      <w:r w:rsidR="00721804" w:rsidRPr="00484581">
        <w:t xml:space="preserve"> </w:t>
      </w:r>
      <w:r w:rsidR="00721804" w:rsidRPr="00484581">
        <w:fldChar w:fldCharType="begin"/>
      </w:r>
      <w:r w:rsidR="00D2100E" w:rsidRPr="00484581">
        <w:instrText xml:space="preserve"> ADDIN EN.CITE &lt;EndNote&gt;&lt;Cite&gt;&lt;Author&gt;Niccols&lt;/Author&gt;&lt;Year&gt;2000&lt;/Year&gt;&lt;RecNum&gt;86&lt;/RecNum&gt;&lt;DisplayText&gt;(Niccols &amp;amp; Mohamed, 2000)&lt;/DisplayText&gt;&lt;record&gt;&lt;rec-number&gt;86&lt;/rec-number&gt;&lt;foreign-keys&gt;&lt;key app="EN" db-id="zpaav5e2qvz506e9txkpazpi9dsa0pr090fs"&gt;86&lt;/key&gt;&lt;/foreign-keys&gt;&lt;ref-type name="Journal Article"&gt;17&lt;/ref-type&gt;&lt;contributors&gt;&lt;authors&gt;&lt;author&gt;Niccols, A.&lt;/author&gt;&lt;author&gt;Mohamed, S. &lt;/author&gt;&lt;/authors&gt;&lt;/contributors&gt;&lt;titles&gt;&lt;title&gt;Parent training in groups: pilot study with parents of infants with developmental delay&lt;/title&gt;&lt;secondary-title&gt;Journal of Early Interventions&lt;/secondary-title&gt;&lt;alt-title&gt;Journal of Early Interventions&lt;/alt-title&gt;&lt;/titles&gt;&lt;periodical&gt;&lt;full-title&gt;Journal of Early Interventions&lt;/full-title&gt;&lt;abbr-1&gt;Journal of Early Interventions&lt;/abbr-1&gt;&lt;/periodical&gt;&lt;alt-periodical&gt;&lt;full-title&gt;Journal of Early Interventions&lt;/full-title&gt;&lt;abbr-1&gt;Journal of Early Interventions&lt;/abbr-1&gt;&lt;/alt-periodical&gt;&lt;pages&gt;133-143&lt;/pages&gt;&lt;volume&gt;23&lt;/volume&gt;&lt;dates&gt;&lt;year&gt;2000&lt;/year&gt;&lt;/dates&gt;&lt;urls&gt;&lt;/urls&gt;&lt;/record&gt;&lt;/Cite&gt;&lt;/EndNote&gt;</w:instrText>
      </w:r>
      <w:r w:rsidR="00721804" w:rsidRPr="00484581">
        <w:fldChar w:fldCharType="separate"/>
      </w:r>
      <w:r w:rsidR="00D2100E" w:rsidRPr="00484581">
        <w:rPr>
          <w:noProof/>
        </w:rPr>
        <w:t>(</w:t>
      </w:r>
      <w:hyperlink w:anchor="_ENREF_41" w:tooltip="Niccols, 2000 #86" w:history="1">
        <w:r w:rsidR="000A3B87" w:rsidRPr="00484581">
          <w:rPr>
            <w:noProof/>
          </w:rPr>
          <w:t>Niccols &amp; Mohamed, 2000</w:t>
        </w:r>
      </w:hyperlink>
      <w:r w:rsidR="00D2100E" w:rsidRPr="00484581">
        <w:rPr>
          <w:noProof/>
        </w:rPr>
        <w:t>)</w:t>
      </w:r>
      <w:r w:rsidR="00721804" w:rsidRPr="00484581">
        <w:fldChar w:fldCharType="end"/>
      </w:r>
      <w:r w:rsidR="00721804" w:rsidRPr="00484581">
        <w:t xml:space="preserve">. </w:t>
      </w:r>
      <w:r w:rsidR="00F84535" w:rsidRPr="00484581">
        <w:rPr>
          <w:iCs/>
        </w:rPr>
        <w:t xml:space="preserve"> </w:t>
      </w:r>
      <w:r w:rsidR="00E752F6" w:rsidRPr="00484581">
        <w:rPr>
          <w:iCs/>
        </w:rPr>
        <w:t xml:space="preserve">This study </w:t>
      </w:r>
      <w:r w:rsidR="006D1401" w:rsidRPr="00484581">
        <w:rPr>
          <w:iCs/>
        </w:rPr>
        <w:t xml:space="preserve">sample </w:t>
      </w:r>
      <w:r w:rsidR="00597885" w:rsidRPr="00484581">
        <w:rPr>
          <w:iCs/>
        </w:rPr>
        <w:t xml:space="preserve">was </w:t>
      </w:r>
      <w:r w:rsidR="006D1401" w:rsidRPr="00484581">
        <w:rPr>
          <w:iCs/>
        </w:rPr>
        <w:t>small with</w:t>
      </w:r>
      <w:r w:rsidR="00E752F6" w:rsidRPr="00484581">
        <w:rPr>
          <w:iCs/>
        </w:rPr>
        <w:t xml:space="preserve"> 12 </w:t>
      </w:r>
      <w:r w:rsidR="00242B59" w:rsidRPr="00484581">
        <w:rPr>
          <w:iCs/>
        </w:rPr>
        <w:t>parents</w:t>
      </w:r>
      <w:r w:rsidR="00E752F6" w:rsidRPr="00484581">
        <w:rPr>
          <w:iCs/>
        </w:rPr>
        <w:t xml:space="preserve"> </w:t>
      </w:r>
      <w:r w:rsidR="006D1401" w:rsidRPr="00484581">
        <w:rPr>
          <w:iCs/>
        </w:rPr>
        <w:t>in the</w:t>
      </w:r>
      <w:r w:rsidR="007A6377" w:rsidRPr="00484581">
        <w:rPr>
          <w:iCs/>
        </w:rPr>
        <w:t xml:space="preserve"> intervention group </w:t>
      </w:r>
      <w:r w:rsidR="006D1401" w:rsidRPr="00484581">
        <w:rPr>
          <w:iCs/>
        </w:rPr>
        <w:t>and</w:t>
      </w:r>
      <w:r w:rsidR="00E752F6" w:rsidRPr="00484581">
        <w:rPr>
          <w:iCs/>
        </w:rPr>
        <w:t xml:space="preserve"> 5 </w:t>
      </w:r>
      <w:r w:rsidR="007A6377" w:rsidRPr="00484581">
        <w:rPr>
          <w:iCs/>
        </w:rPr>
        <w:t>parents on the waiting-</w:t>
      </w:r>
      <w:r w:rsidR="00242B59" w:rsidRPr="00484581">
        <w:rPr>
          <w:iCs/>
        </w:rPr>
        <w:t xml:space="preserve">list </w:t>
      </w:r>
      <w:r w:rsidR="007A6377" w:rsidRPr="00484581">
        <w:rPr>
          <w:iCs/>
        </w:rPr>
        <w:t>(</w:t>
      </w:r>
      <w:r w:rsidR="00E752F6" w:rsidRPr="00484581">
        <w:rPr>
          <w:iCs/>
        </w:rPr>
        <w:t>controls</w:t>
      </w:r>
      <w:r w:rsidR="007A6377" w:rsidRPr="00484581">
        <w:rPr>
          <w:iCs/>
        </w:rPr>
        <w:t>)</w:t>
      </w:r>
      <w:r w:rsidR="00E752F6" w:rsidRPr="00484581">
        <w:rPr>
          <w:iCs/>
        </w:rPr>
        <w:t xml:space="preserve"> </w:t>
      </w:r>
      <w:r w:rsidR="006D1401" w:rsidRPr="00484581">
        <w:rPr>
          <w:iCs/>
        </w:rPr>
        <w:t>and used only</w:t>
      </w:r>
      <w:r w:rsidR="007A6377" w:rsidRPr="00484581">
        <w:rPr>
          <w:iCs/>
        </w:rPr>
        <w:t xml:space="preserve"> numerous self-reporting pre-test and </w:t>
      </w:r>
      <w:r w:rsidR="00E752F6" w:rsidRPr="00484581">
        <w:rPr>
          <w:iCs/>
        </w:rPr>
        <w:t>post-test measures.</w:t>
      </w:r>
      <w:r w:rsidR="00E752F6" w:rsidRPr="00484581">
        <w:t xml:space="preserve"> </w:t>
      </w:r>
      <w:r w:rsidR="00597885" w:rsidRPr="00484581">
        <w:t xml:space="preserve">Despite its size, </w:t>
      </w:r>
      <w:r w:rsidR="00597885" w:rsidRPr="00484581">
        <w:rPr>
          <w:iCs/>
        </w:rPr>
        <w:t>t</w:t>
      </w:r>
      <w:r w:rsidR="007C36BE" w:rsidRPr="00484581">
        <w:rPr>
          <w:iCs/>
        </w:rPr>
        <w:t>he</w:t>
      </w:r>
      <w:r w:rsidR="00F44B13" w:rsidRPr="00484581">
        <w:t xml:space="preserve"> study</w:t>
      </w:r>
      <w:r w:rsidR="007C36BE" w:rsidRPr="00484581">
        <w:t xml:space="preserve"> </w:t>
      </w:r>
      <w:r w:rsidR="00F44B13" w:rsidRPr="00484581">
        <w:t xml:space="preserve">showed </w:t>
      </w:r>
      <w:r w:rsidR="007C36BE" w:rsidRPr="00484581">
        <w:t xml:space="preserve">reduction in </w:t>
      </w:r>
      <w:r w:rsidR="007C36BE" w:rsidRPr="00484581">
        <w:rPr>
          <w:iCs/>
        </w:rPr>
        <w:t>parental distress</w:t>
      </w:r>
      <w:r w:rsidR="005706E7" w:rsidRPr="00484581">
        <w:rPr>
          <w:iCs/>
        </w:rPr>
        <w:t xml:space="preserve"> and</w:t>
      </w:r>
      <w:r w:rsidR="007C36BE" w:rsidRPr="00484581">
        <w:rPr>
          <w:iCs/>
        </w:rPr>
        <w:t xml:space="preserve"> depression</w:t>
      </w:r>
      <w:r w:rsidR="00B628C4" w:rsidRPr="00484581">
        <w:t xml:space="preserve"> </w:t>
      </w:r>
      <w:r w:rsidR="007A2655" w:rsidRPr="00484581">
        <w:rPr>
          <w:iCs/>
        </w:rPr>
        <w:t>and</w:t>
      </w:r>
      <w:r w:rsidR="00E752F6" w:rsidRPr="00484581">
        <w:rPr>
          <w:iCs/>
        </w:rPr>
        <w:t xml:space="preserve"> demonstrated </w:t>
      </w:r>
      <w:r w:rsidR="007C36BE" w:rsidRPr="00484581">
        <w:rPr>
          <w:iCs/>
        </w:rPr>
        <w:t>high levels of consumer satisfaction</w:t>
      </w:r>
      <w:r w:rsidR="007C36BE" w:rsidRPr="00484581">
        <w:rPr>
          <w:i/>
          <w:iCs/>
        </w:rPr>
        <w:t xml:space="preserve"> </w:t>
      </w:r>
      <w:r w:rsidR="00F44B13" w:rsidRPr="00484581">
        <w:t xml:space="preserve">among parents </w:t>
      </w:r>
      <w:r w:rsidR="007A6377" w:rsidRPr="00484581">
        <w:t>belonging to</w:t>
      </w:r>
      <w:r w:rsidR="00F44B13" w:rsidRPr="00484581">
        <w:t xml:space="preserve"> the intervention </w:t>
      </w:r>
      <w:r w:rsidR="007A6377" w:rsidRPr="00484581">
        <w:t>arm</w:t>
      </w:r>
      <w:r w:rsidR="00F44B13" w:rsidRPr="00484581">
        <w:t xml:space="preserve">. </w:t>
      </w:r>
      <w:r w:rsidR="007A6377" w:rsidRPr="00484581">
        <w:t xml:space="preserve"> Since t</w:t>
      </w:r>
      <w:r w:rsidR="00721804" w:rsidRPr="00484581">
        <w:t xml:space="preserve">he findings from this pilot study </w:t>
      </w:r>
      <w:r w:rsidR="007A6377" w:rsidRPr="00484581">
        <w:t>were</w:t>
      </w:r>
      <w:r w:rsidR="00721804" w:rsidRPr="00484581">
        <w:t xml:space="preserve"> exploratory </w:t>
      </w:r>
      <w:r w:rsidR="007A6377" w:rsidRPr="00484581">
        <w:t>there is</w:t>
      </w:r>
      <w:r w:rsidR="00721804" w:rsidRPr="00484581">
        <w:t xml:space="preserve"> </w:t>
      </w:r>
      <w:r w:rsidR="007A6377" w:rsidRPr="00484581">
        <w:t xml:space="preserve">need to </w:t>
      </w:r>
      <w:r w:rsidR="00B628C4" w:rsidRPr="00484581">
        <w:t xml:space="preserve">interpret these </w:t>
      </w:r>
      <w:r w:rsidR="00597885" w:rsidRPr="00484581">
        <w:t>results</w:t>
      </w:r>
      <w:r w:rsidR="00B628C4" w:rsidRPr="00484581">
        <w:t xml:space="preserve"> </w:t>
      </w:r>
      <w:r w:rsidR="006D1401" w:rsidRPr="00484581">
        <w:t xml:space="preserve">with </w:t>
      </w:r>
      <w:r w:rsidR="00721804" w:rsidRPr="00484581">
        <w:t>cautio</w:t>
      </w:r>
      <w:r w:rsidR="006D1401" w:rsidRPr="00484581">
        <w:t>n</w:t>
      </w:r>
      <w:r w:rsidR="007A6377" w:rsidRPr="00484581">
        <w:t xml:space="preserve"> because there was high los</w:t>
      </w:r>
      <w:r w:rsidR="00B628C4" w:rsidRPr="00484581">
        <w:t xml:space="preserve">s to follow-up of participants </w:t>
      </w:r>
      <w:r w:rsidR="005F399F" w:rsidRPr="00484581">
        <w:fldChar w:fldCharType="begin"/>
      </w:r>
      <w:r w:rsidR="00D2100E" w:rsidRPr="00484581">
        <w:instrText xml:space="preserve"> ADDIN EN.CITE &lt;EndNote&gt;&lt;Cite&gt;&lt;Author&gt;Eyberg&lt;/Author&gt;&lt;Year&gt;1999&lt;/Year&gt;&lt;RecNum&gt;149&lt;/RecNum&gt;&lt;DisplayText&gt;(Eyberg &amp;amp; Pincus, 1999)&lt;/DisplayText&gt;&lt;record&gt;&lt;rec-number&gt;149&lt;/rec-number&gt;&lt;foreign-keys&gt;&lt;key app="EN" db-id="zpaav5e2qvz506e9txkpazpi9dsa0pr090fs"&gt;149&lt;/key&gt;&lt;/foreign-keys&gt;&lt;ref-type name="Book"&gt;6&lt;/ref-type&gt;&lt;contributors&gt;&lt;authors&gt;&lt;author&gt;Eyberg, S., M.&lt;/author&gt;&lt;author&gt;Pincus, D. &lt;/author&gt;&lt;/authors&gt;&lt;secondary-authors&gt;&lt;author&gt;Odessa, FL&lt;/author&gt;&lt;/secondary-authors&gt;&lt;/contributors&gt;&lt;titles&gt;&lt;title&gt; Eyberg Child Behavior Inventory and Sutter-Eyberg Student Behaviour Inventory- Revised: Professional manual&lt;/title&gt;&lt;secondary-title&gt;Psychological Assessment Resources.&lt;/secondary-title&gt;&lt;/titles&gt;&lt;dates&gt;&lt;year&gt;1999&lt;/year&gt;&lt;/dates&gt;&lt;urls&gt;&lt;/urls&gt;&lt;/record&gt;&lt;/Cite&gt;&lt;/EndNote&gt;</w:instrText>
      </w:r>
      <w:r w:rsidR="005F399F" w:rsidRPr="00484581">
        <w:fldChar w:fldCharType="separate"/>
      </w:r>
      <w:r w:rsidR="00D2100E" w:rsidRPr="00484581">
        <w:rPr>
          <w:noProof/>
        </w:rPr>
        <w:t>(</w:t>
      </w:r>
      <w:hyperlink w:anchor="_ENREF_16" w:tooltip="Eyberg, 1999 #149" w:history="1">
        <w:r w:rsidR="000A3B87" w:rsidRPr="00484581">
          <w:rPr>
            <w:noProof/>
          </w:rPr>
          <w:t>Eyberg &amp; Pincus, 1999</w:t>
        </w:r>
      </w:hyperlink>
      <w:r w:rsidR="00D2100E" w:rsidRPr="00484581">
        <w:rPr>
          <w:noProof/>
        </w:rPr>
        <w:t>)</w:t>
      </w:r>
      <w:r w:rsidR="005F399F" w:rsidRPr="00484581">
        <w:fldChar w:fldCharType="end"/>
      </w:r>
      <w:r w:rsidR="00016AC2" w:rsidRPr="00484581">
        <w:t>.</w:t>
      </w:r>
    </w:p>
    <w:p w:rsidR="00611EDA" w:rsidRPr="00484581" w:rsidRDefault="00611EDA" w:rsidP="00611EDA">
      <w:pPr>
        <w:pStyle w:val="NoSpacing"/>
        <w:spacing w:line="360" w:lineRule="auto"/>
        <w:jc w:val="both"/>
      </w:pPr>
      <w:r w:rsidRPr="00484581">
        <w:t>Further examples of interventions promoting parent</w:t>
      </w:r>
      <w:r w:rsidR="007A6377" w:rsidRPr="00484581">
        <w:t xml:space="preserve"> and</w:t>
      </w:r>
      <w:r w:rsidRPr="00484581">
        <w:t xml:space="preserve"> child interaction includes the </w:t>
      </w:r>
      <w:r w:rsidR="007A6377" w:rsidRPr="00484581">
        <w:t>‘p</w:t>
      </w:r>
      <w:r w:rsidR="007A6377" w:rsidRPr="00484581">
        <w:rPr>
          <w:b/>
        </w:rPr>
        <w:t>arent–child interaction t</w:t>
      </w:r>
      <w:r w:rsidRPr="00484581">
        <w:rPr>
          <w:b/>
        </w:rPr>
        <w:t>herapy</w:t>
      </w:r>
      <w:r w:rsidR="007A6377" w:rsidRPr="00484581">
        <w:rPr>
          <w:b/>
        </w:rPr>
        <w:t>’</w:t>
      </w:r>
      <w:r w:rsidRPr="00484581">
        <w:rPr>
          <w:b/>
        </w:rPr>
        <w:t xml:space="preserve"> (PCIT</w:t>
      </w:r>
      <w:r w:rsidRPr="00484581">
        <w:t>) studied in a small wait list trial in Florida</w:t>
      </w:r>
      <w:r w:rsidR="00B628C4" w:rsidRPr="00484581">
        <w:t xml:space="preserve"> </w:t>
      </w:r>
      <w:r w:rsidRPr="00484581">
        <w:fldChar w:fldCharType="begin"/>
      </w:r>
      <w:r w:rsidR="00D2100E" w:rsidRPr="00484581">
        <w:instrText xml:space="preserve"> ADDIN EN.CITE &lt;EndNote&gt;&lt;Cite&gt;&lt;Author&gt;Bagner&lt;/Author&gt;&lt;Year&gt;2007&lt;/Year&gt;&lt;RecNum&gt;161&lt;/RecNum&gt;&lt;DisplayText&gt;(Bagner &amp;amp; Eyberg, 2007)&lt;/DisplayText&gt;&lt;record&gt;&lt;rec-number&gt;161&lt;/rec-number&gt;&lt;foreign-keys&gt;&lt;key app="EN" db-id="zpaav5e2qvz506e9txkpazpi9dsa0pr090fs"&gt;161&lt;/key&gt;&lt;/foreign-keys&gt;&lt;ref-type name="Journal Article"&gt;17&lt;/ref-type&gt;&lt;contributors&gt;&lt;authors&gt;&lt;author&gt;Bagner, D., M. &lt;/author&gt;&lt;author&gt;Eyberg, S., M.&lt;/author&gt;&lt;/authors&gt;&lt;/contributors&gt;&lt;titles&gt;&lt;title&gt;Parent-Child Interaction Therapy for Disruptive Behavior in Children with Mental Retardation: A Randomized Controlled Trial&lt;/title&gt;&lt;secondary-title&gt;Journal of Clinical Child and Adolescent Psychology&lt;/secondary-title&gt;&lt;/titles&gt;&lt;periodical&gt;&lt;full-title&gt;Journal of Clinical Child and Adolescent Psychology&lt;/full-title&gt;&lt;abbr-1&gt;Journal of Clinical Child and Adolescent Psychology&lt;/abbr-1&gt;&lt;/periodical&gt;&lt;pages&gt;418-429&lt;/pages&gt;&lt;volume&gt;36&lt;/volume&gt;&lt;number&gt;3&lt;/number&gt;&lt;dates&gt;&lt;year&gt;2007&lt;/year&gt;&lt;/dates&gt;&lt;urls&gt;&lt;/urls&gt;&lt;/record&gt;&lt;/Cite&gt;&lt;/EndNote&gt;</w:instrText>
      </w:r>
      <w:r w:rsidRPr="00484581">
        <w:fldChar w:fldCharType="separate"/>
      </w:r>
      <w:r w:rsidR="00D2100E" w:rsidRPr="00484581">
        <w:rPr>
          <w:noProof/>
        </w:rPr>
        <w:t>(</w:t>
      </w:r>
      <w:hyperlink w:anchor="_ENREF_6" w:tooltip="Bagner, 2007 #161" w:history="1">
        <w:r w:rsidR="000A3B87" w:rsidRPr="00484581">
          <w:rPr>
            <w:noProof/>
          </w:rPr>
          <w:t>Bagner &amp; Eyberg, 2007</w:t>
        </w:r>
      </w:hyperlink>
      <w:r w:rsidR="00D2100E" w:rsidRPr="00484581">
        <w:rPr>
          <w:noProof/>
        </w:rPr>
        <w:t>)</w:t>
      </w:r>
      <w:r w:rsidRPr="00484581">
        <w:fldChar w:fldCharType="end"/>
      </w:r>
      <w:r w:rsidRPr="00484581">
        <w:t xml:space="preserve">. This study </w:t>
      </w:r>
      <w:r w:rsidR="007A6377" w:rsidRPr="00484581">
        <w:t>used PCIT to treat</w:t>
      </w:r>
      <w:r w:rsidRPr="00484581">
        <w:t xml:space="preserve"> disruptive behaviors </w:t>
      </w:r>
      <w:r w:rsidR="007A6377" w:rsidRPr="00484581">
        <w:t>among</w:t>
      </w:r>
      <w:r w:rsidRPr="00484581">
        <w:t xml:space="preserve"> </w:t>
      </w:r>
      <w:r w:rsidR="007A6377" w:rsidRPr="00484581">
        <w:t>young children aged 3 to 6,</w:t>
      </w:r>
      <w:r w:rsidRPr="00484581">
        <w:t xml:space="preserve"> with mental retar</w:t>
      </w:r>
      <w:r w:rsidR="007A6377" w:rsidRPr="00484581">
        <w:t xml:space="preserve">dation </w:t>
      </w:r>
      <w:r w:rsidRPr="00484581">
        <w:t>and co</w:t>
      </w:r>
      <w:r w:rsidR="007A6377" w:rsidRPr="00484581">
        <w:t>-occurring</w:t>
      </w:r>
      <w:r w:rsidRPr="00484581">
        <w:t xml:space="preserve"> oppositional defiant di</w:t>
      </w:r>
      <w:r w:rsidR="007A6377" w:rsidRPr="00484581">
        <w:t>agnosis</w:t>
      </w:r>
      <w:r w:rsidRPr="00484581">
        <w:t>. This study demonstrated that PCIT mothers</w:t>
      </w:r>
      <w:r w:rsidR="007A6377" w:rsidRPr="00484581">
        <w:t xml:space="preserve"> were</w:t>
      </w:r>
      <w:r w:rsidRPr="00484581">
        <w:t xml:space="preserve"> interact</w:t>
      </w:r>
      <w:r w:rsidR="007A6377" w:rsidRPr="00484581">
        <w:t>ing</w:t>
      </w:r>
      <w:r w:rsidRPr="00484581">
        <w:t xml:space="preserve"> positively with their </w:t>
      </w:r>
      <w:r w:rsidR="007A6377" w:rsidRPr="00484581">
        <w:t xml:space="preserve">intellectually disabled </w:t>
      </w:r>
      <w:r w:rsidR="007A6377" w:rsidRPr="00484581">
        <w:rPr>
          <w:iCs/>
        </w:rPr>
        <w:t>children</w:t>
      </w:r>
      <w:r w:rsidRPr="00484581">
        <w:t xml:space="preserve"> than mothers</w:t>
      </w:r>
      <w:r w:rsidR="007A6377" w:rsidRPr="00484581">
        <w:t xml:space="preserve"> in the wait-list group. The</w:t>
      </w:r>
      <w:r w:rsidRPr="00484581">
        <w:t xml:space="preserve"> </w:t>
      </w:r>
      <w:r w:rsidR="007A6377" w:rsidRPr="00484581">
        <w:t>PC</w:t>
      </w:r>
      <w:r w:rsidRPr="00484581">
        <w:t xml:space="preserve">IT mothers </w:t>
      </w:r>
      <w:r w:rsidR="007A6377" w:rsidRPr="00484581">
        <w:t xml:space="preserve">also </w:t>
      </w:r>
      <w:r w:rsidRPr="00484581">
        <w:t xml:space="preserve">reported </w:t>
      </w:r>
      <w:r w:rsidR="007A6377" w:rsidRPr="00484581">
        <w:t>lower</w:t>
      </w:r>
      <w:r w:rsidRPr="00484581">
        <w:t xml:space="preserve"> disruptive behaviors</w:t>
      </w:r>
      <w:r w:rsidR="00D67BDA" w:rsidRPr="00484581">
        <w:t xml:space="preserve"> in their</w:t>
      </w:r>
      <w:r w:rsidRPr="00484581">
        <w:t xml:space="preserve"> </w:t>
      </w:r>
      <w:r w:rsidR="00D67BDA" w:rsidRPr="00484581">
        <w:t xml:space="preserve">children </w:t>
      </w:r>
      <w:r w:rsidRPr="00484581">
        <w:lastRenderedPageBreak/>
        <w:fldChar w:fldCharType="begin"/>
      </w:r>
      <w:r w:rsidR="00D2100E" w:rsidRPr="00484581">
        <w:instrText xml:space="preserve"> ADDIN EN.CITE &lt;EndNote&gt;&lt;Cite&gt;&lt;Author&gt;Achenbach&lt;/Author&gt;&lt;Year&gt;2000&lt;/Year&gt;&lt;RecNum&gt;164&lt;/RecNum&gt;&lt;DisplayText&gt;(Achenbach T &amp;amp; Rescorla L, 2000)&lt;/DisplayText&gt;&lt;record&gt;&lt;rec-number&gt;164&lt;/rec-number&gt;&lt;foreign-keys&gt;&lt;key app="EN" db-id="zpaav5e2qvz506e9txkpazpi9dsa0pr090fs"&gt;164&lt;/key&gt;&lt;/foreign-keys&gt;&lt;ref-type name="Book"&gt;6&lt;/ref-type&gt;&lt;contributors&gt;&lt;authors&gt;&lt;author&gt;Achenbach T, M&lt;/author&gt;&lt;author&gt;Rescorla L, A&lt;/author&gt;&lt;/authors&gt;&lt;secondary-authors&gt;&lt;author&gt;Research Center for Children, Youth, &amp;amp; Families.&lt;/author&gt;&lt;/secondary-authors&gt;&lt;/contributors&gt;&lt;titles&gt;&lt;title&gt;Manual of the ASEBA Preschool Forms &amp;amp; Profiles&lt;/title&gt;&lt;/titles&gt;&lt;dates&gt;&lt;year&gt;2000&lt;/year&gt;&lt;/dates&gt;&lt;pub-location&gt;Burlington&lt;/pub-location&gt;&lt;publisher&gt;University of Vermont,&lt;/publisher&gt;&lt;urls&gt;&lt;/urls&gt;&lt;/record&gt;&lt;/Cite&gt;&lt;/EndNote&gt;</w:instrText>
      </w:r>
      <w:r w:rsidRPr="00484581">
        <w:fldChar w:fldCharType="separate"/>
      </w:r>
      <w:r w:rsidR="00D2100E" w:rsidRPr="00484581">
        <w:rPr>
          <w:noProof/>
        </w:rPr>
        <w:t>(</w:t>
      </w:r>
      <w:hyperlink w:anchor="_ENREF_4" w:tooltip="Achenbach T, 2000 #164" w:history="1">
        <w:r w:rsidR="000A3B87" w:rsidRPr="00484581">
          <w:rPr>
            <w:noProof/>
          </w:rPr>
          <w:t>Achenbach T &amp; Rescorla L, 2000</w:t>
        </w:r>
      </w:hyperlink>
      <w:r w:rsidR="00D2100E" w:rsidRPr="00484581">
        <w:rPr>
          <w:noProof/>
        </w:rPr>
        <w:t>)</w:t>
      </w:r>
      <w:r w:rsidRPr="00484581">
        <w:fldChar w:fldCharType="end"/>
      </w:r>
      <w:r w:rsidRPr="00484581">
        <w:t>,</w:t>
      </w:r>
      <w:r w:rsidR="00D67BDA" w:rsidRPr="00484581">
        <w:t xml:space="preserve"> and low</w:t>
      </w:r>
      <w:r w:rsidRPr="00484581">
        <w:t xml:space="preserve"> parent</w:t>
      </w:r>
      <w:r w:rsidR="00D67BDA" w:rsidRPr="00484581">
        <w:t>al</w:t>
      </w:r>
      <w:r w:rsidRPr="00484581">
        <w:t xml:space="preserve"> stress </w:t>
      </w:r>
      <w:r w:rsidR="00D67BDA" w:rsidRPr="00484581">
        <w:t xml:space="preserve">after treatment </w:t>
      </w:r>
      <w:r w:rsidRPr="00484581">
        <w:fldChar w:fldCharType="begin"/>
      </w:r>
      <w:r w:rsidR="00D2100E" w:rsidRPr="00484581">
        <w:instrText xml:space="preserve"> ADDIN EN.CITE &lt;EndNote&gt;&lt;Cite&gt;&lt;Author&gt;Abidin&lt;/Author&gt;&lt;Year&gt;1995&lt;/Year&gt;&lt;RecNum&gt;144&lt;/RecNum&gt;&lt;DisplayText&gt;(Abidin, 1995)&lt;/DisplayText&gt;&lt;record&gt;&lt;rec-number&gt;144&lt;/rec-number&gt;&lt;foreign-keys&gt;&lt;key app="EN" db-id="zpaav5e2qvz506e9txkpazpi9dsa0pr090fs"&gt;144&lt;/key&gt;&lt;/foreign-keys&gt;&lt;ref-type name="Book"&gt;6&lt;/ref-type&gt;&lt;contributors&gt;&lt;authors&gt;&lt;author&gt;Abidin, R. R.&lt;/author&gt;&lt;/authors&gt;&lt;tertiary-authors&gt;&lt;author&gt;Paediatric Psychology Press&lt;/author&gt;&lt;/tertiary-authors&gt;&lt;/contributors&gt;&lt;titles&gt;&lt;title&gt;Parent Stress Index- Manual&lt;/title&gt;&lt;/titles&gt;&lt;dates&gt;&lt;year&gt;1995&lt;/year&gt;&lt;/dates&gt;&lt;pub-location&gt;Charlottesville, VA&lt;/pub-location&gt;&lt;urls&gt;&lt;/urls&gt;&lt;/record&gt;&lt;/Cite&gt;&lt;/EndNote&gt;</w:instrText>
      </w:r>
      <w:r w:rsidRPr="00484581">
        <w:fldChar w:fldCharType="separate"/>
      </w:r>
      <w:r w:rsidR="00D2100E" w:rsidRPr="00484581">
        <w:rPr>
          <w:noProof/>
        </w:rPr>
        <w:t>(</w:t>
      </w:r>
      <w:hyperlink w:anchor="_ENREF_2" w:tooltip="Abidin, 1995 #144" w:history="1">
        <w:r w:rsidR="000A3B87" w:rsidRPr="00484581">
          <w:rPr>
            <w:noProof/>
          </w:rPr>
          <w:t>Abidin, 1995</w:t>
        </w:r>
      </w:hyperlink>
      <w:r w:rsidR="00D2100E" w:rsidRPr="00484581">
        <w:rPr>
          <w:noProof/>
        </w:rPr>
        <w:t>)</w:t>
      </w:r>
      <w:r w:rsidRPr="00484581">
        <w:fldChar w:fldCharType="end"/>
      </w:r>
      <w:r w:rsidRPr="00484581">
        <w:t>).</w:t>
      </w:r>
      <w:r w:rsidR="00D67BDA" w:rsidRPr="00484581">
        <w:t xml:space="preserve"> One weakness </w:t>
      </w:r>
      <w:r w:rsidR="006D1401" w:rsidRPr="00484581">
        <w:t>of</w:t>
      </w:r>
      <w:r w:rsidR="00D67BDA" w:rsidRPr="00484581">
        <w:t xml:space="preserve"> t</w:t>
      </w:r>
      <w:r w:rsidRPr="00484581">
        <w:t>his study</w:t>
      </w:r>
      <w:r w:rsidR="00D67BDA" w:rsidRPr="00484581">
        <w:t>,</w:t>
      </w:r>
      <w:r w:rsidRPr="00484581">
        <w:t xml:space="preserve"> again</w:t>
      </w:r>
      <w:r w:rsidR="00D67BDA" w:rsidRPr="00484581">
        <w:t>,</w:t>
      </w:r>
      <w:r w:rsidRPr="00484581">
        <w:t xml:space="preserve"> </w:t>
      </w:r>
      <w:r w:rsidR="00D67BDA" w:rsidRPr="00484581">
        <w:t xml:space="preserve">was that it </w:t>
      </w:r>
      <w:r w:rsidRPr="00484581">
        <w:t xml:space="preserve">had a </w:t>
      </w:r>
      <w:r w:rsidR="00D67BDA" w:rsidRPr="00484581">
        <w:t>low</w:t>
      </w:r>
      <w:r w:rsidRPr="00484581">
        <w:t xml:space="preserve"> sample size, high participant attrition and absence of follow-up data.</w:t>
      </w:r>
    </w:p>
    <w:p w:rsidR="00016AC2" w:rsidRPr="00484581" w:rsidRDefault="00016AC2" w:rsidP="00AD6BFB">
      <w:pPr>
        <w:autoSpaceDE w:val="0"/>
        <w:autoSpaceDN w:val="0"/>
        <w:adjustRightInd w:val="0"/>
        <w:spacing w:after="0" w:line="360" w:lineRule="auto"/>
        <w:jc w:val="both"/>
      </w:pPr>
    </w:p>
    <w:p w:rsidR="00611EDA" w:rsidRPr="00484581" w:rsidRDefault="00611EDA" w:rsidP="00804BCE">
      <w:pPr>
        <w:spacing w:line="360" w:lineRule="auto"/>
        <w:jc w:val="both"/>
        <w:rPr>
          <w:b/>
          <w:i/>
        </w:rPr>
      </w:pPr>
      <w:r w:rsidRPr="00484581">
        <w:rPr>
          <w:b/>
          <w:i/>
        </w:rPr>
        <w:t xml:space="preserve">Adapted </w:t>
      </w:r>
      <w:r w:rsidR="00B628C4" w:rsidRPr="00484581">
        <w:rPr>
          <w:b/>
          <w:i/>
        </w:rPr>
        <w:t>p</w:t>
      </w:r>
      <w:r w:rsidRPr="00484581">
        <w:rPr>
          <w:b/>
          <w:i/>
        </w:rPr>
        <w:t xml:space="preserve">arenting training </w:t>
      </w:r>
      <w:r w:rsidR="00B104D6" w:rsidRPr="00484581">
        <w:rPr>
          <w:b/>
          <w:i/>
        </w:rPr>
        <w:t>programs</w:t>
      </w:r>
    </w:p>
    <w:p w:rsidR="00611EDA" w:rsidRPr="00484581" w:rsidRDefault="00597885" w:rsidP="00611EDA">
      <w:pPr>
        <w:spacing w:line="360" w:lineRule="auto"/>
        <w:jc w:val="both"/>
      </w:pPr>
      <w:r w:rsidRPr="00484581">
        <w:t>T</w:t>
      </w:r>
      <w:r w:rsidR="008606A0" w:rsidRPr="00484581">
        <w:t xml:space="preserve">he </w:t>
      </w:r>
      <w:r w:rsidR="008606A0" w:rsidRPr="00484581">
        <w:rPr>
          <w:b/>
        </w:rPr>
        <w:t>“Parent, Plus”</w:t>
      </w:r>
      <w:r w:rsidR="008606A0" w:rsidRPr="00484581">
        <w:t xml:space="preserve"> intervention for parents</w:t>
      </w:r>
      <w:r w:rsidR="00D67BDA" w:rsidRPr="00484581">
        <w:rPr>
          <w:rFonts w:cs="Calibri,Italic"/>
          <w:iCs/>
        </w:rPr>
        <w:t xml:space="preserve"> </w:t>
      </w:r>
      <w:r w:rsidR="00D67BDA" w:rsidRPr="00484581">
        <w:rPr>
          <w:iCs/>
        </w:rPr>
        <w:t xml:space="preserve">of </w:t>
      </w:r>
      <w:r w:rsidR="00D67BDA" w:rsidRPr="00484581">
        <w:t xml:space="preserve">intellectually disabled </w:t>
      </w:r>
      <w:r w:rsidR="008606A0" w:rsidRPr="00484581">
        <w:t>preschool children aged</w:t>
      </w:r>
      <w:r w:rsidR="00D67BDA" w:rsidRPr="00484581">
        <w:t xml:space="preserve"> between</w:t>
      </w:r>
      <w:r w:rsidR="008606A0" w:rsidRPr="00484581">
        <w:t xml:space="preserve"> 4</w:t>
      </w:r>
      <w:r w:rsidR="00D67BDA" w:rsidRPr="00484581">
        <w:t xml:space="preserve"> and </w:t>
      </w:r>
      <w:r w:rsidR="008606A0" w:rsidRPr="00484581">
        <w:t>7 years, and behavior</w:t>
      </w:r>
      <w:r w:rsidR="00D67BDA" w:rsidRPr="00484581">
        <w:t>al issues</w:t>
      </w:r>
      <w:r w:rsidRPr="00484581">
        <w:t xml:space="preserve"> was </w:t>
      </w:r>
      <w:r w:rsidR="006D1401" w:rsidRPr="00484581">
        <w:t>conducted</w:t>
      </w:r>
      <w:r w:rsidRPr="00484581">
        <w:t xml:space="preserve"> in Ireland </w:t>
      </w:r>
      <w:r w:rsidR="006D1401" w:rsidRPr="00484581">
        <w:t>with</w:t>
      </w:r>
      <w:r w:rsidRPr="00484581">
        <w:t xml:space="preserve"> a </w:t>
      </w:r>
      <w:r w:rsidR="006D1401" w:rsidRPr="00484581">
        <w:t>randomized</w:t>
      </w:r>
      <w:r w:rsidRPr="00484581">
        <w:t xml:space="preserve"> wait list trial. </w:t>
      </w:r>
      <w:r w:rsidR="008606A0" w:rsidRPr="00484581">
        <w:t xml:space="preserve">This </w:t>
      </w:r>
      <w:r w:rsidR="00501D49" w:rsidRPr="00484581">
        <w:t>was a group-based eight week</w:t>
      </w:r>
      <w:r w:rsidRPr="00484581">
        <w:t xml:space="preserve"> programme</w:t>
      </w:r>
      <w:r w:rsidR="008606A0" w:rsidRPr="00484581">
        <w:t xml:space="preserve"> </w:t>
      </w:r>
      <w:r w:rsidRPr="00484581">
        <w:t xml:space="preserve">with </w:t>
      </w:r>
      <w:r w:rsidR="00D14B48" w:rsidRPr="00484581">
        <w:t xml:space="preserve">staged </w:t>
      </w:r>
      <w:r w:rsidR="008606A0" w:rsidRPr="00484581">
        <w:t>video modelling</w:t>
      </w:r>
      <w:r w:rsidRPr="00484581">
        <w:t xml:space="preserve">. These </w:t>
      </w:r>
      <w:r w:rsidR="00D67BDA" w:rsidRPr="00484581">
        <w:t>were</w:t>
      </w:r>
      <w:r w:rsidRPr="00484581">
        <w:t xml:space="preserve"> then </w:t>
      </w:r>
      <w:r w:rsidR="008606A0" w:rsidRPr="00484581">
        <w:t>discussed</w:t>
      </w:r>
      <w:r w:rsidRPr="00484581">
        <w:t xml:space="preserve"> in the group</w:t>
      </w:r>
      <w:r w:rsidR="008606A0" w:rsidRPr="00484581">
        <w:t xml:space="preserve">. At follow up, the study reported significant reduction in stress on </w:t>
      </w:r>
      <w:r w:rsidR="00D67BDA" w:rsidRPr="00484581">
        <w:t>‘q</w:t>
      </w:r>
      <w:r w:rsidR="00D67BDA" w:rsidRPr="00484581">
        <w:rPr>
          <w:lang w:bidi="en-US"/>
        </w:rPr>
        <w:t>uestionnaire on resources and s</w:t>
      </w:r>
      <w:r w:rsidR="008606A0" w:rsidRPr="00484581">
        <w:rPr>
          <w:lang w:bidi="en-US"/>
        </w:rPr>
        <w:t>tress</w:t>
      </w:r>
      <w:r w:rsidR="00D67BDA" w:rsidRPr="00484581">
        <w:rPr>
          <w:lang w:bidi="en-US"/>
        </w:rPr>
        <w:t>’</w:t>
      </w:r>
      <w:r w:rsidR="008606A0" w:rsidRPr="00484581">
        <w:rPr>
          <w:lang w:bidi="en-US"/>
        </w:rPr>
        <w:t xml:space="preserve"> </w:t>
      </w:r>
      <w:r w:rsidR="008606A0" w:rsidRPr="00484581">
        <w:t xml:space="preserve">(QRS-F) </w:t>
      </w:r>
      <w:r w:rsidR="008606A0" w:rsidRPr="00484581">
        <w:fldChar w:fldCharType="begin"/>
      </w:r>
      <w:r w:rsidR="00D2100E" w:rsidRPr="00484581">
        <w:instrText xml:space="preserve"> ADDIN EN.CITE &lt;EndNote&gt;&lt;Cite&gt;&lt;Author&gt;Friedrich&lt;/Author&gt;&lt;Year&gt;1983&lt;/Year&gt;&lt;RecNum&gt;65&lt;/RecNum&gt;&lt;DisplayText&gt;(Friedrich et al., 1983)&lt;/DisplayText&gt;&lt;record&gt;&lt;rec-number&gt;65&lt;/rec-number&gt;&lt;foreign-keys&gt;&lt;key app="EN" db-id="zpaav5e2qvz506e9txkpazpi9dsa0pr090fs"&gt;65&lt;/key&gt;&lt;/foreign-keys&gt;&lt;ref-type name="Journal Article"&gt;17&lt;/ref-type&gt;&lt;contributors&gt;&lt;authors&gt;&lt;author&gt;Friedrich, W. &lt;/author&gt;&lt;author&gt;Greenberg, M.  &lt;/author&gt;&lt;author&gt;Crnic, K. &lt;/author&gt;&lt;/authors&gt;&lt;/contributors&gt;&lt;titles&gt;&lt;title&gt; A short-form of the questionnaire on resources and stress&lt;/title&gt;&lt;secondary-title&gt;American Journal of Mental Deficiency&lt;/secondary-title&gt;&lt;alt-title&gt;American Journal of Mental Deficiency&lt;/alt-title&gt;&lt;/titles&gt;&lt;periodical&gt;&lt;full-title&gt;American Journal of Mental Deficiency&lt;/full-title&gt;&lt;abbr-1&gt;American Journal of Mental Deficiency&lt;/abbr-1&gt;&lt;/periodical&gt;&lt;alt-periodical&gt;&lt;full-title&gt;American Journal of Mental Deficiency&lt;/full-title&gt;&lt;abbr-1&gt;American Journal of Mental Deficiency&lt;/abbr-1&gt;&lt;/alt-periodical&gt;&lt;pages&gt;41-48&lt;/pages&gt;&lt;volume&gt;88&lt;/volume&gt;&lt;dates&gt;&lt;year&gt;1983&lt;/year&gt;&lt;/dates&gt;&lt;urls&gt;&lt;/urls&gt;&lt;/record&gt;&lt;/Cite&gt;&lt;/EndNote&gt;</w:instrText>
      </w:r>
      <w:r w:rsidR="008606A0" w:rsidRPr="00484581">
        <w:fldChar w:fldCharType="separate"/>
      </w:r>
      <w:r w:rsidR="00D2100E" w:rsidRPr="00484581">
        <w:rPr>
          <w:noProof/>
        </w:rPr>
        <w:t>(</w:t>
      </w:r>
      <w:hyperlink w:anchor="_ENREF_19" w:tooltip="Friedrich, 1983 #65" w:history="1">
        <w:r w:rsidR="000A3B87" w:rsidRPr="00484581">
          <w:rPr>
            <w:noProof/>
          </w:rPr>
          <w:t>Friedrich et al., 1983</w:t>
        </w:r>
      </w:hyperlink>
      <w:r w:rsidR="00D2100E" w:rsidRPr="00484581">
        <w:rPr>
          <w:noProof/>
        </w:rPr>
        <w:t>)</w:t>
      </w:r>
      <w:r w:rsidR="008606A0" w:rsidRPr="00484581">
        <w:fldChar w:fldCharType="end"/>
      </w:r>
      <w:r w:rsidR="008606A0" w:rsidRPr="00484581">
        <w:t xml:space="preserve"> with gains maintained at the end of 10-month follow-up </w:t>
      </w:r>
      <w:r w:rsidR="008606A0" w:rsidRPr="00484581">
        <w:fldChar w:fldCharType="begin"/>
      </w:r>
      <w:r w:rsidR="00C26083" w:rsidRPr="00484581">
        <w:instrText xml:space="preserve"> ADDIN EN.CITE &lt;EndNote&gt;&lt;Cite&gt;&lt;Author&gt;Quinn&lt;/Author&gt;&lt;Year&gt;2007&lt;/Year&gt;&lt;RecNum&gt;91&lt;/RecNum&gt;&lt;DisplayText&gt;(Quinn, Carr, &amp;amp; I, 2007)&lt;/DisplayText&gt;&lt;record&gt;&lt;rec-number&gt;91&lt;/rec-number&gt;&lt;foreign-keys&gt;&lt;key app="EN" db-id="zpaav5e2qvz506e9txkpazpi9dsa0pr090fs"&gt;91&lt;/key&gt;&lt;/foreign-keys&gt;&lt;ref-type name="Journal Article"&gt;17&lt;/ref-type&gt;&lt;contributors&gt;&lt;authors&gt;&lt;author&gt;Quinn, M&lt;/author&gt;&lt;author&gt;Carr, L. &lt;/author&gt;&lt;author&gt;O’sulliran. I&lt;/author&gt;&lt;/authors&gt;&lt;/contributors&gt;&lt;titles&gt;&lt;title&gt;Parent Plus Program 1: Evaluation of its Effectiveness for Pre-School Children with Developmental and behavioral Problems&lt;/title&gt;&lt;secondary-title&gt;Journal of Applied Research in Intellectual Disabilities &lt;/secondary-title&gt;&lt;alt-title&gt;Journal of Applied Research in Intellectual Disabilities &lt;/alt-title&gt;&lt;/titles&gt;&lt;periodical&gt;&lt;full-title&gt;Journal of Applied Research in Intellectual Disabilities&lt;/full-title&gt;&lt;abbr-1&gt;Journal of Applied Research in Intellectual Disabilities&lt;/abbr-1&gt;&lt;/periodical&gt;&lt;alt-periodical&gt;&lt;full-title&gt;Journal of Applied Research in Intellectual Disabilities&lt;/full-title&gt;&lt;abbr-1&gt;Journal of Applied Research in Intellectual Disabilities&lt;/abbr-1&gt;&lt;/alt-periodical&gt;&lt;pages&gt; 345-359&lt;/pages&gt;&lt;volume&gt;20&lt;/volume&gt;&lt;dates&gt;&lt;year&gt;2007&lt;/year&gt;&lt;/dates&gt;&lt;urls&gt;&lt;/urls&gt;&lt;/record&gt;&lt;/Cite&gt;&lt;/EndNote&gt;</w:instrText>
      </w:r>
      <w:r w:rsidR="008606A0" w:rsidRPr="00484581">
        <w:fldChar w:fldCharType="separate"/>
      </w:r>
      <w:r w:rsidR="00C26083" w:rsidRPr="00484581">
        <w:rPr>
          <w:noProof/>
        </w:rPr>
        <w:t>(</w:t>
      </w:r>
      <w:hyperlink w:anchor="_ENREF_43" w:tooltip="Quinn, 2007 #91" w:history="1">
        <w:r w:rsidR="000A3B87" w:rsidRPr="00484581">
          <w:rPr>
            <w:noProof/>
          </w:rPr>
          <w:t>Quinn, Carr, &amp; I, 2007</w:t>
        </w:r>
      </w:hyperlink>
      <w:r w:rsidR="00C26083" w:rsidRPr="00484581">
        <w:rPr>
          <w:noProof/>
        </w:rPr>
        <w:t>)</w:t>
      </w:r>
      <w:r w:rsidR="008606A0" w:rsidRPr="00484581">
        <w:fldChar w:fldCharType="end"/>
      </w:r>
      <w:r w:rsidR="00623037" w:rsidRPr="00484581">
        <w:t xml:space="preserve">. A similar study </w:t>
      </w:r>
      <w:r w:rsidR="007515A0" w:rsidRPr="00484581">
        <w:t>done in</w:t>
      </w:r>
      <w:r w:rsidR="00623037" w:rsidRPr="00484581">
        <w:t xml:space="preserve"> </w:t>
      </w:r>
      <w:r w:rsidR="004432EE" w:rsidRPr="00484581">
        <w:t>Australia</w:t>
      </w:r>
      <w:r w:rsidR="00623037" w:rsidRPr="00484581">
        <w:t xml:space="preserve">  </w:t>
      </w:r>
      <w:proofErr w:type="spellStart"/>
      <w:r w:rsidR="00623037" w:rsidRPr="00484581">
        <w:t>trialled</w:t>
      </w:r>
      <w:proofErr w:type="spellEnd"/>
      <w:r w:rsidR="00B628C4" w:rsidRPr="00484581">
        <w:t xml:space="preserve"> </w:t>
      </w:r>
      <w:r w:rsidR="00CB22A9" w:rsidRPr="00484581">
        <w:t xml:space="preserve">the </w:t>
      </w:r>
      <w:r w:rsidR="003163E6" w:rsidRPr="00484581">
        <w:rPr>
          <w:b/>
        </w:rPr>
        <w:t xml:space="preserve">Stepping Stones </w:t>
      </w:r>
      <w:r w:rsidR="00FB55F9" w:rsidRPr="00484581">
        <w:rPr>
          <w:b/>
        </w:rPr>
        <w:t>Triple</w:t>
      </w:r>
      <w:r w:rsidR="003163E6" w:rsidRPr="00484581">
        <w:rPr>
          <w:b/>
        </w:rPr>
        <w:t xml:space="preserve"> P</w:t>
      </w:r>
      <w:r w:rsidR="003163E6" w:rsidRPr="00484581">
        <w:t xml:space="preserve"> </w:t>
      </w:r>
      <w:r w:rsidR="00CB22A9" w:rsidRPr="00484581">
        <w:t>parent training in a randomized</w:t>
      </w:r>
      <w:r w:rsidR="00023A25" w:rsidRPr="00484581">
        <w:t xml:space="preserve"> </w:t>
      </w:r>
      <w:r w:rsidR="00CB22A9" w:rsidRPr="00484581">
        <w:t xml:space="preserve"> wait list study for </w:t>
      </w:r>
      <w:r w:rsidR="003163E6" w:rsidRPr="00484581">
        <w:t>4</w:t>
      </w:r>
      <w:r w:rsidR="00CB3C15" w:rsidRPr="00484581">
        <w:t>7</w:t>
      </w:r>
      <w:r w:rsidR="003163E6" w:rsidRPr="00484581">
        <w:t xml:space="preserve"> families </w:t>
      </w:r>
      <w:r w:rsidR="00623037" w:rsidRPr="00484581">
        <w:t>for</w:t>
      </w:r>
      <w:r w:rsidR="00B628C4" w:rsidRPr="00484581">
        <w:t xml:space="preserve"> </w:t>
      </w:r>
      <w:r w:rsidR="007515A0" w:rsidRPr="00484581">
        <w:t xml:space="preserve">intellectually disabled </w:t>
      </w:r>
      <w:r w:rsidR="003163E6" w:rsidRPr="00484581">
        <w:t>preschool children</w:t>
      </w:r>
      <w:r w:rsidR="007515A0" w:rsidRPr="00484581">
        <w:t xml:space="preserve"> aged 2 and </w:t>
      </w:r>
      <w:r w:rsidR="00C753EE" w:rsidRPr="00484581">
        <w:t xml:space="preserve">7 years </w:t>
      </w:r>
      <w:r w:rsidR="007515A0" w:rsidRPr="00484581">
        <w:rPr>
          <w:iCs/>
        </w:rPr>
        <w:t xml:space="preserve">of </w:t>
      </w:r>
      <w:r w:rsidR="002D7255" w:rsidRPr="00484581">
        <w:t xml:space="preserve">and </w:t>
      </w:r>
      <w:r w:rsidR="00AD458D" w:rsidRPr="00484581">
        <w:t>behavioral</w:t>
      </w:r>
      <w:r w:rsidR="002D7255" w:rsidRPr="00484581">
        <w:t xml:space="preserve"> </w:t>
      </w:r>
      <w:r w:rsidR="007515A0" w:rsidRPr="00484581">
        <w:t>challenges</w:t>
      </w:r>
      <w:r w:rsidR="00E752F6" w:rsidRPr="00484581">
        <w:t xml:space="preserve"> from </w:t>
      </w:r>
      <w:r w:rsidR="007515A0" w:rsidRPr="00484581">
        <w:t xml:space="preserve">Disability Commission’s Register for </w:t>
      </w:r>
      <w:r w:rsidR="00C753EE" w:rsidRPr="00484581">
        <w:t xml:space="preserve">Western Australian </w:t>
      </w:r>
      <w:r w:rsidR="007515A0" w:rsidRPr="00484581">
        <w:fldChar w:fldCharType="begin"/>
      </w:r>
      <w:r w:rsidR="007515A0" w:rsidRPr="00484581">
        <w:instrText xml:space="preserve"> ADDIN EN.CITE &lt;EndNote&gt;&lt;Cite&gt;&lt;Author&gt;Basnet&lt;/Author&gt;&lt;Year&gt;2012&lt;/Year&gt;&lt;RecNum&gt;17&lt;/RecNum&gt;&lt;DisplayText&gt;(Basnet, Jaiswal, Adhikari, &amp;amp; Shyangwa, 2012)&lt;/DisplayText&gt;&lt;record&gt;&lt;rec-number&gt;17&lt;/rec-number&gt;&lt;foreign-keys&gt;&lt;key app="EN" db-id="zpaav5e2qvz506e9txkpazpi9dsa0pr090fs"&gt;17&lt;/key&gt;&lt;key app="ENWeb" db-id=""&gt;0&lt;/key&gt;&lt;/foreign-keys&gt;&lt;ref-type name="Journal Article"&gt;17&lt;/ref-type&gt;&lt;contributors&gt;&lt;authors&gt;&lt;author&gt;Basnet, B.&lt;/author&gt;&lt;author&gt;Jaiswal, M.&lt;/author&gt;&lt;author&gt;Adhikari, B.&lt;/author&gt;&lt;author&gt;Shyangwa, P. M.&lt;/author&gt;&lt;/authors&gt;&lt;/contributors&gt;&lt;auth-address&gt;Department of Psychiatry, B.P.Koirala Institute of Health Sciences, Dharan, Nepal.&lt;/auth-address&gt;&lt;titles&gt;&lt;title&gt;Depression among undergraduate medical students&lt;/title&gt;&lt;secondary-title&gt;Kathmandu Univ Med J (KUMJ)&lt;/secondary-title&gt;&lt;alt-title&gt;Kathmandu University medical journal (KUMJ)&lt;/alt-title&gt;&lt;/titles&gt;&lt;periodical&gt;&lt;full-title&gt;Kathmandu Univ Med J (KUMJ)&lt;/full-title&gt;&lt;abbr-1&gt;Kathmandu University medical journal (KUMJ)&lt;/abbr-1&gt;&lt;/periodical&gt;&lt;alt-periodical&gt;&lt;full-title&gt;Kathmandu Univ Med J (KUMJ)&lt;/full-title&gt;&lt;abbr-1&gt;Kathmandu University medical journal (KUMJ)&lt;/abbr-1&gt;&lt;/alt-periodical&gt;&lt;pages&gt;56-9&lt;/pages&gt;&lt;volume&gt;10&lt;/volume&gt;&lt;number&gt;39&lt;/number&gt;&lt;edition&gt;2013/02/26&lt;/edition&gt;&lt;dates&gt;&lt;year&gt;2012&lt;/year&gt;&lt;pub-dates&gt;&lt;date&gt;Jul&lt;/date&gt;&lt;/pub-dates&gt;&lt;/dates&gt;&lt;isbn&gt;1812-2078 (Electronic)&amp;#xD;1812-2027 (Linking)&lt;/isbn&gt;&lt;accession-num&gt;23434964&lt;/accession-num&gt;&lt;urls&gt;&lt;/urls&gt;&lt;remote-database-provider&gt;NLM&lt;/remote-database-provider&gt;&lt;language&gt;eng&lt;/language&gt;&lt;/record&gt;&lt;/Cite&gt;&lt;/EndNote&gt;</w:instrText>
      </w:r>
      <w:r w:rsidR="007515A0" w:rsidRPr="00484581">
        <w:fldChar w:fldCharType="separate"/>
      </w:r>
      <w:r w:rsidR="007515A0" w:rsidRPr="00484581">
        <w:rPr>
          <w:noProof/>
        </w:rPr>
        <w:t>(</w:t>
      </w:r>
      <w:hyperlink w:anchor="_ENREF_9" w:tooltip="Basnet, 2012 #17" w:history="1">
        <w:r w:rsidR="000A3B87" w:rsidRPr="00484581">
          <w:rPr>
            <w:noProof/>
          </w:rPr>
          <w:t>Basnet, Jaiswal, Adhikari, &amp; Shyangwa, 2012</w:t>
        </w:r>
      </w:hyperlink>
      <w:r w:rsidR="007515A0" w:rsidRPr="00484581">
        <w:rPr>
          <w:noProof/>
        </w:rPr>
        <w:t>)</w:t>
      </w:r>
      <w:r w:rsidR="007515A0" w:rsidRPr="00484581">
        <w:fldChar w:fldCharType="end"/>
      </w:r>
      <w:r w:rsidR="00C753EE" w:rsidRPr="00484581">
        <w:t xml:space="preserve">. </w:t>
      </w:r>
      <w:r w:rsidR="007515A0" w:rsidRPr="00484581">
        <w:t>R</w:t>
      </w:r>
      <w:r w:rsidR="00623037" w:rsidRPr="00484581">
        <w:t xml:space="preserve">educed stress </w:t>
      </w:r>
      <w:r w:rsidR="007515A0" w:rsidRPr="00484581">
        <w:t>was found among parents in the intervention group,</w:t>
      </w:r>
      <w:r w:rsidR="00B628C4" w:rsidRPr="00484581">
        <w:t xml:space="preserve"> </w:t>
      </w:r>
      <w:r w:rsidR="007515A0" w:rsidRPr="00484581">
        <w:t>utilizing</w:t>
      </w:r>
      <w:r w:rsidR="00623037" w:rsidRPr="00484581">
        <w:t xml:space="preserve"> </w:t>
      </w:r>
      <w:r w:rsidR="004432EE" w:rsidRPr="00484581">
        <w:t>measures of parenting style and stress</w:t>
      </w:r>
      <w:r w:rsidR="00C753EE" w:rsidRPr="00484581">
        <w:t xml:space="preserve"> </w:t>
      </w:r>
      <w:r w:rsidR="00C753EE" w:rsidRPr="00484581">
        <w:fldChar w:fldCharType="begin"/>
      </w:r>
      <w:r w:rsidR="00C26083" w:rsidRPr="00484581">
        <w:instrText xml:space="preserve"> ADDIN EN.CITE &lt;EndNote&gt;&lt;Cite&gt;&lt;Author&gt;Arnold&lt;/Author&gt;&lt;Year&gt;1993&lt;/Year&gt;&lt;RecNum&gt;148&lt;/RecNum&gt;&lt;DisplayText&gt;(Arnold, O’Leary, Wolff, &amp;amp; Acker, 1993; Lovibond P. &amp;amp; Lovibond S., 1995)&lt;/DisplayText&gt;&lt;record&gt;&lt;rec-number&gt;148&lt;/rec-number&gt;&lt;foreign-keys&gt;&lt;key app="EN" db-id="zpaav5e2qvz506e9txkpazpi9dsa0pr090fs"&gt;148&lt;/key&gt;&lt;/foreign-keys&gt;&lt;ref-type name="Journal Article"&gt;17&lt;/ref-type&gt;&lt;contributors&gt;&lt;authors&gt;&lt;author&gt;Arnold, D. S., &lt;/author&gt;&lt;author&gt;O’Leary, S. G., &lt;/author&gt;&lt;author&gt;Wolff, L. S., &lt;/author&gt;&lt;author&gt;Acker, M. M. &lt;/author&gt;&lt;/authors&gt;&lt;/contributors&gt;&lt;titles&gt;&lt;title&gt;The Parenting Scale: A measure of dysfunctional parenting in&amp;#xD;discipline situations. ,  &lt;/title&gt;&lt;secondary-title&gt;Psychological Assessment&lt;/secondary-title&gt;&lt;/titles&gt;&lt;periodical&gt;&lt;full-title&gt;Psychological Assessment&lt;/full-title&gt;&lt;/periodical&gt;&lt;pages&gt;137-144&lt;/pages&gt;&lt;volume&gt;5&lt;/volume&gt;&lt;dates&gt;&lt;year&gt;1993&lt;/year&gt;&lt;/dates&gt;&lt;urls&gt;&lt;/urls&gt;&lt;/record&gt;&lt;/Cite&gt;&lt;Cite&gt;&lt;Author&gt;Lovibond P.&lt;/Author&gt;&lt;Year&gt;1995&lt;/Year&gt;&lt;RecNum&gt;146&lt;/RecNum&gt;&lt;record&gt;&lt;rec-number&gt;146&lt;/rec-number&gt;&lt;foreign-keys&gt;&lt;key app="EN" db-id="zpaav5e2qvz506e9txkpazpi9dsa0pr090fs"&gt;146&lt;/key&gt;&lt;/foreign-keys&gt;&lt;ref-type name="Journal Article"&gt;17&lt;/ref-type&gt;&lt;contributors&gt;&lt;authors&gt;&lt;author&gt;Lovibond P.,&lt;/author&gt;&lt;author&gt;Lovibond S., H&lt;/author&gt;&lt;/authors&gt;&lt;/contributors&gt;&lt;titles&gt;&lt;title&gt;The structure of negative emotional states: Comparison of the Depression anxiety stree scales with the Beck anviety and depression inventories&lt;/title&gt;&lt;secondary-title&gt;Beahviour Research and therapy&lt;/secondary-title&gt;&lt;/titles&gt;&lt;periodical&gt;&lt;full-title&gt;Beahviour Research and therapy&lt;/full-title&gt;&lt;/periodical&gt;&lt;pages&gt;335-343&lt;/pages&gt;&lt;volume&gt;33&lt;/volume&gt;&lt;dates&gt;&lt;year&gt;1995&lt;/year&gt;&lt;/dates&gt;&lt;urls&gt;&lt;/urls&gt;&lt;/record&gt;&lt;/Cite&gt;&lt;/EndNote&gt;</w:instrText>
      </w:r>
      <w:r w:rsidR="00C753EE" w:rsidRPr="00484581">
        <w:fldChar w:fldCharType="separate"/>
      </w:r>
      <w:r w:rsidR="00C26083" w:rsidRPr="00484581">
        <w:rPr>
          <w:noProof/>
        </w:rPr>
        <w:t>(</w:t>
      </w:r>
      <w:hyperlink w:anchor="_ENREF_5" w:tooltip="Arnold, 1993 #148" w:history="1">
        <w:r w:rsidR="000A3B87" w:rsidRPr="00484581">
          <w:rPr>
            <w:noProof/>
          </w:rPr>
          <w:t>Arnold, O’Leary, Wolff, &amp; Acker, 1993</w:t>
        </w:r>
      </w:hyperlink>
      <w:r w:rsidR="00C26083" w:rsidRPr="00484581">
        <w:rPr>
          <w:noProof/>
        </w:rPr>
        <w:t xml:space="preserve">; </w:t>
      </w:r>
      <w:hyperlink w:anchor="_ENREF_34" w:tooltip="Lovibond P., 1995 #146" w:history="1">
        <w:r w:rsidR="000A3B87" w:rsidRPr="00484581">
          <w:rPr>
            <w:noProof/>
          </w:rPr>
          <w:t>Lovibond P. &amp; Lovibond S., 1995</w:t>
        </w:r>
      </w:hyperlink>
      <w:r w:rsidR="00C26083" w:rsidRPr="00484581">
        <w:rPr>
          <w:noProof/>
        </w:rPr>
        <w:t>)</w:t>
      </w:r>
      <w:r w:rsidR="00C753EE" w:rsidRPr="00484581">
        <w:fldChar w:fldCharType="end"/>
      </w:r>
      <w:r w:rsidR="00623037" w:rsidRPr="00484581">
        <w:t xml:space="preserve"> as well as</w:t>
      </w:r>
      <w:r w:rsidR="00B628C4" w:rsidRPr="00484581">
        <w:t xml:space="preserve"> </w:t>
      </w:r>
      <w:r w:rsidR="004432EE" w:rsidRPr="00484581">
        <w:t>independent observer</w:t>
      </w:r>
      <w:r w:rsidR="00623037" w:rsidRPr="00484581">
        <w:t>’</w:t>
      </w:r>
      <w:r w:rsidR="004432EE" w:rsidRPr="00484581">
        <w:t>s assess</w:t>
      </w:r>
      <w:r w:rsidR="00623037" w:rsidRPr="00484581">
        <w:t>ment of</w:t>
      </w:r>
      <w:r w:rsidR="004432EE" w:rsidRPr="00484581">
        <w:t xml:space="preserve"> parent-child interactions. </w:t>
      </w:r>
      <w:r w:rsidR="00611EDA" w:rsidRPr="00484581">
        <w:t>A</w:t>
      </w:r>
      <w:r w:rsidR="008F448E" w:rsidRPr="00484581">
        <w:t>nother</w:t>
      </w:r>
      <w:r w:rsidR="00611EDA" w:rsidRPr="00484581">
        <w:t xml:space="preserve"> study </w:t>
      </w:r>
      <w:r w:rsidR="008F448E" w:rsidRPr="00484581">
        <w:t>done in</w:t>
      </w:r>
      <w:r w:rsidR="00611EDA" w:rsidRPr="00484581">
        <w:t xml:space="preserve"> Australia trialed </w:t>
      </w:r>
      <w:r w:rsidR="00611EDA" w:rsidRPr="00484581">
        <w:rPr>
          <w:b/>
        </w:rPr>
        <w:t xml:space="preserve">the </w:t>
      </w:r>
      <w:r w:rsidR="007C1FD8" w:rsidRPr="00484581">
        <w:rPr>
          <w:b/>
        </w:rPr>
        <w:t>‘T</w:t>
      </w:r>
      <w:r w:rsidR="008F448E" w:rsidRPr="00484581">
        <w:rPr>
          <w:b/>
        </w:rPr>
        <w:t>riple P p</w:t>
      </w:r>
      <w:r w:rsidR="00611EDA" w:rsidRPr="00484581">
        <w:rPr>
          <w:b/>
        </w:rPr>
        <w:t>rogram</w:t>
      </w:r>
      <w:r w:rsidR="008F448E" w:rsidRPr="00484581">
        <w:rPr>
          <w:b/>
        </w:rPr>
        <w:t>’</w:t>
      </w:r>
      <w:r w:rsidR="00611EDA" w:rsidRPr="00484581">
        <w:t xml:space="preserve"> among fifty-nine </w:t>
      </w:r>
      <w:r w:rsidR="008F448E" w:rsidRPr="00484581">
        <w:t xml:space="preserve">families </w:t>
      </w:r>
      <w:r w:rsidR="00611EDA" w:rsidRPr="00484581">
        <w:t>of</w:t>
      </w:r>
      <w:r w:rsidR="008F448E" w:rsidRPr="00484581">
        <w:t xml:space="preserve"> children with autism spectrum d</w:t>
      </w:r>
      <w:r w:rsidR="00611EDA" w:rsidRPr="00484581">
        <w:t>isorder</w:t>
      </w:r>
      <w:r w:rsidR="008F448E" w:rsidRPr="00484581">
        <w:t xml:space="preserve"> (ASD) or Asperger’s s</w:t>
      </w:r>
      <w:r w:rsidR="00611EDA" w:rsidRPr="00484581">
        <w:t xml:space="preserve">yndrome </w:t>
      </w:r>
      <w:r w:rsidR="008F448E" w:rsidRPr="00484581">
        <w:t xml:space="preserve">from Australia </w:t>
      </w:r>
      <w:r w:rsidR="00611EDA" w:rsidRPr="00484581">
        <w:t>(</w:t>
      </w:r>
      <w:r w:rsidR="008F448E" w:rsidRPr="00484581">
        <w:t xml:space="preserve">aged </w:t>
      </w:r>
      <w:r w:rsidR="00611EDA" w:rsidRPr="00484581">
        <w:t xml:space="preserve">2 </w:t>
      </w:r>
      <w:r w:rsidR="008F448E" w:rsidRPr="00484581">
        <w:t>to</w:t>
      </w:r>
      <w:r w:rsidR="00611EDA" w:rsidRPr="00484581">
        <w:t xml:space="preserve"> 9 years) using </w:t>
      </w:r>
      <w:r w:rsidR="008F448E" w:rsidRPr="00484581">
        <w:t>both</w:t>
      </w:r>
      <w:r w:rsidR="00B628C4" w:rsidRPr="00484581">
        <w:t xml:space="preserve"> individual and</w:t>
      </w:r>
      <w:r w:rsidR="00611EDA" w:rsidRPr="00484581">
        <w:t xml:space="preserve"> group format </w:t>
      </w:r>
      <w:r w:rsidR="00611EDA" w:rsidRPr="00484581">
        <w:fldChar w:fldCharType="begin"/>
      </w:r>
      <w:r w:rsidR="00C26083" w:rsidRPr="00484581">
        <w:instrText xml:space="preserve"> ADDIN EN.CITE &lt;EndNote&gt;&lt;Cite&gt;&lt;Author&gt;Whittingham&lt;/Author&gt;&lt;Year&gt;2009&lt;/Year&gt;&lt;RecNum&gt;147&lt;/RecNum&gt;&lt;DisplayText&gt;(Whittingham, Sofronoff, J, &amp;amp; Sanders, 2009)&lt;/DisplayText&gt;&lt;record&gt;&lt;rec-number&gt;147&lt;/rec-number&gt;&lt;foreign-keys&gt;&lt;key app="EN" db-id="zpaav5e2qvz506e9txkpazpi9dsa0pr090fs"&gt;147&lt;/key&gt;&lt;/foreign-keys&gt;&lt;ref-type name="Journal Article"&gt;17&lt;/ref-type&gt;&lt;contributors&gt;&lt;authors&gt;&lt;author&gt;Whittingham, K&lt;/author&gt;&lt;author&gt;Sofronoff, K&lt;/author&gt;&lt;author&gt;Sheffield J&lt;/author&gt;&lt;author&gt;Sanders, M., R.&lt;/author&gt;&lt;/authors&gt;&lt;/contributors&gt;&lt;titles&gt;&lt;title&gt;Stepping Stones Triple P: An RCT of a Parenting Program with Parents of a Child Diagnosed with an Autism Spectrum Disorder&lt;/title&gt;&lt;secondary-title&gt;J Abnorm Child Psychol&lt;/secondary-title&gt;&lt;/titles&gt;&lt;periodical&gt;&lt;full-title&gt;J Abnorm Child Psychol&lt;/full-title&gt;&lt;/periodical&gt;&lt;pages&gt;469-480&lt;/pages&gt;&lt;volume&gt;37:&lt;/volume&gt;&lt;dates&gt;&lt;year&gt;2009&lt;/year&gt;&lt;/dates&gt;&lt;urls&gt;&lt;/urls&gt;&lt;/record&gt;&lt;/Cite&gt;&lt;/EndNote&gt;</w:instrText>
      </w:r>
      <w:r w:rsidR="00611EDA" w:rsidRPr="00484581">
        <w:fldChar w:fldCharType="separate"/>
      </w:r>
      <w:r w:rsidR="00C26083" w:rsidRPr="00484581">
        <w:rPr>
          <w:noProof/>
        </w:rPr>
        <w:t>(</w:t>
      </w:r>
      <w:hyperlink w:anchor="_ENREF_59" w:tooltip="Whittingham, 2009 #147" w:history="1">
        <w:r w:rsidR="000A3B87" w:rsidRPr="00484581">
          <w:rPr>
            <w:noProof/>
          </w:rPr>
          <w:t>Whittingham, Sofronoff, J, &amp; Sanders, 2009</w:t>
        </w:r>
      </w:hyperlink>
      <w:r w:rsidR="00C26083" w:rsidRPr="00484581">
        <w:rPr>
          <w:noProof/>
        </w:rPr>
        <w:t>)</w:t>
      </w:r>
      <w:r w:rsidR="00611EDA" w:rsidRPr="00484581">
        <w:fldChar w:fldCharType="end"/>
      </w:r>
      <w:r w:rsidR="00611EDA" w:rsidRPr="00484581">
        <w:t>. Th</w:t>
      </w:r>
      <w:r w:rsidR="008F448E" w:rsidRPr="00484581">
        <w:t>e limitation of th</w:t>
      </w:r>
      <w:r w:rsidR="00611EDA" w:rsidRPr="00484581">
        <w:t xml:space="preserve">is study </w:t>
      </w:r>
      <w:r w:rsidR="008F448E" w:rsidRPr="00484581">
        <w:t>was that it only focused</w:t>
      </w:r>
      <w:r w:rsidR="00611EDA" w:rsidRPr="00484581">
        <w:t xml:space="preserve"> on parental reports of child behavior and parenting styles. </w:t>
      </w:r>
      <w:r w:rsidR="008F448E" w:rsidRPr="00484581">
        <w:t>In spite of this, t</w:t>
      </w:r>
      <w:r w:rsidR="00611EDA" w:rsidRPr="00484581">
        <w:t xml:space="preserve">reatment effects </w:t>
      </w:r>
      <w:r w:rsidR="008F448E" w:rsidRPr="00484581">
        <w:t xml:space="preserve">of the intervention </w:t>
      </w:r>
      <w:r w:rsidR="00611EDA" w:rsidRPr="00484581">
        <w:t xml:space="preserve">on </w:t>
      </w:r>
      <w:r w:rsidR="008F448E" w:rsidRPr="00484581">
        <w:t>enhanced</w:t>
      </w:r>
      <w:r w:rsidR="00611EDA" w:rsidRPr="00484581">
        <w:t xml:space="preserve"> child behavior were maintained </w:t>
      </w:r>
      <w:r w:rsidR="008F448E" w:rsidRPr="00484581">
        <w:t>even after</w:t>
      </w:r>
      <w:r w:rsidR="00611EDA" w:rsidRPr="00484581">
        <w:t xml:space="preserve"> 6 month </w:t>
      </w:r>
      <w:r w:rsidR="008F448E" w:rsidRPr="00484581">
        <w:t>of follow-up</w:t>
      </w:r>
      <w:r w:rsidR="00611EDA" w:rsidRPr="00484581">
        <w:t xml:space="preserve">. </w:t>
      </w:r>
    </w:p>
    <w:p w:rsidR="00C11AC0" w:rsidRPr="00484581" w:rsidRDefault="00611EDA" w:rsidP="003C165A">
      <w:pPr>
        <w:spacing w:line="360" w:lineRule="auto"/>
        <w:jc w:val="both"/>
      </w:pPr>
      <w:r w:rsidRPr="00484581">
        <w:rPr>
          <w:b/>
        </w:rPr>
        <w:t xml:space="preserve">The </w:t>
      </w:r>
      <w:r w:rsidR="00804BCE" w:rsidRPr="00484581">
        <w:rPr>
          <w:b/>
        </w:rPr>
        <w:t>Incredible Years</w:t>
      </w:r>
      <w:r w:rsidRPr="00484581">
        <w:rPr>
          <w:b/>
        </w:rPr>
        <w:t xml:space="preserve"> parent training</w:t>
      </w:r>
      <w:r w:rsidRPr="00484581">
        <w:t xml:space="preserve"> programme </w:t>
      </w:r>
      <w:r w:rsidR="00F00C69" w:rsidRPr="00484581">
        <w:t>was also trail</w:t>
      </w:r>
      <w:r w:rsidR="00E00F39" w:rsidRPr="00484581">
        <w:t>l</w:t>
      </w:r>
      <w:r w:rsidR="00F00C69" w:rsidRPr="00484581">
        <w:t>ed among</w:t>
      </w:r>
      <w:r w:rsidR="00804BCE" w:rsidRPr="00484581">
        <w:t xml:space="preserve"> parents </w:t>
      </w:r>
      <w:r w:rsidR="00F00C69" w:rsidRPr="00484581">
        <w:rPr>
          <w:iCs/>
        </w:rPr>
        <w:t xml:space="preserve">of </w:t>
      </w:r>
      <w:r w:rsidR="00F00C69" w:rsidRPr="00484581">
        <w:t xml:space="preserve">intellectually disabled </w:t>
      </w:r>
      <w:r w:rsidR="00F00C69" w:rsidRPr="00484581">
        <w:rPr>
          <w:iCs/>
        </w:rPr>
        <w:t>children</w:t>
      </w:r>
      <w:r w:rsidR="00804BCE" w:rsidRPr="00484581">
        <w:t xml:space="preserve"> (</w:t>
      </w:r>
      <w:r w:rsidR="00F00C69" w:rsidRPr="00484581">
        <w:t>averaging 6</w:t>
      </w:r>
      <w:r w:rsidR="00E00F39" w:rsidRPr="00484581">
        <w:t xml:space="preserve"> years</w:t>
      </w:r>
      <w:r w:rsidR="00804BCE" w:rsidRPr="00484581">
        <w:t xml:space="preserve">), in Scotland. This </w:t>
      </w:r>
      <w:r w:rsidR="00E00F39" w:rsidRPr="00484581">
        <w:t xml:space="preserve">small </w:t>
      </w:r>
      <w:r w:rsidR="00804BCE" w:rsidRPr="00484581">
        <w:t xml:space="preserve">study </w:t>
      </w:r>
      <w:r w:rsidRPr="00484581">
        <w:t xml:space="preserve">(5 participants) </w:t>
      </w:r>
      <w:r w:rsidR="00804BCE" w:rsidRPr="00484581">
        <w:t xml:space="preserve">also showed a reduction in total perceived stress among parents </w:t>
      </w:r>
      <w:r w:rsidR="00804BCE" w:rsidRPr="00484581">
        <w:rPr>
          <w:rFonts w:cs="AdvBOOKO-R"/>
        </w:rPr>
        <w:t xml:space="preserve">in using </w:t>
      </w:r>
      <w:r w:rsidR="00804BCE" w:rsidRPr="00484581">
        <w:t xml:space="preserve">the </w:t>
      </w:r>
      <w:r w:rsidR="00F00C69" w:rsidRPr="00484581">
        <w:rPr>
          <w:lang w:bidi="en-US"/>
        </w:rPr>
        <w:t>‘q</w:t>
      </w:r>
      <w:r w:rsidR="00804BCE" w:rsidRPr="00484581">
        <w:rPr>
          <w:lang w:bidi="en-US"/>
        </w:rPr>
        <w:t>uestionnaire o</w:t>
      </w:r>
      <w:r w:rsidR="00F00C69" w:rsidRPr="00484581">
        <w:rPr>
          <w:lang w:bidi="en-US"/>
        </w:rPr>
        <w:t>n r</w:t>
      </w:r>
      <w:r w:rsidR="00804BCE" w:rsidRPr="00484581">
        <w:rPr>
          <w:lang w:bidi="en-US"/>
        </w:rPr>
        <w:t>esources a</w:t>
      </w:r>
      <w:r w:rsidR="00F00C69" w:rsidRPr="00484581">
        <w:rPr>
          <w:lang w:bidi="en-US"/>
        </w:rPr>
        <w:t>nd s</w:t>
      </w:r>
      <w:r w:rsidR="00804BCE" w:rsidRPr="00484581">
        <w:rPr>
          <w:lang w:bidi="en-US"/>
        </w:rPr>
        <w:t>tress</w:t>
      </w:r>
      <w:r w:rsidR="00F00C69" w:rsidRPr="00484581">
        <w:rPr>
          <w:lang w:bidi="en-US"/>
        </w:rPr>
        <w:t>’</w:t>
      </w:r>
      <w:r w:rsidR="00804BCE" w:rsidRPr="00484581">
        <w:rPr>
          <w:lang w:bidi="en-US"/>
        </w:rPr>
        <w:t xml:space="preserve"> (QRS-F) </w:t>
      </w:r>
      <w:r w:rsidR="00804BCE" w:rsidRPr="00484581">
        <w:fldChar w:fldCharType="begin"/>
      </w:r>
      <w:r w:rsidR="00C26083" w:rsidRPr="00484581">
        <w:instrText xml:space="preserve"> ADDIN EN.CITE &lt;EndNote&gt;&lt;Cite&gt;&lt;Author&gt;Friedrich&lt;/Author&gt;&lt;Year&gt;1983&lt;/Year&gt;&lt;RecNum&gt;65&lt;/RecNum&gt;&lt;DisplayText&gt;(Friedrich et al., 1983; George, 2011 )&lt;/DisplayText&gt;&lt;record&gt;&lt;rec-number&gt;65&lt;/rec-number&gt;&lt;foreign-keys&gt;&lt;key app="EN" db-id="zpaav5e2qvz506e9txkpazpi9dsa0pr090fs"&gt;65&lt;/key&gt;&lt;/foreign-keys&gt;&lt;ref-type name="Journal Article"&gt;17&lt;/ref-type&gt;&lt;contributors&gt;&lt;authors&gt;&lt;author&gt;Friedrich, W. &lt;/author&gt;&lt;author&gt;Greenberg, M.  &lt;/author&gt;&lt;author&gt;Crnic, K. &lt;/author&gt;&lt;/authors&gt;&lt;/contributors&gt;&lt;titles&gt;&lt;title&gt; A short-form of the questionnaire on resources and stress&lt;/title&gt;&lt;secondary-title&gt;American Journal of Mental Deficiency&lt;/secondary-title&gt;&lt;alt-title&gt;American Journal of Mental Deficiency&lt;/alt-title&gt;&lt;/titles&gt;&lt;periodical&gt;&lt;full-title&gt;American Journal of Mental Deficiency&lt;/full-title&gt;&lt;abbr-1&gt;American Journal of Mental Deficiency&lt;/abbr-1&gt;&lt;/periodical&gt;&lt;alt-periodical&gt;&lt;full-title&gt;American Journal of Mental Deficiency&lt;/full-title&gt;&lt;abbr-1&gt;American Journal of Mental Deficiency&lt;/abbr-1&gt;&lt;/alt-periodical&gt;&lt;pages&gt;41-48&lt;/pages&gt;&lt;volume&gt;88&lt;/volume&gt;&lt;dates&gt;&lt;year&gt;1983&lt;/year&gt;&lt;/dates&gt;&lt;urls&gt;&lt;/urls&gt;&lt;/record&gt;&lt;/Cite&gt;&lt;Cite&gt;&lt;Author&gt;George&lt;/Author&gt;&lt;Year&gt;2011 &lt;/Year&gt;&lt;RecNum&gt;69&lt;/RecNum&gt;&lt;record&gt;&lt;rec-number&gt;69&lt;/rec-number&gt;&lt;foreign-keys&gt;&lt;key app="EN" db-id="zpaav5e2qvz506e9txkpazpi9dsa0pr090fs"&gt;69&lt;/key&gt;&lt;/foreign-keys&gt;&lt;ref-type name="Journal Article"&gt;17&lt;/ref-type&gt;&lt;contributors&gt;&lt;authors&gt;&lt;author&gt;George, C.&lt;/author&gt;&lt;/authors&gt;&lt;/contributors&gt;&lt;titles&gt;&lt;title&gt;Effectiveness of a Parent Training Program Adapted for Children With a Learning Disability&lt;/title&gt;&lt;secondary-title&gt;Learning Disability Practice&lt;/secondary-title&gt;&lt;alt-title&gt;Learning Disability Practice&lt;/alt-title&gt;&lt;/titles&gt;&lt;periodical&gt;&lt;full-title&gt;Learning Disability Practice&lt;/full-title&gt;&lt;abbr-1&gt;Learning Disability Practice&lt;/abbr-1&gt;&lt;/periodical&gt;&lt;alt-periodical&gt;&lt;full-title&gt;Learning Disability Practice&lt;/full-title&gt;&lt;abbr-1&gt;Learning Disability Practice&lt;/abbr-1&gt;&lt;/alt-periodical&gt;&lt;pages&gt;18-24.&lt;/pages&gt;&lt;volume&gt;14 &lt;/volume&gt;&lt;dates&gt;&lt;year&gt;2011 &lt;/year&gt;&lt;/dates&gt;&lt;urls&gt;&lt;/urls&gt;&lt;/record&gt;&lt;/Cite&gt;&lt;/EndNote&gt;</w:instrText>
      </w:r>
      <w:r w:rsidR="00804BCE" w:rsidRPr="00484581">
        <w:fldChar w:fldCharType="separate"/>
      </w:r>
      <w:r w:rsidR="00C26083" w:rsidRPr="00484581">
        <w:rPr>
          <w:noProof/>
        </w:rPr>
        <w:t>(</w:t>
      </w:r>
      <w:hyperlink w:anchor="_ENREF_19" w:tooltip="Friedrich, 1983 #65" w:history="1">
        <w:r w:rsidR="000A3B87" w:rsidRPr="00484581">
          <w:rPr>
            <w:noProof/>
          </w:rPr>
          <w:t>Friedrich et al., 1983</w:t>
        </w:r>
      </w:hyperlink>
      <w:r w:rsidR="00C26083" w:rsidRPr="00484581">
        <w:rPr>
          <w:noProof/>
        </w:rPr>
        <w:t xml:space="preserve">; </w:t>
      </w:r>
      <w:hyperlink w:anchor="_ENREF_22" w:tooltip="George, 2011  #69" w:history="1">
        <w:r w:rsidR="000A3B87" w:rsidRPr="00484581">
          <w:rPr>
            <w:noProof/>
          </w:rPr>
          <w:t xml:space="preserve">George, 2011 </w:t>
        </w:r>
      </w:hyperlink>
      <w:r w:rsidR="00C26083" w:rsidRPr="00484581">
        <w:rPr>
          <w:noProof/>
        </w:rPr>
        <w:t>)</w:t>
      </w:r>
      <w:r w:rsidR="00804BCE" w:rsidRPr="00484581">
        <w:fldChar w:fldCharType="end"/>
      </w:r>
      <w:r w:rsidR="00804BCE" w:rsidRPr="00484581">
        <w:t xml:space="preserve">. </w:t>
      </w:r>
      <w:r w:rsidR="00B628C4" w:rsidRPr="00484581">
        <w:t>It had</w:t>
      </w:r>
      <w:r w:rsidR="00804BCE" w:rsidRPr="00484581">
        <w:t xml:space="preserve"> no control group</w:t>
      </w:r>
      <w:r w:rsidRPr="00484581">
        <w:t xml:space="preserve"> and</w:t>
      </w:r>
      <w:r w:rsidR="00804BCE" w:rsidRPr="00484581">
        <w:t xml:space="preserve"> a high attrition rate </w:t>
      </w:r>
      <w:r w:rsidR="00B628C4" w:rsidRPr="00484581">
        <w:t>(40%).</w:t>
      </w:r>
      <w:r w:rsidR="00804BCE" w:rsidRPr="00484581">
        <w:t xml:space="preserve"> </w:t>
      </w:r>
    </w:p>
    <w:p w:rsidR="003C165A" w:rsidRPr="00484581" w:rsidRDefault="003C165A" w:rsidP="003C165A">
      <w:pPr>
        <w:spacing w:line="360" w:lineRule="auto"/>
        <w:jc w:val="both"/>
      </w:pPr>
      <w:r w:rsidRPr="00484581">
        <w:t xml:space="preserve">One </w:t>
      </w:r>
      <w:r w:rsidR="00C11AC0" w:rsidRPr="00484581">
        <w:t>other</w:t>
      </w:r>
      <w:r w:rsidRPr="00484581">
        <w:t xml:space="preserve"> study</w:t>
      </w:r>
      <w:r w:rsidR="00C11AC0" w:rsidRPr="00484581">
        <w:t>,</w:t>
      </w:r>
      <w:r w:rsidRPr="00484581">
        <w:t xml:space="preserve"> </w:t>
      </w:r>
      <w:r w:rsidR="00C11AC0" w:rsidRPr="00484581">
        <w:t>that used</w:t>
      </w:r>
      <w:r w:rsidRPr="00484581">
        <w:t xml:space="preserve"> </w:t>
      </w:r>
      <w:r w:rsidR="001C1982" w:rsidRPr="00484581">
        <w:t>the</w:t>
      </w:r>
      <w:r w:rsidRPr="00484581">
        <w:t xml:space="preserve"> </w:t>
      </w:r>
      <w:r w:rsidRPr="00484581">
        <w:rPr>
          <w:b/>
        </w:rPr>
        <w:t>Incredible Years Parent Training program</w:t>
      </w:r>
      <w:r w:rsidR="00C11AC0" w:rsidRPr="00484581">
        <w:rPr>
          <w:b/>
        </w:rPr>
        <w:t>me</w:t>
      </w:r>
      <w:r w:rsidRPr="00484581">
        <w:t xml:space="preserve"> for parents and preschool </w:t>
      </w:r>
      <w:r w:rsidR="00C11AC0" w:rsidRPr="00484581">
        <w:t xml:space="preserve">intellectually disabled </w:t>
      </w:r>
      <w:r w:rsidR="00C11AC0" w:rsidRPr="00484581">
        <w:rPr>
          <w:iCs/>
        </w:rPr>
        <w:t xml:space="preserve">children </w:t>
      </w:r>
      <w:r w:rsidR="001C1982" w:rsidRPr="00484581">
        <w:t>(</w:t>
      </w:r>
      <w:r w:rsidR="00C11AC0" w:rsidRPr="00484581">
        <w:t xml:space="preserve">aged 2 to </w:t>
      </w:r>
      <w:r w:rsidRPr="00484581">
        <w:t>5 year</w:t>
      </w:r>
      <w:r w:rsidR="001C1982" w:rsidRPr="00484581">
        <w:t>s)</w:t>
      </w:r>
      <w:r w:rsidR="00C11AC0" w:rsidRPr="00484581">
        <w:t>,</w:t>
      </w:r>
      <w:r w:rsidRPr="00484581">
        <w:t xml:space="preserve"> demonstrated that while there was evidence </w:t>
      </w:r>
      <w:r w:rsidR="00C11AC0" w:rsidRPr="00484581">
        <w:t>of efficacy of the intervention in reducing poor child behaviors, following a short follow-up period,</w:t>
      </w:r>
      <w:r w:rsidRPr="00484581">
        <w:t xml:space="preserve"> no post-intervention change in depression among mothers of disabled children was found</w:t>
      </w:r>
      <w:r w:rsidR="00C11AC0" w:rsidRPr="00484581">
        <w:t xml:space="preserve">. </w:t>
      </w:r>
      <w:r w:rsidR="00C11AC0" w:rsidRPr="00484581">
        <w:fldChar w:fldCharType="begin"/>
      </w:r>
      <w:r w:rsidR="00C11AC0" w:rsidRPr="00484581">
        <w:instrText xml:space="preserve"> ADDIN EN.CITE &lt;EndNote&gt;&lt;Cite&gt;&lt;Author&gt;McIntyre&lt;/Author&gt;&lt;Year&gt;2008&lt;/Year&gt;&lt;RecNum&gt;84&lt;/RecNum&gt;&lt;DisplayText&gt;(McIntyre, 2008)&lt;/DisplayText&gt;&lt;record&gt;&lt;rec-number&gt;84&lt;/rec-number&gt;&lt;foreign-keys&gt;&lt;key app="EN" db-id="zpaav5e2qvz506e9txkpazpi9dsa0pr090fs"&gt;84&lt;/key&gt;&lt;/foreign-keys&gt;&lt;ref-type name="Journal Article"&gt;17&lt;/ref-type&gt;&lt;contributors&gt;&lt;authors&gt;&lt;author&gt;McIntyre, L. L. &lt;/author&gt;&lt;/authors&gt;&lt;/contributors&gt;&lt;titles&gt;&lt;title&gt;Adapting Webster-Stratton’s incredible years parent training for children with developmental delay: findings from a treatment group only study.&lt;/title&gt;&lt;secondary-title&gt;Journal of Intellectual disability Research &lt;/secondary-title&gt;&lt;alt-title&gt;Journal of Intellectual disability Research &lt;/alt-title&gt;&lt;/titles&gt;&lt;periodical&gt;&lt;full-title&gt;Journal of Intellectual Disability Research&lt;/full-title&gt;&lt;abbr-1&gt;.Journal of Intellectual Disability Research&lt;/abbr-1&gt;&lt;/periodical&gt;&lt;alt-periodical&gt;&lt;full-title&gt;Journal of Intellectual Disability Research&lt;/full-title&gt;&lt;abbr-1&gt;.Journal of Intellectual Disability Research&lt;/abbr-1&gt;&lt;/alt-periodical&gt;&lt;pages&gt;1176-1192&lt;/pages&gt;&lt;volume&gt;52&lt;/volume&gt;&lt;dates&gt;&lt;year&gt;2008&lt;/year&gt;&lt;/dates&gt;&lt;urls&gt;&lt;/urls&gt;&lt;/record&gt;&lt;/Cite&gt;&lt;/EndNote&gt;</w:instrText>
      </w:r>
      <w:r w:rsidR="00C11AC0" w:rsidRPr="00484581">
        <w:fldChar w:fldCharType="separate"/>
      </w:r>
      <w:r w:rsidR="00C11AC0" w:rsidRPr="00484581">
        <w:rPr>
          <w:noProof/>
        </w:rPr>
        <w:t>(</w:t>
      </w:r>
      <w:hyperlink w:anchor="_ENREF_36" w:tooltip="McIntyre, 2008 #84" w:history="1">
        <w:r w:rsidR="000A3B87" w:rsidRPr="00484581">
          <w:rPr>
            <w:noProof/>
          </w:rPr>
          <w:t>McIntyre, 2008</w:t>
        </w:r>
      </w:hyperlink>
      <w:r w:rsidR="00C11AC0" w:rsidRPr="00484581">
        <w:rPr>
          <w:noProof/>
        </w:rPr>
        <w:t>)</w:t>
      </w:r>
      <w:r w:rsidR="00C11AC0" w:rsidRPr="00484581">
        <w:fldChar w:fldCharType="end"/>
      </w:r>
      <w:r w:rsidR="00C11AC0" w:rsidRPr="00484581">
        <w:t>.</w:t>
      </w:r>
      <w:r w:rsidRPr="00484581">
        <w:t xml:space="preserve"> This </w:t>
      </w:r>
      <w:r w:rsidR="00C11AC0" w:rsidRPr="00484581">
        <w:t xml:space="preserve">finding </w:t>
      </w:r>
      <w:r w:rsidRPr="00484581">
        <w:t xml:space="preserve">was </w:t>
      </w:r>
      <w:r w:rsidR="00C11AC0" w:rsidRPr="00484581">
        <w:t>reportedly due to</w:t>
      </w:r>
      <w:r w:rsidRPr="00484581">
        <w:t xml:space="preserve"> </w:t>
      </w:r>
      <w:proofErr w:type="spellStart"/>
      <w:r w:rsidRPr="00484581">
        <w:t>to</w:t>
      </w:r>
      <w:proofErr w:type="spellEnd"/>
      <w:r w:rsidRPr="00484581">
        <w:t xml:space="preserve"> the </w:t>
      </w:r>
      <w:r w:rsidR="00611EDA" w:rsidRPr="00484581">
        <w:t xml:space="preserve">fact that the </w:t>
      </w:r>
      <w:r w:rsidRPr="00484581">
        <w:t xml:space="preserve">Incredible Years Parent </w:t>
      </w:r>
      <w:r w:rsidRPr="00484581">
        <w:lastRenderedPageBreak/>
        <w:t>Training does not emphasiz</w:t>
      </w:r>
      <w:r w:rsidR="00E00F39" w:rsidRPr="00484581">
        <w:t>e</w:t>
      </w:r>
      <w:r w:rsidRPr="00484581">
        <w:t xml:space="preserve"> practical interventions for stress and depression </w:t>
      </w:r>
      <w:r w:rsidRPr="00484581">
        <w:fldChar w:fldCharType="begin"/>
      </w:r>
      <w:r w:rsidR="00D2100E" w:rsidRPr="00484581">
        <w:instrText xml:space="preserve"> ADDIN EN.CITE &lt;EndNote&gt;&lt;Cite&gt;&lt;Author&gt;McIntyre&lt;/Author&gt;&lt;Year&gt;2008&lt;/Year&gt;&lt;RecNum&gt;84&lt;/RecNum&gt;&lt;DisplayText&gt;(McIntyre, 2008)&lt;/DisplayText&gt;&lt;record&gt;&lt;rec-number&gt;84&lt;/rec-number&gt;&lt;foreign-keys&gt;&lt;key app="EN" db-id="zpaav5e2qvz506e9txkpazpi9dsa0pr090fs"&gt;84&lt;/key&gt;&lt;/foreign-keys&gt;&lt;ref-type name="Journal Article"&gt;17&lt;/ref-type&gt;&lt;contributors&gt;&lt;authors&gt;&lt;author&gt;McIntyre, L. L. &lt;/author&gt;&lt;/authors&gt;&lt;/contributors&gt;&lt;titles&gt;&lt;title&gt;Adapting Webster-Stratton’s incredible years parent training for children with developmental delay: findings from a treatment group only study.&lt;/title&gt;&lt;secondary-title&gt;Journal of Intellectual disability Research &lt;/secondary-title&gt;&lt;alt-title&gt;Journal of Intellectual disability Research &lt;/alt-title&gt;&lt;/titles&gt;&lt;periodical&gt;&lt;full-title&gt;Journal of Intellectual Disability Research&lt;/full-title&gt;&lt;abbr-1&gt;.Journal of Intellectual Disability Research&lt;/abbr-1&gt;&lt;/periodical&gt;&lt;alt-periodical&gt;&lt;full-title&gt;Journal of Intellectual Disability Research&lt;/full-title&gt;&lt;abbr-1&gt;.Journal of Intellectual Disability Research&lt;/abbr-1&gt;&lt;/alt-periodical&gt;&lt;pages&gt;1176-1192&lt;/pages&gt;&lt;volume&gt;52&lt;/volume&gt;&lt;dates&gt;&lt;year&gt;2008&lt;/year&gt;&lt;/dates&gt;&lt;urls&gt;&lt;/urls&gt;&lt;/record&gt;&lt;/Cite&gt;&lt;/EndNote&gt;</w:instrText>
      </w:r>
      <w:r w:rsidRPr="00484581">
        <w:fldChar w:fldCharType="separate"/>
      </w:r>
      <w:r w:rsidR="00D2100E" w:rsidRPr="00484581">
        <w:rPr>
          <w:noProof/>
        </w:rPr>
        <w:t>(</w:t>
      </w:r>
      <w:hyperlink w:anchor="_ENREF_36" w:tooltip="McIntyre, 2008 #84" w:history="1">
        <w:r w:rsidR="000A3B87" w:rsidRPr="00484581">
          <w:rPr>
            <w:noProof/>
          </w:rPr>
          <w:t>McIntyre, 2008</w:t>
        </w:r>
      </w:hyperlink>
      <w:r w:rsidR="00D2100E" w:rsidRPr="00484581">
        <w:rPr>
          <w:noProof/>
        </w:rPr>
        <w:t>)</w:t>
      </w:r>
      <w:r w:rsidRPr="00484581">
        <w:fldChar w:fldCharType="end"/>
      </w:r>
      <w:r w:rsidRPr="00484581">
        <w:t xml:space="preserve">. </w:t>
      </w:r>
      <w:r w:rsidR="00E00F39" w:rsidRPr="00484581">
        <w:t>An alternative</w:t>
      </w:r>
      <w:r w:rsidR="00C11AC0" w:rsidRPr="00484581">
        <w:t xml:space="preserve"> explanation</w:t>
      </w:r>
      <w:r w:rsidR="006D1CEE" w:rsidRPr="00484581">
        <w:t xml:space="preserve"> </w:t>
      </w:r>
      <w:r w:rsidR="00C11AC0" w:rsidRPr="00484581">
        <w:t xml:space="preserve">was </w:t>
      </w:r>
      <w:r w:rsidRPr="00484581">
        <w:t xml:space="preserve">that the Behavioral Parent Training </w:t>
      </w:r>
      <w:r w:rsidR="00C11AC0" w:rsidRPr="00484581">
        <w:t>is thought to</w:t>
      </w:r>
      <w:r w:rsidRPr="00484581">
        <w:t xml:space="preserve"> </w:t>
      </w:r>
      <w:r w:rsidR="00C11AC0" w:rsidRPr="00484581">
        <w:t>aggravate</w:t>
      </w:r>
      <w:r w:rsidRPr="00484581">
        <w:t xml:space="preserve"> parental stress </w:t>
      </w:r>
      <w:r w:rsidR="00C11AC0" w:rsidRPr="00484581">
        <w:t xml:space="preserve">because of </w:t>
      </w:r>
      <w:r w:rsidRPr="00484581">
        <w:t xml:space="preserve">additional demands </w:t>
      </w:r>
      <w:r w:rsidR="00C11AC0" w:rsidRPr="00484581">
        <w:t xml:space="preserve">it places on parents </w:t>
      </w:r>
      <w:r w:rsidRPr="00484581">
        <w:fldChar w:fldCharType="begin"/>
      </w:r>
      <w:r w:rsidR="00C26083" w:rsidRPr="00484581">
        <w:instrText xml:space="preserve"> ADDIN EN.CITE &lt;EndNote&gt;&lt;Cite&gt;&lt;Author&gt;Gallagher&lt;/Author&gt;&lt;Year&gt;1983&lt;/Year&gt;&lt;RecNum&gt;67&lt;/RecNum&gt;&lt;DisplayText&gt;(Gallagher, Beckman, &amp;amp; Cross, 1983)&lt;/DisplayText&gt;&lt;record&gt;&lt;rec-number&gt;67&lt;/rec-number&gt;&lt;foreign-keys&gt;&lt;key app="EN" db-id="zpaav5e2qvz506e9txkpazpi9dsa0pr090fs"&gt;67&lt;/key&gt;&lt;/foreign-keys&gt;&lt;ref-type name="Journal Article"&gt;17&lt;/ref-type&gt;&lt;contributors&gt;&lt;authors&gt;&lt;author&gt;Gallagher, J. J.&lt;/author&gt;&lt;author&gt;Beckman, P &lt;/author&gt;&lt;author&gt;Cross, A. H.&lt;/author&gt;&lt;/authors&gt;&lt;/contributors&gt;&lt;titles&gt;&lt;title&gt;Families of handicapped children: sources of stress and its amelioration&lt;/title&gt;&lt;secondary-title&gt;Exceptional Children&lt;/secondary-title&gt;&lt;alt-title&gt;Exceptional Children&lt;/alt-title&gt;&lt;/titles&gt;&lt;periodical&gt;&lt;full-title&gt;Exceptional Children&lt;/full-title&gt;&lt;abbr-1&gt;Exceptional Children&lt;/abbr-1&gt;&lt;/periodical&gt;&lt;alt-periodical&gt;&lt;full-title&gt;Exceptional Children&lt;/full-title&gt;&lt;abbr-1&gt;Exceptional Children&lt;/abbr-1&gt;&lt;/alt-periodical&gt;&lt;pages&gt;10-19&lt;/pages&gt;&lt;volume&gt;50&lt;/volume&gt;&lt;dates&gt;&lt;year&gt;1983&lt;/year&gt;&lt;/dates&gt;&lt;urls&gt;&lt;/urls&gt;&lt;/record&gt;&lt;/Cite&gt;&lt;/EndNote&gt;</w:instrText>
      </w:r>
      <w:r w:rsidRPr="00484581">
        <w:fldChar w:fldCharType="separate"/>
      </w:r>
      <w:r w:rsidR="00C26083" w:rsidRPr="00484581">
        <w:rPr>
          <w:noProof/>
        </w:rPr>
        <w:t>(</w:t>
      </w:r>
      <w:hyperlink w:anchor="_ENREF_20" w:tooltip="Gallagher, 1983 #67" w:history="1">
        <w:r w:rsidR="000A3B87" w:rsidRPr="00484581">
          <w:rPr>
            <w:noProof/>
          </w:rPr>
          <w:t>Gallagher, Beckman, &amp; Cross, 1983</w:t>
        </w:r>
      </w:hyperlink>
      <w:r w:rsidR="00C26083" w:rsidRPr="00484581">
        <w:rPr>
          <w:noProof/>
        </w:rPr>
        <w:t>)</w:t>
      </w:r>
      <w:r w:rsidRPr="00484581">
        <w:fldChar w:fldCharType="end"/>
      </w:r>
      <w:r w:rsidRPr="00484581">
        <w:t xml:space="preserve">. For </w:t>
      </w:r>
      <w:r w:rsidR="00543F19" w:rsidRPr="00484581">
        <w:t xml:space="preserve">carers </w:t>
      </w:r>
      <w:r w:rsidRPr="00484581">
        <w:t xml:space="preserve">with </w:t>
      </w:r>
      <w:r w:rsidR="00E00F39" w:rsidRPr="00484581">
        <w:t>high psychological resources</w:t>
      </w:r>
      <w:r w:rsidRPr="00484581">
        <w:t xml:space="preserve">, </w:t>
      </w:r>
      <w:r w:rsidR="00543F19" w:rsidRPr="00484581">
        <w:t>one study</w:t>
      </w:r>
      <w:r w:rsidRPr="00484581">
        <w:t xml:space="preserve"> has </w:t>
      </w:r>
      <w:r w:rsidR="00543F19" w:rsidRPr="00484581">
        <w:t>reported that these</w:t>
      </w:r>
      <w:r w:rsidRPr="00484581">
        <w:t xml:space="preserve"> may </w:t>
      </w:r>
      <w:r w:rsidR="00543F19" w:rsidRPr="00484581">
        <w:t xml:space="preserve">be resilient because they may have </w:t>
      </w:r>
      <w:r w:rsidRPr="00484581">
        <w:t>already be</w:t>
      </w:r>
      <w:r w:rsidR="00543F19" w:rsidRPr="00484581">
        <w:t>en</w:t>
      </w:r>
      <w:r w:rsidRPr="00484581">
        <w:t xml:space="preserve"> perceiving</w:t>
      </w:r>
      <w:r w:rsidR="00543F19" w:rsidRPr="00484581">
        <w:t xml:space="preserve"> spiritual</w:t>
      </w:r>
      <w:r w:rsidRPr="00484581">
        <w:t xml:space="preserve"> benefits and </w:t>
      </w:r>
      <w:r w:rsidR="00543F19" w:rsidRPr="00484581">
        <w:t xml:space="preserve">perceiving </w:t>
      </w:r>
      <w:r w:rsidRPr="00484581">
        <w:t xml:space="preserve">positive contributions </w:t>
      </w:r>
      <w:r w:rsidR="00543F19" w:rsidRPr="00484581">
        <w:t>connected</w:t>
      </w:r>
      <w:r w:rsidRPr="00484581">
        <w:t xml:space="preserve"> with </w:t>
      </w:r>
      <w:r w:rsidR="00543F19" w:rsidRPr="00484581">
        <w:t xml:space="preserve">the role of caring for the disabled child, and </w:t>
      </w:r>
      <w:r w:rsidR="0060436F" w:rsidRPr="00484581">
        <w:t xml:space="preserve">therefore </w:t>
      </w:r>
      <w:r w:rsidR="00543F19" w:rsidRPr="00484581">
        <w:t>the program</w:t>
      </w:r>
      <w:r w:rsidR="0060436F" w:rsidRPr="00484581">
        <w:t>me</w:t>
      </w:r>
      <w:r w:rsidR="00543F19" w:rsidRPr="00484581">
        <w:t xml:space="preserve"> </w:t>
      </w:r>
      <w:r w:rsidRPr="00484581">
        <w:t>may not have any add</w:t>
      </w:r>
      <w:r w:rsidR="0060436F" w:rsidRPr="00484581">
        <w:t>itional</w:t>
      </w:r>
      <w:r w:rsidRPr="00484581">
        <w:t xml:space="preserve"> impact</w:t>
      </w:r>
      <w:r w:rsidR="00543F19" w:rsidRPr="00484581">
        <w:t xml:space="preserve"> to the</w:t>
      </w:r>
      <w:r w:rsidR="0060436F" w:rsidRPr="00484581">
        <w:t>se parents</w:t>
      </w:r>
      <w:r w:rsidR="00990ABA" w:rsidRPr="00484581">
        <w:t xml:space="preserve"> </w:t>
      </w:r>
      <w:r w:rsidR="00990ABA" w:rsidRPr="00484581">
        <w:fldChar w:fldCharType="begin"/>
      </w:r>
      <w:r w:rsidR="00990ABA" w:rsidRPr="00484581">
        <w:instrText xml:space="preserve"> ADDIN EN.CITE &lt;EndNote&gt;&lt;Cite&gt;&lt;Author&gt;Hastings&lt;/Author&gt;&lt;Year&gt;2002&lt;/Year&gt;&lt;RecNum&gt;128&lt;/RecNum&gt;&lt;DisplayText&gt;(Hastings &amp;amp; Taunt, 2002)&lt;/DisplayText&gt;&lt;record&gt;&lt;rec-number&gt;128&lt;/rec-number&gt;&lt;foreign-keys&gt;&lt;key app="EN" db-id="zpaav5e2qvz506e9txkpazpi9dsa0pr090fs"&gt;128&lt;/key&gt;&lt;/foreign-keys&gt;&lt;ref-type name="Journal Article"&gt;17&lt;/ref-type&gt;&lt;contributors&gt;&lt;authors&gt;&lt;author&gt;Hastings&lt;/author&gt;&lt;author&gt;Taunt, H.&lt;/author&gt;&lt;/authors&gt;&lt;/contributors&gt;&lt;titles&gt;&lt;title&gt;Positive perceptions in families of children with developmental disabilities. &lt;/title&gt;&lt;secondary-title&gt; Am J Ment Retard:&lt;/secondary-title&gt;&lt;alt-title&gt; Am J Ment Retard:&lt;/alt-title&gt;&lt;/titles&gt;&lt;pages&gt;116-127.&lt;/pages&gt;&lt;volume&gt; 107&lt;/volume&gt;&lt;dates&gt;&lt;year&gt;2002&lt;/year&gt;&lt;/dates&gt;&lt;urls&gt;&lt;/urls&gt;&lt;/record&gt;&lt;/Cite&gt;&lt;/EndNote&gt;</w:instrText>
      </w:r>
      <w:r w:rsidR="00990ABA" w:rsidRPr="00484581">
        <w:fldChar w:fldCharType="separate"/>
      </w:r>
      <w:r w:rsidR="00990ABA" w:rsidRPr="00484581">
        <w:rPr>
          <w:noProof/>
        </w:rPr>
        <w:t>(</w:t>
      </w:r>
      <w:hyperlink w:anchor="_ENREF_27" w:tooltip="Hastings, 2002 #128" w:history="1">
        <w:r w:rsidR="000A3B87" w:rsidRPr="00484581">
          <w:rPr>
            <w:noProof/>
          </w:rPr>
          <w:t>Hastings &amp; Taunt, 2002</w:t>
        </w:r>
      </w:hyperlink>
      <w:r w:rsidR="00990ABA" w:rsidRPr="00484581">
        <w:rPr>
          <w:noProof/>
        </w:rPr>
        <w:t>)</w:t>
      </w:r>
      <w:r w:rsidR="00990ABA" w:rsidRPr="00484581">
        <w:fldChar w:fldCharType="end"/>
      </w:r>
      <w:r w:rsidRPr="00484581">
        <w:t>.</w:t>
      </w:r>
      <w:r w:rsidR="00072A00" w:rsidRPr="00484581">
        <w:t xml:space="preserve"> </w:t>
      </w:r>
    </w:p>
    <w:p w:rsidR="00B104D6" w:rsidRPr="00484581" w:rsidRDefault="00B104D6" w:rsidP="00531B69">
      <w:pPr>
        <w:pStyle w:val="NoSpacing"/>
        <w:spacing w:line="360" w:lineRule="auto"/>
        <w:jc w:val="both"/>
        <w:rPr>
          <w:b/>
        </w:rPr>
      </w:pPr>
    </w:p>
    <w:p w:rsidR="00611EDA" w:rsidRPr="00484581" w:rsidRDefault="005C768D" w:rsidP="00531B69">
      <w:pPr>
        <w:pStyle w:val="NoSpacing"/>
        <w:spacing w:line="360" w:lineRule="auto"/>
        <w:jc w:val="both"/>
        <w:rPr>
          <w:b/>
          <w:i/>
        </w:rPr>
      </w:pPr>
      <w:r w:rsidRPr="00484581">
        <w:rPr>
          <w:b/>
          <w:i/>
        </w:rPr>
        <w:t>S</w:t>
      </w:r>
      <w:r w:rsidR="00611EDA" w:rsidRPr="00484581">
        <w:rPr>
          <w:b/>
          <w:i/>
        </w:rPr>
        <w:t>tress reduction</w:t>
      </w:r>
      <w:r w:rsidR="001C1982" w:rsidRPr="00484581">
        <w:rPr>
          <w:b/>
          <w:i/>
        </w:rPr>
        <w:t xml:space="preserve"> </w:t>
      </w:r>
      <w:r w:rsidRPr="00484581">
        <w:rPr>
          <w:b/>
          <w:i/>
        </w:rPr>
        <w:t>programs</w:t>
      </w:r>
    </w:p>
    <w:p w:rsidR="00531B69" w:rsidRPr="00484581" w:rsidRDefault="006D1CEE" w:rsidP="00531B69">
      <w:pPr>
        <w:pStyle w:val="NoSpacing"/>
        <w:spacing w:line="360" w:lineRule="auto"/>
        <w:jc w:val="both"/>
      </w:pPr>
      <w:r w:rsidRPr="00484581">
        <w:t>Another intervention</w:t>
      </w:r>
      <w:r w:rsidR="0060436F" w:rsidRPr="00484581">
        <w:t>al study</w:t>
      </w:r>
      <w:r w:rsidR="00623037" w:rsidRPr="00484581">
        <w:t xml:space="preserve"> </w:t>
      </w:r>
      <w:r w:rsidR="0060436F" w:rsidRPr="00484581">
        <w:t>which was done</w:t>
      </w:r>
      <w:r w:rsidR="00623037" w:rsidRPr="00484581">
        <w:t xml:space="preserve"> </w:t>
      </w:r>
      <w:r w:rsidR="00771789" w:rsidRPr="00484581">
        <w:t xml:space="preserve">in </w:t>
      </w:r>
      <w:r w:rsidR="00623037" w:rsidRPr="00484581">
        <w:t xml:space="preserve">California </w:t>
      </w:r>
      <w:r w:rsidR="0060436F" w:rsidRPr="00484581">
        <w:t>employed</w:t>
      </w:r>
      <w:r w:rsidR="00623037" w:rsidRPr="00484581">
        <w:t xml:space="preserve"> </w:t>
      </w:r>
      <w:r w:rsidR="0060436F" w:rsidRPr="00484581">
        <w:t>‘</w:t>
      </w:r>
      <w:r w:rsidRPr="00484581">
        <w:rPr>
          <w:b/>
        </w:rPr>
        <w:t>Mindfulness</w:t>
      </w:r>
      <w:r w:rsidR="0060436F" w:rsidRPr="00484581">
        <w:rPr>
          <w:b/>
        </w:rPr>
        <w:t xml:space="preserve"> </w:t>
      </w:r>
      <w:r w:rsidR="00531B69" w:rsidRPr="00484581">
        <w:rPr>
          <w:b/>
        </w:rPr>
        <w:t>based stress reduction</w:t>
      </w:r>
      <w:r w:rsidR="0060436F" w:rsidRPr="00484581">
        <w:rPr>
          <w:b/>
        </w:rPr>
        <w:t>’</w:t>
      </w:r>
      <w:r w:rsidR="00531B69" w:rsidRPr="00484581">
        <w:rPr>
          <w:b/>
        </w:rPr>
        <w:t xml:space="preserve"> (MBSR)</w:t>
      </w:r>
      <w:r w:rsidR="0060436F" w:rsidRPr="00484581">
        <w:rPr>
          <w:b/>
        </w:rPr>
        <w:t xml:space="preserve">, </w:t>
      </w:r>
      <w:r w:rsidR="0060436F" w:rsidRPr="00484581">
        <w:t>an</w:t>
      </w:r>
      <w:r w:rsidR="00623037" w:rsidRPr="00484581">
        <w:t xml:space="preserve"> </w:t>
      </w:r>
      <w:r w:rsidR="0060436F" w:rsidRPr="00484581">
        <w:t>intervention</w:t>
      </w:r>
      <w:r w:rsidR="00623037" w:rsidRPr="00484581">
        <w:t xml:space="preserve"> </w:t>
      </w:r>
      <w:r w:rsidR="00531B69" w:rsidRPr="00484581">
        <w:t xml:space="preserve">for </w:t>
      </w:r>
      <w:r w:rsidR="0060436F" w:rsidRPr="00484581">
        <w:t>carers of children with d</w:t>
      </w:r>
      <w:r w:rsidR="00531B69" w:rsidRPr="00484581">
        <w:t xml:space="preserve">evelopmental </w:t>
      </w:r>
      <w:r w:rsidR="0060436F" w:rsidRPr="00484581">
        <w:t>delay</w:t>
      </w:r>
      <w:r w:rsidR="00990ABA" w:rsidRPr="00484581">
        <w:t xml:space="preserve"> </w:t>
      </w:r>
      <w:r w:rsidR="00990ABA" w:rsidRPr="00484581">
        <w:fldChar w:fldCharType="begin"/>
      </w:r>
      <w:r w:rsidR="00990ABA" w:rsidRPr="00484581">
        <w:instrText xml:space="preserve"> ADDIN EN.CITE &lt;EndNote&gt;&lt;Cite&gt;&lt;Author&gt;Neece&lt;/Author&gt;&lt;Year&gt;2014&lt;/Year&gt;&lt;RecNum&gt;158&lt;/RecNum&gt;&lt;DisplayText&gt;(Neece, 2014)&lt;/DisplayText&gt;&lt;record&gt;&lt;rec-number&gt;158&lt;/rec-number&gt;&lt;foreign-keys&gt;&lt;key app="EN" db-id="zpaav5e2qvz506e9txkpazpi9dsa0pr090fs"&gt;158&lt;/key&gt;&lt;/foreign-keys&gt;&lt;ref-type name="Journal Article"&gt;17&lt;/ref-type&gt;&lt;contributors&gt;&lt;authors&gt;&lt;author&gt;Neece, C.&lt;/author&gt;&lt;/authors&gt;&lt;/contributors&gt;&lt;titles&gt;&lt;title&gt;Mindfulness-Based Stress Reduction for Parents of Young Children with Developmental Delays: Implications for Parental Mental Health and Child Behavior Problems&lt;/title&gt;&lt;secondary-title&gt;Journal of Applied Research in Intellectual Disabilities  &lt;/secondary-title&gt;&lt;/titles&gt;&lt;periodical&gt;&lt;full-title&gt;Journal of Applied Research in Intellectual Disabilities&lt;/full-title&gt;&lt;abbr-1&gt;Journal of Applied Research in Intellectual Disabilities&lt;/abbr-1&gt;&lt;/periodical&gt;&lt;pages&gt;174-186&lt;/pages&gt;&lt;volume&gt;27&lt;/volume&gt;&lt;dates&gt;&lt;year&gt;2014&lt;/year&gt;&lt;/dates&gt;&lt;urls&gt;&lt;/urls&gt;&lt;/record&gt;&lt;/Cite&gt;&lt;/EndNote&gt;</w:instrText>
      </w:r>
      <w:r w:rsidR="00990ABA" w:rsidRPr="00484581">
        <w:fldChar w:fldCharType="separate"/>
      </w:r>
      <w:r w:rsidR="00990ABA" w:rsidRPr="00484581">
        <w:rPr>
          <w:noProof/>
        </w:rPr>
        <w:t>(</w:t>
      </w:r>
      <w:hyperlink w:anchor="_ENREF_40" w:tooltip="Neece, 2014 #158" w:history="1">
        <w:r w:rsidR="000A3B87" w:rsidRPr="00484581">
          <w:rPr>
            <w:noProof/>
          </w:rPr>
          <w:t>Neece, 2014</w:t>
        </w:r>
      </w:hyperlink>
      <w:r w:rsidR="00990ABA" w:rsidRPr="00484581">
        <w:rPr>
          <w:noProof/>
        </w:rPr>
        <w:t>)</w:t>
      </w:r>
      <w:r w:rsidR="00990ABA" w:rsidRPr="00484581">
        <w:fldChar w:fldCharType="end"/>
      </w:r>
      <w:r w:rsidR="00531B69" w:rsidRPr="00484581">
        <w:t xml:space="preserve">. </w:t>
      </w:r>
      <w:r w:rsidR="00575D8B" w:rsidRPr="00484581">
        <w:t xml:space="preserve">This study </w:t>
      </w:r>
      <w:r w:rsidR="00990ABA" w:rsidRPr="00484581">
        <w:t>involved</w:t>
      </w:r>
      <w:r w:rsidR="0060436F" w:rsidRPr="00484581">
        <w:t xml:space="preserve"> randomly </w:t>
      </w:r>
      <w:r w:rsidR="00990ABA" w:rsidRPr="00484581">
        <w:t xml:space="preserve">selected </w:t>
      </w:r>
      <w:r w:rsidR="0060436F" w:rsidRPr="00484581">
        <w:t>46 parents of children with developmental delay</w:t>
      </w:r>
      <w:r w:rsidR="00E00F39" w:rsidRPr="00484581">
        <w:t xml:space="preserve"> </w:t>
      </w:r>
      <w:r w:rsidR="0060436F" w:rsidRPr="00484581">
        <w:t>assigned to either MBSR or wait list control groups. Parental psychological o</w:t>
      </w:r>
      <w:r w:rsidR="00575D8B" w:rsidRPr="00484581">
        <w:t xml:space="preserve">utcomes were measured using the </w:t>
      </w:r>
      <w:r w:rsidR="0060436F" w:rsidRPr="00484581">
        <w:t>‘p</w:t>
      </w:r>
      <w:r w:rsidR="00531B69" w:rsidRPr="00484581">
        <w:t xml:space="preserve">arenting </w:t>
      </w:r>
      <w:r w:rsidR="0060436F" w:rsidRPr="00484581">
        <w:t>stress index short f</w:t>
      </w:r>
      <w:r w:rsidR="00531B69" w:rsidRPr="00484581">
        <w:t xml:space="preserve">orm </w:t>
      </w:r>
      <w:r w:rsidR="00531B69" w:rsidRPr="00484581">
        <w:fldChar w:fldCharType="begin"/>
      </w:r>
      <w:r w:rsidR="00D2100E" w:rsidRPr="00484581">
        <w:instrText xml:space="preserve"> ADDIN EN.CITE &lt;EndNote&gt;&lt;Cite&gt;&lt;Author&gt;Abidin&lt;/Author&gt;&lt;Year&gt;1995&lt;/Year&gt;&lt;RecNum&gt;144&lt;/RecNum&gt;&lt;DisplayText&gt;(Abidin, 1995)&lt;/DisplayText&gt;&lt;record&gt;&lt;rec-number&gt;144&lt;/rec-number&gt;&lt;foreign-keys&gt;&lt;key app="EN" db-id="zpaav5e2qvz506e9txkpazpi9dsa0pr090fs"&gt;144&lt;/key&gt;&lt;/foreign-keys&gt;&lt;ref-type name="Book"&gt;6&lt;/ref-type&gt;&lt;contributors&gt;&lt;authors&gt;&lt;author&gt;Abidin, R. R.&lt;/author&gt;&lt;/authors&gt;&lt;tertiary-authors&gt;&lt;author&gt;Paediatric Psychology Press&lt;/author&gt;&lt;/tertiary-authors&gt;&lt;/contributors&gt;&lt;titles&gt;&lt;title&gt;Parent Stress Index- Manual&lt;/title&gt;&lt;/titles&gt;&lt;dates&gt;&lt;year&gt;1995&lt;/year&gt;&lt;/dates&gt;&lt;pub-location&gt;Charlottesville, VA&lt;/pub-location&gt;&lt;urls&gt;&lt;/urls&gt;&lt;/record&gt;&lt;/Cite&gt;&lt;/EndNote&gt;</w:instrText>
      </w:r>
      <w:r w:rsidR="00531B69" w:rsidRPr="00484581">
        <w:fldChar w:fldCharType="separate"/>
      </w:r>
      <w:r w:rsidR="00D2100E" w:rsidRPr="00484581">
        <w:rPr>
          <w:noProof/>
        </w:rPr>
        <w:t>(</w:t>
      </w:r>
      <w:hyperlink w:anchor="_ENREF_2" w:tooltip="Abidin, 1995 #144" w:history="1">
        <w:r w:rsidR="000A3B87" w:rsidRPr="00484581">
          <w:rPr>
            <w:noProof/>
          </w:rPr>
          <w:t>Abidin, 1995</w:t>
        </w:r>
      </w:hyperlink>
      <w:r w:rsidR="00D2100E" w:rsidRPr="00484581">
        <w:rPr>
          <w:noProof/>
        </w:rPr>
        <w:t>)</w:t>
      </w:r>
      <w:r w:rsidR="00531B69" w:rsidRPr="00484581">
        <w:fldChar w:fldCharType="end"/>
      </w:r>
      <w:r w:rsidR="00531B69" w:rsidRPr="00484581">
        <w:t xml:space="preserve">, </w:t>
      </w:r>
      <w:r w:rsidR="0060436F" w:rsidRPr="00484581">
        <w:t>and</w:t>
      </w:r>
      <w:r w:rsidR="00575D8B" w:rsidRPr="00484581">
        <w:t xml:space="preserve"> </w:t>
      </w:r>
      <w:r w:rsidR="0060436F" w:rsidRPr="00484581">
        <w:t>‘</w:t>
      </w:r>
      <w:r w:rsidR="00E00F39" w:rsidRPr="00484581">
        <w:t>C</w:t>
      </w:r>
      <w:r w:rsidR="0060436F" w:rsidRPr="00484581">
        <w:t>enter for epidemiologic studies depression s</w:t>
      </w:r>
      <w:r w:rsidR="00531B69" w:rsidRPr="00484581">
        <w:t>cale</w:t>
      </w:r>
      <w:r w:rsidR="00E00F39" w:rsidRPr="00484581">
        <w:t xml:space="preserve"> </w:t>
      </w:r>
      <w:r w:rsidR="00531B69" w:rsidRPr="00484581">
        <w:fldChar w:fldCharType="begin"/>
      </w:r>
      <w:r w:rsidR="00D2100E" w:rsidRPr="00484581">
        <w:instrText xml:space="preserve"> ADDIN EN.CITE &lt;EndNote&gt;&lt;Cite&gt;&lt;Author&gt;Ballou&lt;/Author&gt;&lt;Year&gt;1995&lt;/Year&gt;&lt;RecNum&gt;155&lt;/RecNum&gt;&lt;DisplayText&gt;(Ballou, 1995)&lt;/DisplayText&gt;&lt;record&gt;&lt;rec-number&gt;155&lt;/rec-number&gt;&lt;foreign-keys&gt;&lt;key app="EN" db-id="zpaav5e2qvz506e9txkpazpi9dsa0pr090fs"&gt;155&lt;/key&gt;&lt;/foreign-keys&gt;&lt;ref-type name="Book"&gt;6&lt;/ref-type&gt;&lt;contributors&gt;&lt;authors&gt;&lt;author&gt;Ballou, M., B.&lt;/author&gt;&lt;/authors&gt;&lt;/contributors&gt;&lt;titles&gt;&lt;title&gt;Psychological interventions: a guide to strategies&lt;/title&gt;&lt;/titles&gt;&lt;dates&gt;&lt;year&gt;1995&lt;/year&gt;&lt;/dates&gt;&lt;publisher&gt;Greenwood Publishing Group&lt;/publisher&gt;&lt;urls&gt;&lt;/urls&gt;&lt;/record&gt;&lt;/Cite&gt;&lt;/EndNote&gt;</w:instrText>
      </w:r>
      <w:r w:rsidR="00531B69" w:rsidRPr="00484581">
        <w:fldChar w:fldCharType="separate"/>
      </w:r>
      <w:r w:rsidR="00D2100E" w:rsidRPr="00484581">
        <w:rPr>
          <w:noProof/>
        </w:rPr>
        <w:t>(</w:t>
      </w:r>
      <w:hyperlink w:anchor="_ENREF_7" w:tooltip="Ballou, 1995 #155" w:history="1">
        <w:r w:rsidR="000A3B87" w:rsidRPr="00484581">
          <w:rPr>
            <w:noProof/>
          </w:rPr>
          <w:t>Ballou, 1995</w:t>
        </w:r>
      </w:hyperlink>
      <w:r w:rsidR="00D2100E" w:rsidRPr="00484581">
        <w:rPr>
          <w:noProof/>
        </w:rPr>
        <w:t>)</w:t>
      </w:r>
      <w:r w:rsidR="00531B69" w:rsidRPr="00484581">
        <w:fldChar w:fldCharType="end"/>
      </w:r>
      <w:r w:rsidR="00531B69" w:rsidRPr="00484581">
        <w:t xml:space="preserve">; and </w:t>
      </w:r>
      <w:r w:rsidR="00575D8B" w:rsidRPr="00484581">
        <w:t xml:space="preserve">the </w:t>
      </w:r>
      <w:r w:rsidR="00531B69" w:rsidRPr="00484581">
        <w:t xml:space="preserve">Child </w:t>
      </w:r>
      <w:r w:rsidR="00575D8B" w:rsidRPr="00484581">
        <w:t>B</w:t>
      </w:r>
      <w:r w:rsidR="00531B69" w:rsidRPr="00484581">
        <w:t xml:space="preserve">ehavior </w:t>
      </w:r>
      <w:r w:rsidR="00575D8B" w:rsidRPr="00484581">
        <w:t>C</w:t>
      </w:r>
      <w:r w:rsidR="00531B69" w:rsidRPr="00484581">
        <w:t>hecklist</w:t>
      </w:r>
      <w:r w:rsidR="00771789" w:rsidRPr="00484581">
        <w:t xml:space="preserve"> </w:t>
      </w:r>
      <w:r w:rsidR="00771789" w:rsidRPr="00484581">
        <w:fldChar w:fldCharType="begin"/>
      </w:r>
      <w:r w:rsidR="00771789" w:rsidRPr="00484581">
        <w:instrText xml:space="preserve"> ADDIN EN.CITE &lt;EndNote&gt;&lt;Cite&gt;&lt;Author&gt;Achenbach&lt;/Author&gt;&lt;Year&gt;2000&lt;/Year&gt;&lt;RecNum&gt;162&lt;/RecNum&gt;&lt;DisplayText&gt;(Achenbach, 2000)&lt;/DisplayText&gt;&lt;record&gt;&lt;rec-number&gt;162&lt;/rec-number&gt;&lt;foreign-keys&gt;&lt;key app="EN" db-id="zpaav5e2qvz506e9txkpazpi9dsa0pr090fs"&gt;162&lt;/key&gt;&lt;/foreign-keys&gt;&lt;ref-type name="Book"&gt;6&lt;/ref-type&gt;&lt;contributors&gt;&lt;authors&gt;&lt;author&gt;Achenbach, T.&lt;/author&gt;&lt;/authors&gt;&lt;secondary-authors&gt;&lt;author&gt;Department of Psychiatry&lt;/author&gt;&lt;/secondary-authors&gt;&lt;/contributors&gt;&lt;titles&gt;&lt;title&gt;Manual for the Child Behavior Checklist 1½-5.&lt;/title&gt;&lt;/titles&gt;&lt;dates&gt;&lt;year&gt;2000&lt;/year&gt;&lt;/dates&gt;&lt;pub-location&gt;Burlington, VT.&lt;/pub-location&gt;&lt;publisher&gt;University of Vermont&lt;/publisher&gt;&lt;urls&gt;&lt;/urls&gt;&lt;/record&gt;&lt;/Cite&gt;&lt;/EndNote&gt;</w:instrText>
      </w:r>
      <w:r w:rsidR="00771789" w:rsidRPr="00484581">
        <w:fldChar w:fldCharType="separate"/>
      </w:r>
      <w:r w:rsidR="00771789" w:rsidRPr="00484581">
        <w:rPr>
          <w:noProof/>
        </w:rPr>
        <w:t>(</w:t>
      </w:r>
      <w:hyperlink w:anchor="_ENREF_3" w:tooltip="Achenbach, 2000 #162" w:history="1">
        <w:r w:rsidR="000A3B87" w:rsidRPr="00484581">
          <w:rPr>
            <w:noProof/>
          </w:rPr>
          <w:t>Achenbach, 2000</w:t>
        </w:r>
      </w:hyperlink>
      <w:r w:rsidR="00771789" w:rsidRPr="00484581">
        <w:rPr>
          <w:noProof/>
        </w:rPr>
        <w:t>)</w:t>
      </w:r>
      <w:r w:rsidR="00771789" w:rsidRPr="00484581">
        <w:fldChar w:fldCharType="end"/>
      </w:r>
      <w:r w:rsidR="00771789" w:rsidRPr="00484581">
        <w:t>.</w:t>
      </w:r>
      <w:r w:rsidR="00531B69" w:rsidRPr="00484581">
        <w:t xml:space="preserve">  </w:t>
      </w:r>
      <w:r w:rsidR="00575D8B" w:rsidRPr="00484581">
        <w:t>P</w:t>
      </w:r>
      <w:r w:rsidR="00FA18F5" w:rsidRPr="00484581">
        <w:t xml:space="preserve">arents </w:t>
      </w:r>
      <w:r w:rsidR="0060436F" w:rsidRPr="00484581">
        <w:t>allocated to the</w:t>
      </w:r>
      <w:r w:rsidR="00531B69" w:rsidRPr="00484581">
        <w:t xml:space="preserve"> MBSR </w:t>
      </w:r>
      <w:r w:rsidR="0060436F" w:rsidRPr="00484581">
        <w:t>had few</w:t>
      </w:r>
      <w:r w:rsidR="00531B69" w:rsidRPr="00484581">
        <w:t xml:space="preserve"> stress and depression </w:t>
      </w:r>
      <w:r w:rsidR="0060436F" w:rsidRPr="00484581">
        <w:t xml:space="preserve">scores </w:t>
      </w:r>
      <w:r w:rsidR="00531B69" w:rsidRPr="00484581">
        <w:t xml:space="preserve">compared with </w:t>
      </w:r>
      <w:r w:rsidR="0060436F" w:rsidRPr="00484581">
        <w:t>those</w:t>
      </w:r>
      <w:r w:rsidR="00FA18F5" w:rsidRPr="00484581">
        <w:t xml:space="preserve"> in the </w:t>
      </w:r>
      <w:r w:rsidR="0060436F" w:rsidRPr="00484581">
        <w:t xml:space="preserve">wait list </w:t>
      </w:r>
      <w:r w:rsidR="00531B69" w:rsidRPr="00484581">
        <w:t>control</w:t>
      </w:r>
      <w:r w:rsidR="00FA18F5" w:rsidRPr="00484581">
        <w:t xml:space="preserve"> group</w:t>
      </w:r>
      <w:r w:rsidR="00531B69" w:rsidRPr="00484581">
        <w:t xml:space="preserve">. </w:t>
      </w:r>
      <w:r w:rsidR="00990ABA" w:rsidRPr="00484581">
        <w:t>Above this,</w:t>
      </w:r>
      <w:r w:rsidR="00531B69" w:rsidRPr="00484581">
        <w:t xml:space="preserve"> </w:t>
      </w:r>
      <w:r w:rsidR="0060436F" w:rsidRPr="00484581">
        <w:t>the</w:t>
      </w:r>
      <w:r w:rsidR="00694C14" w:rsidRPr="00484581">
        <w:t xml:space="preserve"> children of the</w:t>
      </w:r>
      <w:r w:rsidR="0060436F" w:rsidRPr="00484581">
        <w:t xml:space="preserve"> </w:t>
      </w:r>
      <w:r w:rsidR="00531B69" w:rsidRPr="00484581">
        <w:t xml:space="preserve">parents </w:t>
      </w:r>
      <w:r w:rsidR="0060436F" w:rsidRPr="00484581">
        <w:t>belonging to the</w:t>
      </w:r>
      <w:r w:rsidR="00531B69" w:rsidRPr="00484581">
        <w:t xml:space="preserve"> MBSR</w:t>
      </w:r>
      <w:r w:rsidR="00FA18F5" w:rsidRPr="00484581">
        <w:t xml:space="preserve"> </w:t>
      </w:r>
      <w:r w:rsidR="00531B69" w:rsidRPr="00484581">
        <w:t xml:space="preserve">reported </w:t>
      </w:r>
      <w:r w:rsidR="00694C14" w:rsidRPr="00484581">
        <w:t>minor</w:t>
      </w:r>
      <w:r w:rsidR="00531B69" w:rsidRPr="00484581">
        <w:t xml:space="preserve"> behavior</w:t>
      </w:r>
      <w:r w:rsidR="00694C14" w:rsidRPr="00484581">
        <w:t>al related</w:t>
      </w:r>
      <w:r w:rsidR="00531B69" w:rsidRPr="00484581">
        <w:t xml:space="preserve"> problems </w:t>
      </w:r>
      <w:r w:rsidR="00694C14" w:rsidRPr="00484581">
        <w:t xml:space="preserve">for their children. </w:t>
      </w:r>
      <w:r w:rsidR="00531B69" w:rsidRPr="00484581">
        <w:t xml:space="preserve">While the intervention showed </w:t>
      </w:r>
      <w:r w:rsidR="00694C14" w:rsidRPr="00484581">
        <w:t xml:space="preserve">great </w:t>
      </w:r>
      <w:r w:rsidR="00531B69" w:rsidRPr="00484581">
        <w:t xml:space="preserve">effectiveness, the study </w:t>
      </w:r>
      <w:r w:rsidR="00694C14" w:rsidRPr="00484581">
        <w:t>used</w:t>
      </w:r>
      <w:r w:rsidR="00531B69" w:rsidRPr="00484581">
        <w:t xml:space="preserve"> parent</w:t>
      </w:r>
      <w:r w:rsidR="00694C14" w:rsidRPr="00484581">
        <w:t>’s self-</w:t>
      </w:r>
      <w:r w:rsidR="00531B69" w:rsidRPr="00484581">
        <w:t>report</w:t>
      </w:r>
      <w:r w:rsidR="00694C14" w:rsidRPr="00484581">
        <w:t>s, hence</w:t>
      </w:r>
      <w:r w:rsidR="00531B69" w:rsidRPr="00484581">
        <w:t xml:space="preserve"> reporting </w:t>
      </w:r>
      <w:r w:rsidR="00694C14" w:rsidRPr="00484581">
        <w:t>bias</w:t>
      </w:r>
      <w:r w:rsidR="00531B69" w:rsidRPr="00484581">
        <w:t xml:space="preserve"> </w:t>
      </w:r>
      <w:r w:rsidR="00694C14" w:rsidRPr="00484581">
        <w:t>could</w:t>
      </w:r>
      <w:r w:rsidR="00531B69" w:rsidRPr="00484581">
        <w:t xml:space="preserve"> have </w:t>
      </w:r>
      <w:r w:rsidR="00694C14" w:rsidRPr="00484581">
        <w:t>prejudiced</w:t>
      </w:r>
      <w:r w:rsidR="00531B69" w:rsidRPr="00484581">
        <w:t xml:space="preserve"> </w:t>
      </w:r>
      <w:r w:rsidR="00694C14" w:rsidRPr="00484581">
        <w:t>the findings</w:t>
      </w:r>
      <w:r w:rsidR="00531B69" w:rsidRPr="00484581">
        <w:t xml:space="preserve">. </w:t>
      </w:r>
    </w:p>
    <w:p w:rsidR="00575D8B" w:rsidRPr="00484581" w:rsidRDefault="00575D8B" w:rsidP="00531B69">
      <w:pPr>
        <w:pStyle w:val="NoSpacing"/>
        <w:spacing w:line="360" w:lineRule="auto"/>
        <w:jc w:val="both"/>
      </w:pPr>
    </w:p>
    <w:p w:rsidR="00531B69" w:rsidRPr="00484581" w:rsidRDefault="00CB35C0" w:rsidP="00531B69">
      <w:pPr>
        <w:pStyle w:val="NoSpacing"/>
        <w:spacing w:line="360" w:lineRule="auto"/>
        <w:jc w:val="both"/>
      </w:pPr>
      <w:r w:rsidRPr="00484581">
        <w:t>A different approach has been taken in</w:t>
      </w:r>
      <w:r w:rsidR="00531B69" w:rsidRPr="00484581">
        <w:t xml:space="preserve"> </w:t>
      </w:r>
      <w:r w:rsidRPr="00484581">
        <w:t>E</w:t>
      </w:r>
      <w:r w:rsidR="00531B69" w:rsidRPr="00484581">
        <w:t>astern Turke</w:t>
      </w:r>
      <w:r w:rsidRPr="00484581">
        <w:t xml:space="preserve">y </w:t>
      </w:r>
      <w:r w:rsidR="006339B3" w:rsidRPr="00484581">
        <w:t>focusing</w:t>
      </w:r>
      <w:r w:rsidR="00531B69" w:rsidRPr="00484581">
        <w:rPr>
          <w:rFonts w:ascii="AdvPSSAB-R" w:hAnsi="AdvPSSAB-R" w:cs="AdvPSSAB-R"/>
          <w:sz w:val="18"/>
          <w:szCs w:val="18"/>
        </w:rPr>
        <w:t xml:space="preserve"> </w:t>
      </w:r>
      <w:r w:rsidR="00531B69" w:rsidRPr="00484581">
        <w:t xml:space="preserve">on burnout </w:t>
      </w:r>
      <w:r w:rsidR="006339B3" w:rsidRPr="00484581">
        <w:t>among</w:t>
      </w:r>
      <w:r w:rsidR="00531B69" w:rsidRPr="00484581">
        <w:t xml:space="preserve"> </w:t>
      </w:r>
      <w:r w:rsidR="006339B3" w:rsidRPr="00484581">
        <w:t xml:space="preserve">parents with intellectually disabled </w:t>
      </w:r>
      <w:r w:rsidR="006339B3" w:rsidRPr="00484581">
        <w:rPr>
          <w:iCs/>
        </w:rPr>
        <w:t xml:space="preserve">children </w:t>
      </w:r>
      <w:r w:rsidR="009B1D20" w:rsidRPr="00484581">
        <w:fldChar w:fldCharType="begin"/>
      </w:r>
      <w:r w:rsidR="00D2100E" w:rsidRPr="00484581">
        <w:instrText xml:space="preserve"> ADDIN EN.CITE &lt;EndNote&gt;&lt;Cite&gt;&lt;Author&gt;Bilgin&lt;/Author&gt;&lt;Year&gt;2009&lt;/Year&gt;&lt;RecNum&gt;160&lt;/RecNum&gt;&lt;DisplayText&gt;(Bilgin &amp;amp; Gozum, 2009)&lt;/DisplayText&gt;&lt;record&gt;&lt;rec-number&gt;160&lt;/rec-number&gt;&lt;foreign-keys&gt;&lt;key app="EN" db-id="zpaav5e2qvz506e9txkpazpi9dsa0pr090fs"&gt;160&lt;/key&gt;&lt;/foreign-keys&gt;&lt;ref-type name="Journal Article"&gt;17&lt;/ref-type&gt;&lt;contributors&gt;&lt;authors&gt;&lt;author&gt;Bilgin, S.,&lt;/author&gt;&lt;author&gt;Gozum, S.&lt;/author&gt;&lt;/authors&gt;&lt;/contributors&gt;&lt;titles&gt;&lt;title&gt;Reducing burnout in mothers with an intellectually disabled child: an education programme.&lt;/title&gt;&lt;secondary-title&gt;Journal of Advanced Nursing &lt;/secondary-title&gt;&lt;/titles&gt;&lt;periodical&gt;&lt;full-title&gt;J Adv Nurs&lt;/full-title&gt;&lt;abbr-1&gt;Journal of advanced nursing&lt;/abbr-1&gt;&lt;/periodical&gt;&lt;pages&gt;2552-2561&lt;/pages&gt;&lt;volume&gt;65&lt;/volume&gt;&lt;number&gt;12&lt;/number&gt;&lt;dates&gt;&lt;year&gt;2009&lt;/year&gt;&lt;/dates&gt;&lt;urls&gt;&lt;/urls&gt;&lt;/record&gt;&lt;/Cite&gt;&lt;/EndNote&gt;</w:instrText>
      </w:r>
      <w:r w:rsidR="009B1D20" w:rsidRPr="00484581">
        <w:fldChar w:fldCharType="separate"/>
      </w:r>
      <w:r w:rsidR="00D2100E" w:rsidRPr="00484581">
        <w:rPr>
          <w:noProof/>
        </w:rPr>
        <w:t>(</w:t>
      </w:r>
      <w:hyperlink w:anchor="_ENREF_11" w:tooltip="Bilgin, 2009 #160" w:history="1">
        <w:r w:rsidR="000A3B87" w:rsidRPr="00484581">
          <w:rPr>
            <w:noProof/>
          </w:rPr>
          <w:t>Bilgin &amp; Gozum, 2009</w:t>
        </w:r>
      </w:hyperlink>
      <w:r w:rsidR="00D2100E" w:rsidRPr="00484581">
        <w:rPr>
          <w:noProof/>
        </w:rPr>
        <w:t>)</w:t>
      </w:r>
      <w:r w:rsidR="009B1D20" w:rsidRPr="00484581">
        <w:fldChar w:fldCharType="end"/>
      </w:r>
      <w:r w:rsidR="00531B69" w:rsidRPr="00484581">
        <w:t xml:space="preserve">. </w:t>
      </w:r>
      <w:r w:rsidR="005D551A" w:rsidRPr="00484581">
        <w:t>Parents in</w:t>
      </w:r>
      <w:r w:rsidR="006339B3" w:rsidRPr="00484581">
        <w:t xml:space="preserve"> the</w:t>
      </w:r>
      <w:r w:rsidR="00531B69" w:rsidRPr="00484581">
        <w:t xml:space="preserve"> intervention group </w:t>
      </w:r>
      <w:r w:rsidR="005D551A" w:rsidRPr="00484581">
        <w:t>had</w:t>
      </w:r>
      <w:r w:rsidR="00531B69" w:rsidRPr="00484581">
        <w:t xml:space="preserve"> an interactive</w:t>
      </w:r>
      <w:r w:rsidR="005D551A" w:rsidRPr="00484581">
        <w:t xml:space="preserve"> </w:t>
      </w:r>
      <w:r w:rsidR="006339B3" w:rsidRPr="00484581">
        <w:t>60 minute</w:t>
      </w:r>
      <w:r w:rsidR="00531B69" w:rsidRPr="00484581">
        <w:t xml:space="preserve"> programme, </w:t>
      </w:r>
      <w:r w:rsidR="006339B3" w:rsidRPr="00484581">
        <w:t>and also</w:t>
      </w:r>
      <w:r w:rsidR="00531B69" w:rsidRPr="00484581">
        <w:t xml:space="preserve"> </w:t>
      </w:r>
      <w:r w:rsidR="006339B3" w:rsidRPr="00484581">
        <w:t>received</w:t>
      </w:r>
      <w:r w:rsidR="00531B69" w:rsidRPr="00484581">
        <w:t xml:space="preserve"> an </w:t>
      </w:r>
      <w:r w:rsidR="005D551A" w:rsidRPr="00484581">
        <w:t>education</w:t>
      </w:r>
      <w:r w:rsidR="00531B69" w:rsidRPr="00484581">
        <w:t xml:space="preserve"> booklet de</w:t>
      </w:r>
      <w:r w:rsidR="005D551A" w:rsidRPr="00484581">
        <w:t>veloped</w:t>
      </w:r>
      <w:r w:rsidR="00531B69" w:rsidRPr="00484581">
        <w:t xml:space="preserve"> </w:t>
      </w:r>
      <w:r w:rsidR="005D551A" w:rsidRPr="00484581">
        <w:t>by the research</w:t>
      </w:r>
      <w:r w:rsidR="006339B3" w:rsidRPr="00484581">
        <w:t>ers</w:t>
      </w:r>
      <w:r w:rsidR="005D551A" w:rsidRPr="00484581">
        <w:t xml:space="preserve">. </w:t>
      </w:r>
      <w:r w:rsidR="00E00F39" w:rsidRPr="00484581">
        <w:t>P</w:t>
      </w:r>
      <w:r w:rsidR="005D551A" w:rsidRPr="00484581">
        <w:t xml:space="preserve">arents </w:t>
      </w:r>
      <w:r w:rsidR="00E00F39" w:rsidRPr="00484581">
        <w:t>in the waiting arm</w:t>
      </w:r>
      <w:r w:rsidR="006339B3" w:rsidRPr="00484581">
        <w:t xml:space="preserve"> </w:t>
      </w:r>
      <w:r w:rsidR="005D551A" w:rsidRPr="00484581">
        <w:t>got</w:t>
      </w:r>
      <w:r w:rsidR="00531B69" w:rsidRPr="00484581">
        <w:t xml:space="preserve"> the same intervention</w:t>
      </w:r>
      <w:r w:rsidR="00E00F39" w:rsidRPr="00484581">
        <w:t xml:space="preserve"> </w:t>
      </w:r>
      <w:r w:rsidR="006339B3" w:rsidRPr="00484581">
        <w:t>later</w:t>
      </w:r>
      <w:r w:rsidR="00531B69" w:rsidRPr="00484581">
        <w:t xml:space="preserve">. </w:t>
      </w:r>
      <w:r w:rsidR="006339B3" w:rsidRPr="00484581">
        <w:t>It was found</w:t>
      </w:r>
      <w:r w:rsidR="00531B69" w:rsidRPr="00484581">
        <w:t xml:space="preserve"> that </w:t>
      </w:r>
      <w:r w:rsidR="005D551A" w:rsidRPr="00484581">
        <w:t xml:space="preserve">parents </w:t>
      </w:r>
      <w:r w:rsidR="006339B3" w:rsidRPr="00484581">
        <w:t>belonging to</w:t>
      </w:r>
      <w:r w:rsidR="00E00F39" w:rsidRPr="00484581">
        <w:t xml:space="preserve"> the</w:t>
      </w:r>
      <w:r w:rsidR="00531B69" w:rsidRPr="00484581">
        <w:t xml:space="preserve"> intervention </w:t>
      </w:r>
      <w:r w:rsidR="006339B3" w:rsidRPr="00484581">
        <w:t>arm</w:t>
      </w:r>
      <w:r w:rsidR="00531B69" w:rsidRPr="00484581">
        <w:t xml:space="preserve"> </w:t>
      </w:r>
      <w:r w:rsidR="005D551A" w:rsidRPr="00484581">
        <w:t>reported few</w:t>
      </w:r>
      <w:r w:rsidR="006339B3" w:rsidRPr="00484581">
        <w:t>er</w:t>
      </w:r>
      <w:r w:rsidR="00531B69" w:rsidRPr="00484581">
        <w:t xml:space="preserve"> episodes of emotional burnout </w:t>
      </w:r>
      <w:r w:rsidR="006339B3" w:rsidRPr="00484581">
        <w:t>than</w:t>
      </w:r>
      <w:r w:rsidR="00531B69" w:rsidRPr="00484581">
        <w:t xml:space="preserve"> th</w:t>
      </w:r>
      <w:r w:rsidR="005D551A" w:rsidRPr="00484581">
        <w:t>os</w:t>
      </w:r>
      <w:r w:rsidR="00531B69" w:rsidRPr="00484581">
        <w:t xml:space="preserve">e </w:t>
      </w:r>
      <w:r w:rsidR="005D551A" w:rsidRPr="00484581">
        <w:t xml:space="preserve">in the </w:t>
      </w:r>
      <w:r w:rsidR="00531B69" w:rsidRPr="00484581">
        <w:t xml:space="preserve">control </w:t>
      </w:r>
      <w:r w:rsidR="006339B3" w:rsidRPr="00484581">
        <w:t>arm</w:t>
      </w:r>
      <w:r w:rsidR="00F555C6" w:rsidRPr="00484581">
        <w:t xml:space="preserve">, using </w:t>
      </w:r>
      <w:proofErr w:type="spellStart"/>
      <w:r w:rsidR="00F555C6" w:rsidRPr="00484581">
        <w:t>Maslach</w:t>
      </w:r>
      <w:proofErr w:type="spellEnd"/>
      <w:r w:rsidR="00F555C6" w:rsidRPr="00484581">
        <w:t xml:space="preserve"> Burnout Inventory </w:t>
      </w:r>
      <w:r w:rsidR="00F555C6" w:rsidRPr="00484581">
        <w:fldChar w:fldCharType="begin"/>
      </w:r>
      <w:r w:rsidR="00D2100E" w:rsidRPr="00484581">
        <w:instrText xml:space="preserve"> ADDIN EN.CITE &lt;EndNote&gt;&lt;Cite&gt;&lt;Author&gt;Ergin&lt;/Author&gt;&lt;Year&gt;1992  &lt;/Year&gt;&lt;RecNum&gt;166&lt;/RecNum&gt;&lt;DisplayText&gt;(Ergin, 1992  )&lt;/DisplayText&gt;&lt;record&gt;&lt;rec-number&gt;166&lt;/rec-number&gt;&lt;foreign-keys&gt;&lt;key app="EN" db-id="zpaav5e2qvz506e9txkpazpi9dsa0pr090fs"&gt;166&lt;/key&gt;&lt;/foreign-keys&gt;&lt;ref-type name="Book"&gt;6&lt;/ref-type&gt;&lt;contributors&gt;&lt;authors&gt;&lt;author&gt;Ergin, C.&lt;/author&gt;&lt;/authors&gt;&lt;/contributors&gt;&lt;titles&gt;&lt;title&gt;Burnout in doctors and nurses and Maslach Burnout Inventory adaptation&lt;/title&gt;&lt;/titles&gt;&lt;number&gt;7&lt;/number&gt;&lt;section&gt;143-154&lt;/section&gt;&lt;dates&gt;&lt;year&gt;1992  &lt;/year&gt;&lt;/dates&gt;&lt;pub-location&gt;Ankara, Turkey&lt;/pub-location&gt;&lt;publisher&gt;National Psychology Congress Scientific Works&lt;/publisher&gt;&lt;urls&gt;&lt;/urls&gt;&lt;/record&gt;&lt;/Cite&gt;&lt;/EndNote&gt;</w:instrText>
      </w:r>
      <w:r w:rsidR="00F555C6" w:rsidRPr="00484581">
        <w:fldChar w:fldCharType="separate"/>
      </w:r>
      <w:r w:rsidR="00D2100E" w:rsidRPr="00484581">
        <w:rPr>
          <w:noProof/>
        </w:rPr>
        <w:t>(</w:t>
      </w:r>
      <w:hyperlink w:anchor="_ENREF_15" w:tooltip="Ergin, 1992   #166" w:history="1">
        <w:r w:rsidR="000A3B87" w:rsidRPr="00484581">
          <w:rPr>
            <w:noProof/>
          </w:rPr>
          <w:t xml:space="preserve">Ergin, 1992  </w:t>
        </w:r>
      </w:hyperlink>
      <w:r w:rsidR="00D2100E" w:rsidRPr="00484581">
        <w:rPr>
          <w:noProof/>
        </w:rPr>
        <w:t>)</w:t>
      </w:r>
      <w:r w:rsidR="00F555C6" w:rsidRPr="00484581">
        <w:fldChar w:fldCharType="end"/>
      </w:r>
      <w:r w:rsidR="005D551A" w:rsidRPr="00484581">
        <w:t>. However,</w:t>
      </w:r>
      <w:r w:rsidR="00531B69" w:rsidRPr="00484581">
        <w:t xml:space="preserve"> the </w:t>
      </w:r>
      <w:r w:rsidR="005D551A" w:rsidRPr="00484581">
        <w:t>intervention</w:t>
      </w:r>
      <w:r w:rsidR="00531B69" w:rsidRPr="00484581">
        <w:t xml:space="preserve"> </w:t>
      </w:r>
      <w:r w:rsidR="006339B3" w:rsidRPr="00484581">
        <w:t xml:space="preserve">had no effects </w:t>
      </w:r>
      <w:r w:rsidR="00531B69" w:rsidRPr="00484581">
        <w:t xml:space="preserve">on perceptions of </w:t>
      </w:r>
      <w:r w:rsidR="006339B3" w:rsidRPr="00484581">
        <w:t xml:space="preserve">one’s </w:t>
      </w:r>
      <w:r w:rsidR="00531B69" w:rsidRPr="00484581">
        <w:t xml:space="preserve">success, competence </w:t>
      </w:r>
      <w:r w:rsidR="006339B3" w:rsidRPr="00484581">
        <w:t xml:space="preserve">or </w:t>
      </w:r>
      <w:r w:rsidR="00531B69" w:rsidRPr="00484581">
        <w:t>achievement in car</w:t>
      </w:r>
      <w:r w:rsidR="005D551A" w:rsidRPr="00484581">
        <w:t>ing</w:t>
      </w:r>
      <w:r w:rsidR="00531B69" w:rsidRPr="00484581">
        <w:t xml:space="preserve"> </w:t>
      </w:r>
      <w:r w:rsidR="006339B3" w:rsidRPr="00484581">
        <w:t>for their</w:t>
      </w:r>
      <w:r w:rsidR="00531B69" w:rsidRPr="00484581">
        <w:t xml:space="preserve"> child. Although this study showed</w:t>
      </w:r>
      <w:r w:rsidR="00E00F39" w:rsidRPr="00484581">
        <w:t xml:space="preserve"> </w:t>
      </w:r>
      <w:r w:rsidR="00B22AD5" w:rsidRPr="00484581">
        <w:t>effects</w:t>
      </w:r>
      <w:r w:rsidR="00E00F39" w:rsidRPr="00484581">
        <w:t xml:space="preserve"> of the intervention</w:t>
      </w:r>
      <w:r w:rsidR="00531B69" w:rsidRPr="00484581">
        <w:t xml:space="preserve">, </w:t>
      </w:r>
      <w:r w:rsidR="00E00F39" w:rsidRPr="00484581">
        <w:t>participants at</w:t>
      </w:r>
      <w:r w:rsidR="00B22AD5" w:rsidRPr="00484581">
        <w:t>t</w:t>
      </w:r>
      <w:r w:rsidR="00E00F39" w:rsidRPr="00484581">
        <w:t>rited selectively</w:t>
      </w:r>
      <w:r w:rsidR="00531B69" w:rsidRPr="00484581">
        <w:t xml:space="preserve"> at time </w:t>
      </w:r>
      <w:r w:rsidR="00B22AD5" w:rsidRPr="00484581">
        <w:t>2,</w:t>
      </w:r>
      <w:r w:rsidR="00531B69" w:rsidRPr="00484581">
        <w:t xml:space="preserve"> especially in the intervention group</w:t>
      </w:r>
      <w:r w:rsidRPr="00484581">
        <w:t>. This was in a study with limited numbers of participants per group</w:t>
      </w:r>
      <w:r w:rsidR="00941DE1" w:rsidRPr="00484581">
        <w:t xml:space="preserve"> with </w:t>
      </w:r>
      <w:r w:rsidR="006D1CEE" w:rsidRPr="00484581">
        <w:t>no active</w:t>
      </w:r>
      <w:r w:rsidR="00531B69" w:rsidRPr="00484581">
        <w:t xml:space="preserve"> </w:t>
      </w:r>
      <w:r w:rsidR="006D1CEE" w:rsidRPr="00484581">
        <w:t>treatment control group.</w:t>
      </w:r>
    </w:p>
    <w:p w:rsidR="007B5978" w:rsidRPr="00484581" w:rsidRDefault="00177C52" w:rsidP="00AD6BFB">
      <w:pPr>
        <w:spacing w:line="360" w:lineRule="auto"/>
        <w:jc w:val="both"/>
      </w:pPr>
      <w:r w:rsidRPr="00484581">
        <w:t xml:space="preserve">We only found one non </w:t>
      </w:r>
      <w:r w:rsidR="0088723D" w:rsidRPr="00484581">
        <w:t>randomized</w:t>
      </w:r>
      <w:r w:rsidRPr="00484581">
        <w:t xml:space="preserve"> study from </w:t>
      </w:r>
      <w:r w:rsidR="007B5978" w:rsidRPr="00484581">
        <w:t xml:space="preserve">Todd and colleagues </w:t>
      </w:r>
      <w:r w:rsidRPr="00484581">
        <w:t>wh</w:t>
      </w:r>
      <w:r w:rsidR="00060565" w:rsidRPr="00484581">
        <w:t>ich</w:t>
      </w:r>
      <w:r w:rsidRPr="00484581">
        <w:t xml:space="preserve"> </w:t>
      </w:r>
      <w:r w:rsidR="0088723D" w:rsidRPr="00484581">
        <w:t>demonstrate</w:t>
      </w:r>
      <w:r w:rsidR="00060565" w:rsidRPr="00484581">
        <w:t>d</w:t>
      </w:r>
      <w:r w:rsidR="0088723D" w:rsidRPr="00484581">
        <w:t xml:space="preserve"> </w:t>
      </w:r>
      <w:r w:rsidR="006339B3" w:rsidRPr="00484581">
        <w:rPr>
          <w:rFonts w:cs="Arial"/>
          <w:shd w:val="clear" w:color="auto" w:fill="FFFFFF"/>
        </w:rPr>
        <w:t>efficacy</w:t>
      </w:r>
      <w:r w:rsidRPr="00484581">
        <w:rPr>
          <w:rFonts w:cs="Arial"/>
          <w:shd w:val="clear" w:color="auto" w:fill="FFFFFF"/>
        </w:rPr>
        <w:t xml:space="preserve"> of a </w:t>
      </w:r>
      <w:r w:rsidR="006339B3" w:rsidRPr="00484581">
        <w:t xml:space="preserve">group </w:t>
      </w:r>
      <w:r w:rsidR="007B5978" w:rsidRPr="00484581">
        <w:t>based intervention</w:t>
      </w:r>
      <w:r w:rsidRPr="00484581">
        <w:t xml:space="preserve"> </w:t>
      </w:r>
      <w:r w:rsidR="00B22AD5" w:rsidRPr="00484581">
        <w:t>that</w:t>
      </w:r>
      <w:r w:rsidR="00B854E7" w:rsidRPr="00484581">
        <w:t xml:space="preserve"> </w:t>
      </w:r>
      <w:r w:rsidR="006339B3" w:rsidRPr="00484581">
        <w:t>i</w:t>
      </w:r>
      <w:r w:rsidR="00B854E7" w:rsidRPr="00484581">
        <w:t>nvolved</w:t>
      </w:r>
      <w:r w:rsidRPr="00484581">
        <w:t xml:space="preserve"> 25</w:t>
      </w:r>
      <w:r w:rsidR="007B5978" w:rsidRPr="00484581">
        <w:t xml:space="preserve"> </w:t>
      </w:r>
      <w:r w:rsidR="00B854E7" w:rsidRPr="00484581">
        <w:t xml:space="preserve">parents with intellectually disabled </w:t>
      </w:r>
      <w:r w:rsidR="00B854E7" w:rsidRPr="00484581">
        <w:rPr>
          <w:iCs/>
        </w:rPr>
        <w:t xml:space="preserve">children </w:t>
      </w:r>
      <w:r w:rsidR="007B5978" w:rsidRPr="00484581">
        <w:t xml:space="preserve">in two areas of Greater Manchester. This intervention showed effectiveness in reducing the frequency and </w:t>
      </w:r>
      <w:r w:rsidR="007B5978" w:rsidRPr="00484581">
        <w:lastRenderedPageBreak/>
        <w:t xml:space="preserve">impact of children’s challenging behaviors, and improving parental psychological well-being </w:t>
      </w:r>
      <w:r w:rsidR="007B5978" w:rsidRPr="00484581">
        <w:fldChar w:fldCharType="begin"/>
      </w:r>
      <w:r w:rsidR="00D2100E" w:rsidRPr="00484581">
        <w:instrText xml:space="preserve"> ADDIN EN.CITE &lt;EndNote&gt;&lt;Cite&gt;&lt;Author&gt;Todd&lt;/Author&gt;&lt;Year&gt;2010&lt;/Year&gt;&lt;RecNum&gt;101&lt;/RecNum&gt;&lt;DisplayText&gt;(Todd, Blomley, &amp;amp; Loannon, 2010)&lt;/DisplayText&gt;&lt;record&gt;&lt;rec-number&gt;101&lt;/rec-number&gt;&lt;foreign-keys&gt;&lt;key app="EN" db-id="zpaav5e2qvz506e9txkpazpi9dsa0pr090fs"&gt;101&lt;/key&gt;&lt;/foreign-keys&gt;&lt;ref-type name="Journal Article"&gt;17&lt;/ref-type&gt;&lt;contributors&gt;&lt;authors&gt;&lt;author&gt;Todd, S. &lt;/author&gt;&lt;author&gt;Blomley, J. &lt;/author&gt;&lt;author&gt;Loannon, K.&lt;/author&gt;&lt;/authors&gt;&lt;/contributors&gt;&lt;titles&gt;&lt;title&gt;Using Group based parents training Intervention with parents of children with disabilities: A description of Process, Content and Outcome in Clinical Practice&lt;/title&gt;&lt;secondary-title&gt; Child and Adolescent Mental Health&lt;/secondary-title&gt;&lt;alt-title&gt;Child and Adolescent Mental Health&lt;/alt-title&gt;&lt;/titles&gt;&lt;alt-periodical&gt;&lt;full-title&gt;Child and Adolescent Mental Health&lt;/full-title&gt;&lt;abbr-1&gt;Child and Adolescent Mental Health&lt;/abbr-1&gt;&lt;/alt-periodical&gt;&lt;pages&gt;171-175&lt;/pages&gt;&lt;volume&gt; 15&lt;/volume&gt;&lt;dates&gt;&lt;year&gt;2010&lt;/year&gt;&lt;/dates&gt;&lt;urls&gt;&lt;/urls&gt;&lt;/record&gt;&lt;/Cite&gt;&lt;/EndNote&gt;</w:instrText>
      </w:r>
      <w:r w:rsidR="007B5978" w:rsidRPr="00484581">
        <w:fldChar w:fldCharType="separate"/>
      </w:r>
      <w:r w:rsidR="00D2100E" w:rsidRPr="00484581">
        <w:rPr>
          <w:noProof/>
        </w:rPr>
        <w:t>(</w:t>
      </w:r>
      <w:hyperlink w:anchor="_ENREF_57" w:tooltip="Todd, 2010 #101" w:history="1">
        <w:r w:rsidR="000A3B87" w:rsidRPr="00484581">
          <w:rPr>
            <w:noProof/>
          </w:rPr>
          <w:t>Todd, Blomley, &amp; Loannon, 2010</w:t>
        </w:r>
      </w:hyperlink>
      <w:r w:rsidR="00D2100E" w:rsidRPr="00484581">
        <w:rPr>
          <w:noProof/>
        </w:rPr>
        <w:t>)</w:t>
      </w:r>
      <w:r w:rsidR="007B5978" w:rsidRPr="00484581">
        <w:fldChar w:fldCharType="end"/>
      </w:r>
      <w:r w:rsidR="007B5978" w:rsidRPr="00484581">
        <w:t xml:space="preserve">.  </w:t>
      </w:r>
    </w:p>
    <w:p w:rsidR="004935D5" w:rsidRPr="00484581" w:rsidRDefault="004D14D9" w:rsidP="00AD6BFB">
      <w:pPr>
        <w:pStyle w:val="Heading2"/>
        <w:spacing w:line="360" w:lineRule="auto"/>
        <w:rPr>
          <w:rFonts w:asciiTheme="minorHAnsi" w:hAnsiTheme="minorHAnsi"/>
          <w:sz w:val="22"/>
          <w:szCs w:val="22"/>
        </w:rPr>
      </w:pPr>
      <w:bookmarkStart w:id="11" w:name="_Toc422331571"/>
      <w:r w:rsidRPr="00484581">
        <w:rPr>
          <w:rFonts w:asciiTheme="minorHAnsi" w:hAnsiTheme="minorHAnsi"/>
          <w:sz w:val="22"/>
          <w:szCs w:val="22"/>
        </w:rPr>
        <w:t xml:space="preserve">Part two: </w:t>
      </w:r>
      <w:r w:rsidR="004935D5" w:rsidRPr="00484581">
        <w:rPr>
          <w:rFonts w:asciiTheme="minorHAnsi" w:hAnsiTheme="minorHAnsi"/>
          <w:sz w:val="22"/>
          <w:szCs w:val="22"/>
        </w:rPr>
        <w:t>Intervention studies from low income settings</w:t>
      </w:r>
      <w:bookmarkEnd w:id="11"/>
    </w:p>
    <w:p w:rsidR="00FB55F9" w:rsidRPr="00484581" w:rsidRDefault="001C1982" w:rsidP="00FB55F9">
      <w:r w:rsidRPr="00484581">
        <w:rPr>
          <w:rFonts w:eastAsiaTheme="majorEastAsia" w:cstheme="majorBidi"/>
          <w:bCs/>
        </w:rPr>
        <w:t>Only a f</w:t>
      </w:r>
      <w:r w:rsidR="00FB55F9" w:rsidRPr="00484581">
        <w:rPr>
          <w:rFonts w:eastAsiaTheme="majorEastAsia" w:cstheme="majorBidi"/>
          <w:bCs/>
        </w:rPr>
        <w:t>ew trials</w:t>
      </w:r>
      <w:r w:rsidR="00FB55F9" w:rsidRPr="00484581">
        <w:rPr>
          <w:rFonts w:eastAsiaTheme="majorEastAsia" w:cstheme="majorBidi"/>
          <w:b/>
          <w:bCs/>
        </w:rPr>
        <w:t xml:space="preserve"> </w:t>
      </w:r>
      <w:r w:rsidR="00FB55F9" w:rsidRPr="00484581">
        <w:rPr>
          <w:rFonts w:eastAsiaTheme="majorEastAsia" w:cstheme="majorBidi"/>
          <w:bCs/>
        </w:rPr>
        <w:t>have examined the impact of psychosocial interventions on parental mental health outcomes among parents from low income settings.</w:t>
      </w:r>
    </w:p>
    <w:p w:rsidR="000412B8" w:rsidRPr="00484581" w:rsidRDefault="000D0362" w:rsidP="00AD6BFB">
      <w:pPr>
        <w:autoSpaceDE w:val="0"/>
        <w:autoSpaceDN w:val="0"/>
        <w:adjustRightInd w:val="0"/>
        <w:spacing w:after="0" w:line="360" w:lineRule="auto"/>
        <w:jc w:val="both"/>
        <w:rPr>
          <w:rFonts w:cs="AdvBOOKO-R"/>
        </w:rPr>
      </w:pPr>
      <w:r w:rsidRPr="00484581">
        <w:rPr>
          <w:rFonts w:cs="AdvBOOKO-R"/>
        </w:rPr>
        <w:t>Most</w:t>
      </w:r>
      <w:r w:rsidR="00B22AD5" w:rsidRPr="00484581">
        <w:rPr>
          <w:rFonts w:cs="AdvBOOKO-R"/>
        </w:rPr>
        <w:t xml:space="preserve"> African</w:t>
      </w:r>
      <w:r w:rsidR="002825A5" w:rsidRPr="00484581">
        <w:rPr>
          <w:rFonts w:cs="AdvBOOKO-R"/>
        </w:rPr>
        <w:t xml:space="preserve"> studies</w:t>
      </w:r>
      <w:r w:rsidR="00B22AD5" w:rsidRPr="00484581">
        <w:rPr>
          <w:rFonts w:cs="AdvBOOKO-R"/>
        </w:rPr>
        <w:t xml:space="preserve"> were</w:t>
      </w:r>
      <w:r w:rsidR="00636CEE" w:rsidRPr="00484581">
        <w:rPr>
          <w:rFonts w:cs="AdvBOOKO-R"/>
        </w:rPr>
        <w:t xml:space="preserve"> done in </w:t>
      </w:r>
      <w:r w:rsidR="008A3D95" w:rsidRPr="00484581">
        <w:rPr>
          <w:rFonts w:cs="AdvBOOKO-R"/>
        </w:rPr>
        <w:t>Kenya</w:t>
      </w:r>
      <w:r w:rsidRPr="00484581">
        <w:rPr>
          <w:rFonts w:cs="AdvBOOKO-R"/>
        </w:rPr>
        <w:t>, Uganda and Tanzania</w:t>
      </w:r>
      <w:r w:rsidR="00060565" w:rsidRPr="00484581">
        <w:rPr>
          <w:rFonts w:cs="AdvBOOKO-R"/>
        </w:rPr>
        <w:t xml:space="preserve">. </w:t>
      </w:r>
      <w:r w:rsidR="001C1982" w:rsidRPr="00484581">
        <w:rPr>
          <w:rFonts w:cs="AdvBOOKO-R"/>
        </w:rPr>
        <w:t>One</w:t>
      </w:r>
      <w:r w:rsidRPr="00484581">
        <w:rPr>
          <w:rFonts w:cs="AdvBOOKO-R"/>
        </w:rPr>
        <w:t xml:space="preserve"> t</w:t>
      </w:r>
      <w:r w:rsidR="008A3D95" w:rsidRPr="00484581">
        <w:rPr>
          <w:rFonts w:cs="AdvBOOKO-R"/>
        </w:rPr>
        <w:t>eam</w:t>
      </w:r>
      <w:r w:rsidRPr="00484581">
        <w:rPr>
          <w:rFonts w:cs="AdvBOOKO-R"/>
        </w:rPr>
        <w:t xml:space="preserve"> in Kenya</w:t>
      </w:r>
      <w:r w:rsidR="008A3D95" w:rsidRPr="00484581">
        <w:rPr>
          <w:rFonts w:cs="AdvBOOKO-R"/>
        </w:rPr>
        <w:t xml:space="preserve"> ha</w:t>
      </w:r>
      <w:r w:rsidR="00636CEE" w:rsidRPr="00484581">
        <w:rPr>
          <w:rFonts w:cs="AdvBOOKO-R"/>
        </w:rPr>
        <w:t>s</w:t>
      </w:r>
      <w:r w:rsidR="008A3D95" w:rsidRPr="00484581">
        <w:rPr>
          <w:rFonts w:cs="AdvBOOKO-R"/>
        </w:rPr>
        <w:t xml:space="preserve"> looked at</w:t>
      </w:r>
      <w:r w:rsidR="00CE5041" w:rsidRPr="00484581">
        <w:rPr>
          <w:rFonts w:cs="AdvBOOKO-R"/>
        </w:rPr>
        <w:t xml:space="preserve"> home-based intervention</w:t>
      </w:r>
      <w:r w:rsidR="008A3D95" w:rsidRPr="00484581">
        <w:rPr>
          <w:rFonts w:cs="AdvBOOKO-R"/>
        </w:rPr>
        <w:t xml:space="preserve">s </w:t>
      </w:r>
      <w:r w:rsidR="00CE5041" w:rsidRPr="00484581">
        <w:rPr>
          <w:rFonts w:cs="AdvBOOKO-R"/>
        </w:rPr>
        <w:t xml:space="preserve">using </w:t>
      </w:r>
      <w:r w:rsidR="00B854E7" w:rsidRPr="00484581">
        <w:rPr>
          <w:rFonts w:cs="AdvBOOKO-R"/>
        </w:rPr>
        <w:t>‘Augmentative and Alternative C</w:t>
      </w:r>
      <w:r w:rsidR="00CE5041" w:rsidRPr="00484581">
        <w:rPr>
          <w:rFonts w:cs="AdvBOOKO-R"/>
        </w:rPr>
        <w:t>ommunication</w:t>
      </w:r>
      <w:r w:rsidR="00B854E7" w:rsidRPr="00484581">
        <w:rPr>
          <w:rFonts w:cs="AdvBOOKO-R"/>
        </w:rPr>
        <w:t>’</w:t>
      </w:r>
      <w:r w:rsidR="00CE5041" w:rsidRPr="00484581">
        <w:rPr>
          <w:rFonts w:cs="AdvBOOKO-R"/>
        </w:rPr>
        <w:t xml:space="preserve"> (AAC) </w:t>
      </w:r>
      <w:r w:rsidR="00B854E7" w:rsidRPr="00484581">
        <w:rPr>
          <w:rFonts w:cs="AdvBOOKO-R"/>
        </w:rPr>
        <w:t>in</w:t>
      </w:r>
      <w:r w:rsidR="00912F3D" w:rsidRPr="00484581">
        <w:rPr>
          <w:rFonts w:cs="AdvBOOKO-R"/>
        </w:rPr>
        <w:t xml:space="preserve"> non-group based interaction.</w:t>
      </w:r>
      <w:r w:rsidR="00D44337" w:rsidRPr="00484581">
        <w:rPr>
          <w:rFonts w:cs="AdvBOOKO-R"/>
        </w:rPr>
        <w:t xml:space="preserve"> The</w:t>
      </w:r>
      <w:r w:rsidR="00D44337" w:rsidRPr="00484581">
        <w:rPr>
          <w:rFonts w:cs="Arial"/>
          <w:shd w:val="clear" w:color="auto" w:fill="FFFFFF"/>
        </w:rPr>
        <w:t xml:space="preserve"> </w:t>
      </w:r>
      <w:r w:rsidR="00D44337" w:rsidRPr="00484581">
        <w:rPr>
          <w:rFonts w:cs="AdvBOOKO-R"/>
        </w:rPr>
        <w:t>study examine</w:t>
      </w:r>
      <w:r w:rsidR="00BE4CCC" w:rsidRPr="00484581">
        <w:rPr>
          <w:rFonts w:cs="AdvBOOKO-R"/>
        </w:rPr>
        <w:t>d</w:t>
      </w:r>
      <w:r w:rsidR="00FB5DC8" w:rsidRPr="00484581">
        <w:rPr>
          <w:rFonts w:cs="AdvBOOKO-R"/>
        </w:rPr>
        <w:t xml:space="preserve"> the experiences of parents, for</w:t>
      </w:r>
      <w:r w:rsidR="00D44337" w:rsidRPr="00484581">
        <w:rPr>
          <w:rFonts w:cs="AdvBOOKO-R"/>
        </w:rPr>
        <w:t xml:space="preserve"> children with </w:t>
      </w:r>
      <w:r w:rsidR="00FB5DC8" w:rsidRPr="00484581">
        <w:rPr>
          <w:rFonts w:cs="AdvBOOKO-R"/>
        </w:rPr>
        <w:t>poor</w:t>
      </w:r>
      <w:r w:rsidR="00D44337" w:rsidRPr="00484581">
        <w:rPr>
          <w:rFonts w:cs="AdvBOOKO-R"/>
        </w:rPr>
        <w:t xml:space="preserve"> speech</w:t>
      </w:r>
      <w:r w:rsidR="00FB5DC8" w:rsidRPr="00484581">
        <w:rPr>
          <w:rFonts w:cs="AdvBOOKO-R"/>
        </w:rPr>
        <w:t xml:space="preserve"> from age four to 12 years, </w:t>
      </w:r>
      <w:r w:rsidR="00D44337" w:rsidRPr="00484581">
        <w:rPr>
          <w:rFonts w:cs="AdvBOOKO-R"/>
        </w:rPr>
        <w:t xml:space="preserve">in Kenya </w:t>
      </w:r>
      <w:r w:rsidR="00FB5DC8" w:rsidRPr="00484581">
        <w:rPr>
          <w:rFonts w:cs="AdvBOOKO-R"/>
        </w:rPr>
        <w:t>pre- and after</w:t>
      </w:r>
      <w:r w:rsidR="00BE4CCC" w:rsidRPr="00484581">
        <w:rPr>
          <w:rFonts w:cs="AdvBOOKO-R"/>
        </w:rPr>
        <w:t xml:space="preserve"> </w:t>
      </w:r>
      <w:r w:rsidR="00D44337" w:rsidRPr="00484581">
        <w:rPr>
          <w:rFonts w:cs="AdvBOOKO-R"/>
        </w:rPr>
        <w:t>a home-based intervention.</w:t>
      </w:r>
      <w:r w:rsidR="004935D5" w:rsidRPr="00484581">
        <w:rPr>
          <w:rFonts w:cs="AdvBOOKO-R"/>
        </w:rPr>
        <w:t xml:space="preserve"> </w:t>
      </w:r>
      <w:r w:rsidR="00BE4CCC" w:rsidRPr="00484581">
        <w:rPr>
          <w:rFonts w:cs="AdvBOOKO-R"/>
        </w:rPr>
        <w:t>This</w:t>
      </w:r>
      <w:r w:rsidR="00D44337" w:rsidRPr="00484581">
        <w:rPr>
          <w:rFonts w:cs="AdvBOOKO-R"/>
        </w:rPr>
        <w:t xml:space="preserve"> study</w:t>
      </w:r>
      <w:r w:rsidR="008A3D95" w:rsidRPr="00484581">
        <w:rPr>
          <w:rFonts w:cs="AdvBOOKO-R"/>
        </w:rPr>
        <w:t xml:space="preserve"> </w:t>
      </w:r>
      <w:r w:rsidR="00BC1A95" w:rsidRPr="00484581">
        <w:rPr>
          <w:rFonts w:cs="AdvBOOKO-R"/>
        </w:rPr>
        <w:t>led to usage of</w:t>
      </w:r>
      <w:r w:rsidR="00CE5041" w:rsidRPr="00484581">
        <w:rPr>
          <w:rFonts w:cs="AdvBOOKO-R"/>
        </w:rPr>
        <w:t xml:space="preserve"> positive language </w:t>
      </w:r>
      <w:r w:rsidR="00BE4CCC" w:rsidRPr="00484581">
        <w:rPr>
          <w:rFonts w:cs="AdvBOOKO-R"/>
        </w:rPr>
        <w:t xml:space="preserve">by </w:t>
      </w:r>
      <w:r w:rsidR="00AA0880" w:rsidRPr="00484581">
        <w:rPr>
          <w:rFonts w:cs="AdvBOOKO-R"/>
        </w:rPr>
        <w:t>parents</w:t>
      </w:r>
      <w:r w:rsidR="00CE5041" w:rsidRPr="00484581">
        <w:rPr>
          <w:rFonts w:cs="AdvBOOKO-R"/>
        </w:rPr>
        <w:t xml:space="preserve"> </w:t>
      </w:r>
      <w:r w:rsidR="00B12572" w:rsidRPr="00484581">
        <w:rPr>
          <w:rFonts w:cs="AdvBOOKO-R"/>
        </w:rPr>
        <w:t>of children</w:t>
      </w:r>
      <w:r w:rsidR="00CE5041" w:rsidRPr="00484581">
        <w:rPr>
          <w:rFonts w:cs="AdvBOOKO-R"/>
        </w:rPr>
        <w:t xml:space="preserve"> </w:t>
      </w:r>
      <w:r w:rsidR="008A3D95" w:rsidRPr="00484581">
        <w:rPr>
          <w:rFonts w:cs="AdvBOOKO-R"/>
        </w:rPr>
        <w:t>who had used augmentative and alternative communication</w:t>
      </w:r>
      <w:r w:rsidR="00BE4CCC" w:rsidRPr="00484581">
        <w:rPr>
          <w:rFonts w:cs="AdvBOOKO-R"/>
        </w:rPr>
        <w:t xml:space="preserve"> program</w:t>
      </w:r>
      <w:r w:rsidR="00CE5041" w:rsidRPr="00484581">
        <w:rPr>
          <w:rFonts w:cs="AdvBOOKO-R"/>
        </w:rPr>
        <w:t xml:space="preserve">. </w:t>
      </w:r>
      <w:r w:rsidR="00BC1A95" w:rsidRPr="00484581">
        <w:rPr>
          <w:rFonts w:cs="AdvBOOKO-R"/>
        </w:rPr>
        <w:t xml:space="preserve">This helped these parents to </w:t>
      </w:r>
      <w:r w:rsidR="00BE4CCC" w:rsidRPr="00484581">
        <w:rPr>
          <w:rFonts w:cs="AdvBOOKO-R"/>
        </w:rPr>
        <w:t>recognize</w:t>
      </w:r>
      <w:r w:rsidR="00CE5041" w:rsidRPr="00484581">
        <w:rPr>
          <w:rFonts w:cs="AdvBOOKO-R"/>
        </w:rPr>
        <w:t xml:space="preserve"> the</w:t>
      </w:r>
      <w:r w:rsidR="00BC1A95" w:rsidRPr="00484581">
        <w:rPr>
          <w:rFonts w:cs="AdvBOOKO-R"/>
        </w:rPr>
        <w:t>ir</w:t>
      </w:r>
      <w:r w:rsidR="00CE5041" w:rsidRPr="00484581">
        <w:rPr>
          <w:rFonts w:cs="AdvBOOKO-R"/>
        </w:rPr>
        <w:t xml:space="preserve"> child’s </w:t>
      </w:r>
      <w:r w:rsidR="00BC1A95" w:rsidRPr="00484581">
        <w:rPr>
          <w:rFonts w:cs="AdvBOOKO-R"/>
        </w:rPr>
        <w:t>strengths.</w:t>
      </w:r>
      <w:r w:rsidR="0015389C" w:rsidRPr="00484581">
        <w:rPr>
          <w:rFonts w:cs="AdvBOOKO-R"/>
        </w:rPr>
        <w:t xml:space="preserve"> </w:t>
      </w:r>
      <w:r w:rsidR="0015389C" w:rsidRPr="00484581">
        <w:rPr>
          <w:rFonts w:cs="AdvBOOKO-R"/>
        </w:rPr>
        <w:fldChar w:fldCharType="begin"/>
      </w:r>
      <w:r w:rsidR="00C26083" w:rsidRPr="00484581">
        <w:rPr>
          <w:rFonts w:cs="AdvBOOKO-R"/>
        </w:rPr>
        <w:instrText xml:space="preserve"> ADDIN EN.CITE &lt;EndNote&gt;&lt;Cite&gt;&lt;Author&gt;Gona&lt;/Author&gt;&lt;Year&gt;2013&lt;/Year&gt;&lt;RecNum&gt;117&lt;/RecNum&gt;&lt;DisplayText&gt;(Gona, R, S, &amp;amp; K, 2013)&lt;/DisplayText&gt;&lt;record&gt;&lt;rec-number&gt;117&lt;/rec-number&gt;&lt;foreign-keys&gt;&lt;key app="EN" db-id="zpaav5e2qvz506e9txkpazpi9dsa0pr090fs"&gt;117&lt;/key&gt;&lt;/foreign-keys&gt;&lt;ref-type name="Journal Article"&gt;17&lt;/ref-type&gt;&lt;contributors&gt;&lt;authors&gt;&lt;author&gt;Gona, JK &lt;/author&gt;&lt;author&gt;Newton C. R&lt;/author&gt;&lt;author&gt;Hartley S&lt;/author&gt;&lt;author&gt;Bunning K&lt;/author&gt;&lt;/authors&gt;&lt;/contributors&gt;&lt;titles&gt;&lt;title&gt;A Home based intervention using Augmentative and Alternative Communication (AAC) techniques in rural Kenya: what are the caregivers&amp;apos; experiences?&lt;/title&gt;&lt;secondary-title&gt;Child: Care, Health and Development&lt;/secondary-title&gt;&lt;/titles&gt;&lt;periodical&gt;&lt;full-title&gt;Child: Care, Health and Development&lt;/full-title&gt;&lt;/periodical&gt;&lt;pages&gt;1-9&lt;/pages&gt;&lt;dates&gt;&lt;year&gt;2013&lt;/year&gt;&lt;/dates&gt;&lt;urls&gt;&lt;/urls&gt;&lt;/record&gt;&lt;/Cite&gt;&lt;/EndNote&gt;</w:instrText>
      </w:r>
      <w:r w:rsidR="0015389C" w:rsidRPr="00484581">
        <w:rPr>
          <w:rFonts w:cs="AdvBOOKO-R"/>
        </w:rPr>
        <w:fldChar w:fldCharType="separate"/>
      </w:r>
      <w:r w:rsidR="00C26083" w:rsidRPr="00484581">
        <w:rPr>
          <w:rFonts w:cs="AdvBOOKO-R"/>
          <w:noProof/>
        </w:rPr>
        <w:t>(</w:t>
      </w:r>
      <w:hyperlink w:anchor="_ENREF_24" w:tooltip="Gona, 2013 #117" w:history="1">
        <w:r w:rsidR="000A3B87" w:rsidRPr="00484581">
          <w:rPr>
            <w:rFonts w:cs="AdvBOOKO-R"/>
            <w:noProof/>
          </w:rPr>
          <w:t>Gona, R, S, &amp; K, 2013</w:t>
        </w:r>
      </w:hyperlink>
      <w:r w:rsidR="00C26083" w:rsidRPr="00484581">
        <w:rPr>
          <w:rFonts w:cs="AdvBOOKO-R"/>
          <w:noProof/>
        </w:rPr>
        <w:t>)</w:t>
      </w:r>
      <w:r w:rsidR="0015389C" w:rsidRPr="00484581">
        <w:rPr>
          <w:rFonts w:cs="AdvBOOKO-R"/>
        </w:rPr>
        <w:fldChar w:fldCharType="end"/>
      </w:r>
      <w:r w:rsidR="00CE5041" w:rsidRPr="00484581">
        <w:rPr>
          <w:rFonts w:cs="AdvBOOKO-R"/>
        </w:rPr>
        <w:t>.</w:t>
      </w:r>
      <w:r w:rsidR="00912F3D" w:rsidRPr="00484581">
        <w:rPr>
          <w:rFonts w:cs="AdvBOOKO-R"/>
        </w:rPr>
        <w:t xml:space="preserve">  </w:t>
      </w:r>
    </w:p>
    <w:p w:rsidR="00176EFD" w:rsidRPr="00484581" w:rsidRDefault="00D44337" w:rsidP="00AD6BFB">
      <w:pPr>
        <w:spacing w:line="360" w:lineRule="auto"/>
        <w:jc w:val="both"/>
      </w:pPr>
      <w:r w:rsidRPr="00484581">
        <w:t>In</w:t>
      </w:r>
      <w:r w:rsidR="007B5978" w:rsidRPr="00484581">
        <w:t xml:space="preserve"> the Arabic world, </w:t>
      </w:r>
      <w:r w:rsidRPr="00484581">
        <w:t>a team</w:t>
      </w:r>
      <w:r w:rsidR="007B5978" w:rsidRPr="00484581">
        <w:t xml:space="preserve"> has created group-based course (</w:t>
      </w:r>
      <w:r w:rsidR="00BC1A95" w:rsidRPr="00484581">
        <w:t xml:space="preserve">including seven sessions that run for </w:t>
      </w:r>
      <w:r w:rsidR="00AA0880" w:rsidRPr="00484581">
        <w:t>approximately</w:t>
      </w:r>
      <w:r w:rsidR="007B5978" w:rsidRPr="00484581">
        <w:t xml:space="preserve"> </w:t>
      </w:r>
      <w:r w:rsidR="00BC1A95" w:rsidRPr="00484581">
        <w:t>ten</w:t>
      </w:r>
      <w:r w:rsidR="007B5978" w:rsidRPr="00484581">
        <w:t xml:space="preserve"> hours ) </w:t>
      </w:r>
      <w:r w:rsidR="00BC1A95" w:rsidRPr="00484581">
        <w:t xml:space="preserve">in Iran </w:t>
      </w:r>
      <w:r w:rsidR="007B5978" w:rsidRPr="00484581">
        <w:fldChar w:fldCharType="begin"/>
      </w:r>
      <w:r w:rsidR="00C26083" w:rsidRPr="00484581">
        <w:instrText xml:space="preserve"> ADDIN EN.CITE &lt;EndNote&gt;&lt;Cite&gt;&lt;Author&gt;Samadi&lt;/Author&gt;&lt;Year&gt; In press&lt;/Year&gt;&lt;RecNum&gt;130&lt;/RecNum&gt;&lt;DisplayText&gt;(Samadi, McConkey. I, &amp;amp; Kelly, In press)&lt;/DisplayText&gt;&lt;record&gt;&lt;rec-number&gt;130&lt;/rec-number&gt;&lt;foreign-keys&gt;&lt;key app="EN" db-id="zpaav5e2qvz506e9txkpazpi9dsa0pr090fs"&gt;130&lt;/key&gt;&lt;/foreign-keys&gt;&lt;ref-type name="Journal Article"&gt;17&lt;/ref-type&gt;&lt;contributors&gt;&lt;authors&gt;&lt;author&gt;Samadi, S. R. &lt;/author&gt;&lt;author&gt;McConkey. I,&lt;/author&gt;&lt;author&gt;Kelly, G. &lt;/author&gt;&lt;/authors&gt;&lt;/contributors&gt;&lt;titles&gt;&lt;title&gt;The impact of a family-centred, short course on the wellbeing and coping strategies of Iranian parents whose child has an Autism Spectrum Disorder&lt;/title&gt;&lt;secondary-title&gt;Autism: International Journal of Research and Practice&lt;/secondary-title&gt;&lt;alt-title&gt;Autism: International Journal of Research and Practice&lt;/alt-title&gt;&lt;/titles&gt;&lt;periodical&gt;&lt;full-title&gt;Autism: International Journal of Research and Practice&lt;/full-title&gt;&lt;abbr-1&gt;Autism: International Journal of Research and Practice&lt;/abbr-1&gt;&lt;/periodical&gt;&lt;alt-periodical&gt;&lt;full-title&gt;Autism: International Journal of Research and Practice&lt;/full-title&gt;&lt;abbr-1&gt;Autism: International Journal of Research and Practice&lt;/abbr-1&gt;&lt;/alt-periodical&gt;&lt;dates&gt;&lt;year&gt; In press&lt;/year&gt;&lt;/dates&gt;&lt;urls&gt;&lt;/urls&gt;&lt;/record&gt;&lt;/Cite&gt;&lt;/EndNote&gt;</w:instrText>
      </w:r>
      <w:r w:rsidR="007B5978" w:rsidRPr="00484581">
        <w:fldChar w:fldCharType="separate"/>
      </w:r>
      <w:r w:rsidR="00C26083" w:rsidRPr="00484581">
        <w:rPr>
          <w:noProof/>
        </w:rPr>
        <w:t>(</w:t>
      </w:r>
      <w:hyperlink w:anchor="_ENREF_49" w:tooltip="Samadi,  In press #130" w:history="1">
        <w:r w:rsidR="000A3B87" w:rsidRPr="00484581">
          <w:rPr>
            <w:noProof/>
          </w:rPr>
          <w:t>Samadi, McConkey. I, &amp; Kelly, In press</w:t>
        </w:r>
      </w:hyperlink>
      <w:r w:rsidR="00C26083" w:rsidRPr="00484581">
        <w:rPr>
          <w:noProof/>
        </w:rPr>
        <w:t>)</w:t>
      </w:r>
      <w:r w:rsidR="007B5978" w:rsidRPr="00484581">
        <w:fldChar w:fldCharType="end"/>
      </w:r>
      <w:r w:rsidR="007B5978" w:rsidRPr="00484581">
        <w:t>. In this small non randomized study</w:t>
      </w:r>
      <w:r w:rsidR="001C1982" w:rsidRPr="00484581">
        <w:t xml:space="preserve"> wait control</w:t>
      </w:r>
      <w:r w:rsidR="00AA0880" w:rsidRPr="00484581">
        <w:t>, parents</w:t>
      </w:r>
      <w:r w:rsidR="007B5978" w:rsidRPr="00484581">
        <w:t xml:space="preserve"> of children </w:t>
      </w:r>
      <w:r w:rsidR="00AA0880" w:rsidRPr="00484581">
        <w:t>(</w:t>
      </w:r>
      <w:r w:rsidR="00BC1A95" w:rsidRPr="00484581">
        <w:t xml:space="preserve">aged </w:t>
      </w:r>
      <w:r w:rsidR="007B5978" w:rsidRPr="00484581">
        <w:t xml:space="preserve">3 </w:t>
      </w:r>
      <w:r w:rsidR="00BC1A95" w:rsidRPr="00484581">
        <w:t xml:space="preserve">to </w:t>
      </w:r>
      <w:r w:rsidR="007B5978" w:rsidRPr="00484581">
        <w:t>17 years</w:t>
      </w:r>
      <w:r w:rsidR="00AA0880" w:rsidRPr="00484581">
        <w:t>)</w:t>
      </w:r>
      <w:r w:rsidR="007B5978" w:rsidRPr="00484581">
        <w:t xml:space="preserve"> </w:t>
      </w:r>
      <w:r w:rsidR="00BC1A95" w:rsidRPr="00484581">
        <w:t>were given a</w:t>
      </w:r>
      <w:r w:rsidR="008D627A" w:rsidRPr="00484581">
        <w:t xml:space="preserve"> </w:t>
      </w:r>
      <w:r w:rsidR="00BC1A95" w:rsidRPr="00484581">
        <w:t>‘g</w:t>
      </w:r>
      <w:r w:rsidR="008D627A" w:rsidRPr="00484581">
        <w:t>roup-based</w:t>
      </w:r>
      <w:r w:rsidR="007B5978" w:rsidRPr="00484581">
        <w:t xml:space="preserve"> training</w:t>
      </w:r>
      <w:r w:rsidR="00BC1A95" w:rsidRPr="00484581">
        <w:t>’</w:t>
      </w:r>
      <w:r w:rsidR="007B5978" w:rsidRPr="00484581">
        <w:t xml:space="preserve"> </w:t>
      </w:r>
      <w:r w:rsidR="00BC1A95" w:rsidRPr="00484581">
        <w:t>program</w:t>
      </w:r>
      <w:r w:rsidR="00AA0880" w:rsidRPr="00484581">
        <w:rPr>
          <w:rStyle w:val="CommentReference"/>
        </w:rPr>
        <w:t>.</w:t>
      </w:r>
      <w:r w:rsidR="00AA0880" w:rsidRPr="00484581">
        <w:t xml:space="preserve"> </w:t>
      </w:r>
      <w:r w:rsidR="00BC1A95" w:rsidRPr="00484581">
        <w:t>Outcome measure</w:t>
      </w:r>
      <w:r w:rsidR="00096690" w:rsidRPr="00484581">
        <w:t>s</w:t>
      </w:r>
      <w:r w:rsidR="00BC1A95" w:rsidRPr="00484581">
        <w:t xml:space="preserve"> on</w:t>
      </w:r>
      <w:r w:rsidR="007B5978" w:rsidRPr="00484581">
        <w:t xml:space="preserve"> parental </w:t>
      </w:r>
      <w:r w:rsidR="00BC1A95" w:rsidRPr="00484581">
        <w:t xml:space="preserve">physical </w:t>
      </w:r>
      <w:r w:rsidR="007B5978" w:rsidRPr="00484581">
        <w:t xml:space="preserve">health, </w:t>
      </w:r>
      <w:r w:rsidR="00BC1A95" w:rsidRPr="00484581">
        <w:t>distress</w:t>
      </w:r>
      <w:r w:rsidR="007B5978" w:rsidRPr="00484581">
        <w:t xml:space="preserve">, and coping were </w:t>
      </w:r>
      <w:r w:rsidR="00BC1A95" w:rsidRPr="00484581">
        <w:t>done</w:t>
      </w:r>
      <w:r w:rsidR="007B5978" w:rsidRPr="00484581">
        <w:t xml:space="preserve"> </w:t>
      </w:r>
      <w:r w:rsidR="00B75E35" w:rsidRPr="00484581">
        <w:t xml:space="preserve">before and after the </w:t>
      </w:r>
      <w:r w:rsidR="00BC1A95" w:rsidRPr="00484581">
        <w:t xml:space="preserve">intervention. </w:t>
      </w:r>
      <w:r w:rsidR="007B5978" w:rsidRPr="00484581">
        <w:t>The success of the training was</w:t>
      </w:r>
      <w:r w:rsidR="00BC1A95" w:rsidRPr="00484581">
        <w:t xml:space="preserve"> still</w:t>
      </w:r>
      <w:r w:rsidR="007B5978" w:rsidRPr="00484581">
        <w:t xml:space="preserve"> </w:t>
      </w:r>
      <w:r w:rsidRPr="00484581">
        <w:t>evident</w:t>
      </w:r>
      <w:r w:rsidR="00BC1A95" w:rsidRPr="00484581">
        <w:t xml:space="preserve"> repeated three months post-intervention.</w:t>
      </w:r>
      <w:r w:rsidRPr="00484581">
        <w:t xml:space="preserve"> Parents</w:t>
      </w:r>
      <w:r w:rsidR="007B5978" w:rsidRPr="00484581">
        <w:t xml:space="preserve"> </w:t>
      </w:r>
      <w:r w:rsidR="00BC1A95" w:rsidRPr="00484581">
        <w:t xml:space="preserve">in the intervention </w:t>
      </w:r>
      <w:r w:rsidR="00B75E35" w:rsidRPr="00484581">
        <w:t>are satisfied</w:t>
      </w:r>
      <w:r w:rsidR="007B5978" w:rsidRPr="00484581">
        <w:t xml:space="preserve"> and </w:t>
      </w:r>
      <w:r w:rsidR="00BC1A95" w:rsidRPr="00484581">
        <w:t>indicated</w:t>
      </w:r>
      <w:r w:rsidR="007B5978" w:rsidRPr="00484581">
        <w:t xml:space="preserve"> that they would </w:t>
      </w:r>
      <w:r w:rsidR="00707745" w:rsidRPr="00484581">
        <w:t xml:space="preserve">also </w:t>
      </w:r>
      <w:r w:rsidR="007B5978" w:rsidRPr="00484581">
        <w:t>recommend other parents to take part in similar training sessions</w:t>
      </w:r>
      <w:r w:rsidR="00707745" w:rsidRPr="00484581">
        <w:t>. These parents</w:t>
      </w:r>
      <w:r w:rsidR="007B5978" w:rsidRPr="00484581">
        <w:t xml:space="preserve"> also </w:t>
      </w:r>
      <w:r w:rsidR="00707745" w:rsidRPr="00484581">
        <w:t>displayed</w:t>
      </w:r>
      <w:r w:rsidR="007B5978" w:rsidRPr="00484581">
        <w:t xml:space="preserve"> improvements in their </w:t>
      </w:r>
      <w:r w:rsidR="00707745" w:rsidRPr="00484581">
        <w:t xml:space="preserve">general </w:t>
      </w:r>
      <w:r w:rsidR="007B5978" w:rsidRPr="00484581">
        <w:t>health,</w:t>
      </w:r>
      <w:r w:rsidR="00707745" w:rsidRPr="00484581">
        <w:t xml:space="preserve"> reduced</w:t>
      </w:r>
      <w:r w:rsidR="007B5978" w:rsidRPr="00484581">
        <w:t xml:space="preserve"> stress, and</w:t>
      </w:r>
      <w:r w:rsidR="00707745" w:rsidRPr="00484581">
        <w:t xml:space="preserve"> improved</w:t>
      </w:r>
      <w:r w:rsidR="007B5978" w:rsidRPr="00484581">
        <w:t xml:space="preserve"> family functioning</w:t>
      </w:r>
      <w:r w:rsidR="00176EFD" w:rsidRPr="00484581">
        <w:t xml:space="preserve"> </w:t>
      </w:r>
      <w:r w:rsidR="00176EFD" w:rsidRPr="00484581">
        <w:fldChar w:fldCharType="begin"/>
      </w:r>
      <w:r w:rsidR="00C26083" w:rsidRPr="00484581">
        <w:instrText xml:space="preserve"> ADDIN EN.CITE &lt;EndNote&gt;&lt;Cite&gt;&lt;Author&gt;Samadi&lt;/Author&gt;&lt;Year&gt; In press&lt;/Year&gt;&lt;RecNum&gt;130&lt;/RecNum&gt;&lt;DisplayText&gt;(Samadi et al., In press)&lt;/DisplayText&gt;&lt;record&gt;&lt;rec-number&gt;130&lt;/rec-number&gt;&lt;foreign-keys&gt;&lt;key app="EN" db-id="zpaav5e2qvz506e9txkpazpi9dsa0pr090fs"&gt;130&lt;/key&gt;&lt;/foreign-keys&gt;&lt;ref-type name="Journal Article"&gt;17&lt;/ref-type&gt;&lt;contributors&gt;&lt;authors&gt;&lt;author&gt;Samadi, S. R. &lt;/author&gt;&lt;author&gt;McConkey. I,&lt;/author&gt;&lt;author&gt;Kelly, G. &lt;/author&gt;&lt;/authors&gt;&lt;/contributors&gt;&lt;titles&gt;&lt;title&gt;The impact of a family-centred, short course on the wellbeing and coping strategies of Iranian parents whose child has an Autism Spectrum Disorder&lt;/title&gt;&lt;secondary-title&gt;Autism: International Journal of Research and Practice&lt;/secondary-title&gt;&lt;alt-title&gt;Autism: International Journal of Research and Practice&lt;/alt-title&gt;&lt;/titles&gt;&lt;periodical&gt;&lt;full-title&gt;Autism: International Journal of Research and Practice&lt;/full-title&gt;&lt;abbr-1&gt;Autism: International Journal of Research and Practice&lt;/abbr-1&gt;&lt;/periodical&gt;&lt;alt-periodical&gt;&lt;full-title&gt;Autism: International Journal of Research and Practice&lt;/full-title&gt;&lt;abbr-1&gt;Autism: International Journal of Research and Practice&lt;/abbr-1&gt;&lt;/alt-periodical&gt;&lt;dates&gt;&lt;year&gt; In press&lt;/year&gt;&lt;/dates&gt;&lt;urls&gt;&lt;/urls&gt;&lt;/record&gt;&lt;/Cite&gt;&lt;/EndNote&gt;</w:instrText>
      </w:r>
      <w:r w:rsidR="00176EFD" w:rsidRPr="00484581">
        <w:fldChar w:fldCharType="separate"/>
      </w:r>
      <w:r w:rsidR="00C26083" w:rsidRPr="00484581">
        <w:rPr>
          <w:noProof/>
        </w:rPr>
        <w:t>(</w:t>
      </w:r>
      <w:hyperlink w:anchor="_ENREF_49" w:tooltip="Samadi,  In press #130" w:history="1">
        <w:r w:rsidR="000A3B87" w:rsidRPr="00484581">
          <w:rPr>
            <w:noProof/>
          </w:rPr>
          <w:t>Samadi et al., In press</w:t>
        </w:r>
      </w:hyperlink>
      <w:r w:rsidR="00C26083" w:rsidRPr="00484581">
        <w:rPr>
          <w:noProof/>
        </w:rPr>
        <w:t>)</w:t>
      </w:r>
      <w:r w:rsidR="00176EFD" w:rsidRPr="00484581">
        <w:fldChar w:fldCharType="end"/>
      </w:r>
      <w:r w:rsidR="00176EFD" w:rsidRPr="00484581">
        <w:t>.</w:t>
      </w:r>
    </w:p>
    <w:p w:rsidR="00E13A49" w:rsidRPr="00484581" w:rsidRDefault="00FB55F9" w:rsidP="00AD6BFB">
      <w:pPr>
        <w:spacing w:line="360" w:lineRule="auto"/>
        <w:jc w:val="both"/>
      </w:pPr>
      <w:r w:rsidRPr="00484581">
        <w:rPr>
          <w:rFonts w:cs="Minion-Regular"/>
          <w:lang w:val="en-GB"/>
        </w:rPr>
        <w:t xml:space="preserve">An </w:t>
      </w:r>
      <w:r w:rsidR="0083654D" w:rsidRPr="00484581">
        <w:rPr>
          <w:rFonts w:cs="Minion-Regular"/>
          <w:lang w:val="en-GB"/>
        </w:rPr>
        <w:t xml:space="preserve">interventional Portage approach has been utilised in </w:t>
      </w:r>
      <w:r w:rsidR="004935D5" w:rsidRPr="00484581">
        <w:rPr>
          <w:rFonts w:cs="Minion-Regular"/>
          <w:lang w:val="en-GB"/>
        </w:rPr>
        <w:t>Northern Malawi where</w:t>
      </w:r>
      <w:r w:rsidR="00E13A49" w:rsidRPr="00484581">
        <w:rPr>
          <w:rFonts w:cs="Minion-Regular"/>
          <w:lang w:val="en-GB"/>
        </w:rPr>
        <w:t xml:space="preserve"> parental education</w:t>
      </w:r>
      <w:r w:rsidR="004935D5" w:rsidRPr="00484581">
        <w:rPr>
          <w:rFonts w:cs="Minion-Regular"/>
          <w:lang w:val="en-GB"/>
        </w:rPr>
        <w:t xml:space="preserve"> was provided</w:t>
      </w:r>
      <w:r w:rsidR="00E13A49" w:rsidRPr="00484581">
        <w:rPr>
          <w:rFonts w:cs="Minion-Regular"/>
          <w:lang w:val="en-GB"/>
        </w:rPr>
        <w:t xml:space="preserve"> by local volunteers</w:t>
      </w:r>
      <w:r w:rsidR="00A16281" w:rsidRPr="00484581">
        <w:rPr>
          <w:rFonts w:cs="Minion-Regular"/>
          <w:lang w:val="en-GB"/>
        </w:rPr>
        <w:t xml:space="preserve"> </w:t>
      </w:r>
      <w:r w:rsidR="00D966EE" w:rsidRPr="00484581">
        <w:rPr>
          <w:rFonts w:cs="Minion-Regular"/>
          <w:lang w:val="en-GB"/>
        </w:rPr>
        <w:t>to</w:t>
      </w:r>
      <w:r w:rsidR="00DC255B" w:rsidRPr="00484581">
        <w:rPr>
          <w:rFonts w:cs="Minion-Regular"/>
          <w:lang w:val="en-GB"/>
        </w:rPr>
        <w:t xml:space="preserve"> </w:t>
      </w:r>
      <w:r w:rsidR="00707745" w:rsidRPr="00484581">
        <w:rPr>
          <w:rFonts w:cs="Minion-Regular"/>
        </w:rPr>
        <w:t xml:space="preserve">ten parents with children, </w:t>
      </w:r>
      <w:r w:rsidR="00F4170E" w:rsidRPr="00484581">
        <w:rPr>
          <w:rFonts w:cs="Minion-Regular"/>
        </w:rPr>
        <w:t xml:space="preserve">aged </w:t>
      </w:r>
      <w:r w:rsidR="00707745" w:rsidRPr="00484581">
        <w:rPr>
          <w:rFonts w:cs="Minion-Regular"/>
        </w:rPr>
        <w:t>0-5 years,</w:t>
      </w:r>
      <w:r w:rsidR="00D966EE" w:rsidRPr="00484581">
        <w:rPr>
          <w:rFonts w:cs="Minion-Regular"/>
          <w:lang w:val="en-GB"/>
        </w:rPr>
        <w:t xml:space="preserve"> with </w:t>
      </w:r>
      <w:r w:rsidR="00F4170E" w:rsidRPr="00484581">
        <w:rPr>
          <w:rFonts w:cs="Minion-Regular"/>
          <w:lang w:val="en-GB"/>
        </w:rPr>
        <w:t>learning</w:t>
      </w:r>
      <w:r w:rsidR="00D966EE" w:rsidRPr="00484581">
        <w:rPr>
          <w:rFonts w:cs="Minion-Regular"/>
          <w:lang w:val="en-GB"/>
        </w:rPr>
        <w:t xml:space="preserve"> disabilities </w:t>
      </w:r>
      <w:r w:rsidR="00A16281" w:rsidRPr="00484581">
        <w:rPr>
          <w:rFonts w:cs="Minion-Regular"/>
          <w:lang w:val="en-GB"/>
        </w:rPr>
        <w:fldChar w:fldCharType="begin"/>
      </w:r>
      <w:r w:rsidR="00D2100E" w:rsidRPr="00484581">
        <w:rPr>
          <w:rFonts w:cs="Minion-Regular"/>
          <w:lang w:val="en-GB"/>
        </w:rPr>
        <w:instrText xml:space="preserve"> ADDIN EN.CITE &lt;EndNote&gt;&lt;Cite&gt;&lt;Author&gt;Kelly&lt;/Author&gt;&lt;Year&gt;2012&lt;/Year&gt;&lt;RecNum&gt;79&lt;/RecNum&gt;&lt;DisplayText&gt;(Kelly, Ghalaieny, &amp;amp; Devitt, 2012)&lt;/DisplayText&gt;&lt;record&gt;&lt;rec-number&gt;79&lt;/rec-number&gt;&lt;foreign-keys&gt;&lt;key app="EN" db-id="zpaav5e2qvz506e9txkpazpi9dsa0pr090fs"&gt;79&lt;/key&gt;&lt;/foreign-keys&gt;&lt;ref-type name="Journal Article"&gt;17&lt;/ref-type&gt;&lt;contributors&gt;&lt;authors&gt;&lt;author&gt;Kelly,  A. &lt;/author&gt;&lt;author&gt;Ghalaieny, T.&lt;/author&gt;&lt;author&gt;Devitt, C.  &lt;/author&gt;&lt;/authors&gt;&lt;/contributors&gt;&lt;titles&gt;&lt;title&gt; A Pilot Study of Early Intervention for Families With Children With or at Risk of an Intellectual Disability in Northern Malawi.&lt;/title&gt;&lt;secondary-title&gt;Journal of Policy and Practice in Intellectual Disabilities&lt;/secondary-title&gt;&lt;alt-title&gt;Journal of Policy and Practice in Intellectual Disabilities&lt;/alt-title&gt;&lt;/titles&gt;&lt;periodical&gt;&lt;full-title&gt;Journal of Policy and Practice in Intellectual Disabilities&lt;/full-title&gt;&lt;abbr-1&gt;Journal of Policy and Practice in Intellectual Disabilities&lt;/abbr-1&gt;&lt;/periodical&gt;&lt;alt-periodical&gt;&lt;full-title&gt;Journal of Policy and Practice in Intellectual Disabilities&lt;/full-title&gt;&lt;abbr-1&gt;Journal of Policy and Practice in Intellectual Disabilities&lt;/abbr-1&gt;&lt;/alt-periodical&gt;&lt;pages&gt;195-205 &lt;/pages&gt;&lt;volume&gt;9&lt;/volume&gt;&lt;dates&gt;&lt;year&gt;2012&lt;/year&gt;&lt;/dates&gt;&lt;urls&gt;&lt;/urls&gt;&lt;/record&gt;&lt;/Cite&gt;&lt;/EndNote&gt;</w:instrText>
      </w:r>
      <w:r w:rsidR="00A16281" w:rsidRPr="00484581">
        <w:rPr>
          <w:rFonts w:cs="Minion-Regular"/>
          <w:lang w:val="en-GB"/>
        </w:rPr>
        <w:fldChar w:fldCharType="separate"/>
      </w:r>
      <w:r w:rsidR="00D2100E" w:rsidRPr="00484581">
        <w:rPr>
          <w:rFonts w:cs="Minion-Regular"/>
          <w:noProof/>
          <w:lang w:val="en-GB"/>
        </w:rPr>
        <w:t>(</w:t>
      </w:r>
      <w:hyperlink w:anchor="_ENREF_32" w:tooltip="Kelly, 2012 #79" w:history="1">
        <w:r w:rsidR="000A3B87" w:rsidRPr="00484581">
          <w:rPr>
            <w:rFonts w:cs="Minion-Regular"/>
            <w:noProof/>
            <w:lang w:val="en-GB"/>
          </w:rPr>
          <w:t>Kelly, Ghalaieny, &amp; Devitt, 2012</w:t>
        </w:r>
      </w:hyperlink>
      <w:r w:rsidR="00D2100E" w:rsidRPr="00484581">
        <w:rPr>
          <w:rFonts w:cs="Minion-Regular"/>
          <w:noProof/>
          <w:lang w:val="en-GB"/>
        </w:rPr>
        <w:t>)</w:t>
      </w:r>
      <w:r w:rsidR="00A16281" w:rsidRPr="00484581">
        <w:rPr>
          <w:rFonts w:cs="Minion-Regular"/>
          <w:lang w:val="en-GB"/>
        </w:rPr>
        <w:fldChar w:fldCharType="end"/>
      </w:r>
      <w:r w:rsidR="00D966EE" w:rsidRPr="00484581">
        <w:t xml:space="preserve">. </w:t>
      </w:r>
      <w:r w:rsidR="002D6B20" w:rsidRPr="00484581">
        <w:t>P</w:t>
      </w:r>
      <w:r w:rsidR="00DC255B" w:rsidRPr="00484581">
        <w:t>arents</w:t>
      </w:r>
      <w:r w:rsidR="00E13A49" w:rsidRPr="00484581">
        <w:t xml:space="preserve"> </w:t>
      </w:r>
      <w:r w:rsidR="00707745" w:rsidRPr="00484581">
        <w:t xml:space="preserve">reported diverse improvement in </w:t>
      </w:r>
      <w:r w:rsidR="002D6B20" w:rsidRPr="00484581">
        <w:t>children</w:t>
      </w:r>
      <w:r w:rsidR="00707745" w:rsidRPr="00484581">
        <w:t xml:space="preserve"> development. They were also satisfied</w:t>
      </w:r>
      <w:r w:rsidR="00E13A49" w:rsidRPr="00484581">
        <w:t xml:space="preserve"> </w:t>
      </w:r>
      <w:r w:rsidR="00707745" w:rsidRPr="00484581">
        <w:t>with this</w:t>
      </w:r>
      <w:r w:rsidR="00E13A49" w:rsidRPr="00484581">
        <w:t xml:space="preserve"> </w:t>
      </w:r>
      <w:r w:rsidR="00707745" w:rsidRPr="00484581">
        <w:t xml:space="preserve">parents </w:t>
      </w:r>
      <w:r w:rsidR="00E13A49" w:rsidRPr="00484581">
        <w:t xml:space="preserve">education and </w:t>
      </w:r>
      <w:r w:rsidR="005560C5" w:rsidRPr="00484581">
        <w:t xml:space="preserve">support </w:t>
      </w:r>
      <w:r w:rsidR="00707745" w:rsidRPr="00484581">
        <w:t xml:space="preserve">from the volunteers </w:t>
      </w:r>
      <w:r w:rsidR="005560C5" w:rsidRPr="00484581">
        <w:rPr>
          <w:rFonts w:cs="Minion-Regular"/>
          <w:lang w:val="en-GB"/>
        </w:rPr>
        <w:fldChar w:fldCharType="begin"/>
      </w:r>
      <w:r w:rsidR="00D2100E" w:rsidRPr="00484581">
        <w:rPr>
          <w:rFonts w:cs="Minion-Regular"/>
          <w:lang w:val="en-GB"/>
        </w:rPr>
        <w:instrText xml:space="preserve"> ADDIN EN.CITE &lt;EndNote&gt;&lt;Cite&gt;&lt;Author&gt;Kelly&lt;/Author&gt;&lt;Year&gt;2012&lt;/Year&gt;&lt;RecNum&gt;79&lt;/RecNum&gt;&lt;DisplayText&gt;(Kelly et al., 2012)&lt;/DisplayText&gt;&lt;record&gt;&lt;rec-number&gt;79&lt;/rec-number&gt;&lt;foreign-keys&gt;&lt;key app="EN" db-id="zpaav5e2qvz506e9txkpazpi9dsa0pr090fs"&gt;79&lt;/key&gt;&lt;/foreign-keys&gt;&lt;ref-type name="Journal Article"&gt;17&lt;/ref-type&gt;&lt;contributors&gt;&lt;authors&gt;&lt;author&gt;Kelly,  A. &lt;/author&gt;&lt;author&gt;Ghalaieny, T.&lt;/author&gt;&lt;author&gt;Devitt, C.  &lt;/author&gt;&lt;/authors&gt;&lt;/contributors&gt;&lt;titles&gt;&lt;title&gt; A Pilot Study of Early Intervention for Families With Children With or at Risk of an Intellectual Disability in Northern Malawi.&lt;/title&gt;&lt;secondary-title&gt;Journal of Policy and Practice in Intellectual Disabilities&lt;/secondary-title&gt;&lt;alt-title&gt;Journal of Policy and Practice in Intellectual Disabilities&lt;/alt-title&gt;&lt;/titles&gt;&lt;periodical&gt;&lt;full-title&gt;Journal of Policy and Practice in Intellectual Disabilities&lt;/full-title&gt;&lt;abbr-1&gt;Journal of Policy and Practice in Intellectual Disabilities&lt;/abbr-1&gt;&lt;/periodical&gt;&lt;alt-periodical&gt;&lt;full-title&gt;Journal of Policy and Practice in Intellectual Disabilities&lt;/full-title&gt;&lt;abbr-1&gt;Journal of Policy and Practice in Intellectual Disabilities&lt;/abbr-1&gt;&lt;/alt-periodical&gt;&lt;pages&gt;195-205 &lt;/pages&gt;&lt;volume&gt;9&lt;/volume&gt;&lt;dates&gt;&lt;year&gt;2012&lt;/year&gt;&lt;/dates&gt;&lt;urls&gt;&lt;/urls&gt;&lt;/record&gt;&lt;/Cite&gt;&lt;/EndNote&gt;</w:instrText>
      </w:r>
      <w:r w:rsidR="005560C5" w:rsidRPr="00484581">
        <w:rPr>
          <w:rFonts w:cs="Minion-Regular"/>
          <w:lang w:val="en-GB"/>
        </w:rPr>
        <w:fldChar w:fldCharType="separate"/>
      </w:r>
      <w:r w:rsidR="00D2100E" w:rsidRPr="00484581">
        <w:rPr>
          <w:rFonts w:cs="Minion-Regular"/>
          <w:noProof/>
          <w:lang w:val="en-GB"/>
        </w:rPr>
        <w:t>(</w:t>
      </w:r>
      <w:hyperlink w:anchor="_ENREF_32" w:tooltip="Kelly, 2012 #79" w:history="1">
        <w:r w:rsidR="000A3B87" w:rsidRPr="00484581">
          <w:rPr>
            <w:rFonts w:cs="Minion-Regular"/>
            <w:noProof/>
            <w:lang w:val="en-GB"/>
          </w:rPr>
          <w:t>Kelly et al., 2012</w:t>
        </w:r>
      </w:hyperlink>
      <w:r w:rsidR="00D2100E" w:rsidRPr="00484581">
        <w:rPr>
          <w:rFonts w:cs="Minion-Regular"/>
          <w:noProof/>
          <w:lang w:val="en-GB"/>
        </w:rPr>
        <w:t>)</w:t>
      </w:r>
      <w:r w:rsidR="005560C5" w:rsidRPr="00484581">
        <w:rPr>
          <w:rFonts w:cs="Minion-Regular"/>
          <w:lang w:val="en-GB"/>
        </w:rPr>
        <w:fldChar w:fldCharType="end"/>
      </w:r>
      <w:r w:rsidR="00E13A49" w:rsidRPr="00484581">
        <w:t>.</w:t>
      </w:r>
      <w:r w:rsidR="00487D02" w:rsidRPr="00484581">
        <w:t xml:space="preserve"> </w:t>
      </w:r>
      <w:r w:rsidR="003F01F2" w:rsidRPr="00484581">
        <w:t xml:space="preserve">This intervention </w:t>
      </w:r>
      <w:r w:rsidR="00DC255B" w:rsidRPr="00484581">
        <w:t>is</w:t>
      </w:r>
      <w:r w:rsidR="00E13A49" w:rsidRPr="00484581">
        <w:t xml:space="preserve"> eas</w:t>
      </w:r>
      <w:r w:rsidR="00AA0880" w:rsidRPr="00484581">
        <w:t>y</w:t>
      </w:r>
      <w:r w:rsidR="00DC255B" w:rsidRPr="00484581">
        <w:t xml:space="preserve"> and cheap</w:t>
      </w:r>
      <w:r w:rsidR="00E13A49" w:rsidRPr="00484581">
        <w:t xml:space="preserve"> to implement in lo</w:t>
      </w:r>
      <w:r w:rsidR="00DC255B" w:rsidRPr="00484581">
        <w:t>w income settings</w:t>
      </w:r>
      <w:r w:rsidR="00E13A49" w:rsidRPr="00484581">
        <w:t xml:space="preserve">. </w:t>
      </w:r>
      <w:r w:rsidR="002D6B20" w:rsidRPr="00484581">
        <w:t xml:space="preserve">It </w:t>
      </w:r>
      <w:r w:rsidR="00A16281" w:rsidRPr="00484581">
        <w:t>was facilitated</w:t>
      </w:r>
      <w:r w:rsidR="00E13A49" w:rsidRPr="00484581">
        <w:t xml:space="preserve"> by community volunteer-home visitors</w:t>
      </w:r>
      <w:r w:rsidR="001C1982" w:rsidRPr="00484581">
        <w:t>, only</w:t>
      </w:r>
      <w:r w:rsidR="00E13A49" w:rsidRPr="00484581">
        <w:t xml:space="preserve"> requires basic </w:t>
      </w:r>
      <w:r w:rsidR="001C1982" w:rsidRPr="00484581">
        <w:t xml:space="preserve">training </w:t>
      </w:r>
      <w:r w:rsidR="00272902" w:rsidRPr="00484581">
        <w:t>and</w:t>
      </w:r>
      <w:r w:rsidR="00E13A49" w:rsidRPr="00484581">
        <w:t xml:space="preserve"> </w:t>
      </w:r>
      <w:r w:rsidR="00F865C5" w:rsidRPr="00484581">
        <w:t xml:space="preserve">improvisation </w:t>
      </w:r>
      <w:r w:rsidR="00272902" w:rsidRPr="00484581">
        <w:t>with</w:t>
      </w:r>
      <w:r w:rsidR="00E13A49" w:rsidRPr="00484581">
        <w:t xml:space="preserve"> local materials during home visits</w:t>
      </w:r>
      <w:r w:rsidR="00272902" w:rsidRPr="00484581">
        <w:t xml:space="preserve">. Outcomes in this study were </w:t>
      </w:r>
      <w:r w:rsidR="003F01F2" w:rsidRPr="00484581">
        <w:t xml:space="preserve">qualitative </w:t>
      </w:r>
      <w:r w:rsidR="00AA0880" w:rsidRPr="00484581">
        <w:t>and not</w:t>
      </w:r>
      <w:r w:rsidR="003F01F2" w:rsidRPr="00484581">
        <w:t xml:space="preserve"> explicitly on mental health. </w:t>
      </w:r>
      <w:r w:rsidR="00707745" w:rsidRPr="00484581">
        <w:t>Another study in Vietnam has</w:t>
      </w:r>
      <w:r w:rsidR="008470A6" w:rsidRPr="00484581">
        <w:t xml:space="preserve"> also </w:t>
      </w:r>
      <w:r w:rsidR="00707745" w:rsidRPr="00484581">
        <w:t>looked at</w:t>
      </w:r>
      <w:r w:rsidR="008470A6" w:rsidRPr="00484581">
        <w:t xml:space="preserve"> the </w:t>
      </w:r>
      <w:r w:rsidR="00707745" w:rsidRPr="00484581">
        <w:t>effects</w:t>
      </w:r>
      <w:r w:rsidR="008470A6" w:rsidRPr="00484581">
        <w:t xml:space="preserve"> portage</w:t>
      </w:r>
      <w:r w:rsidR="00707745" w:rsidRPr="00484581">
        <w:t xml:space="preserve"> program</w:t>
      </w:r>
      <w:r w:rsidR="008470A6" w:rsidRPr="00484581">
        <w:t xml:space="preserve"> </w:t>
      </w:r>
      <w:r w:rsidR="00AA0880" w:rsidRPr="00484581">
        <w:t>through a</w:t>
      </w:r>
      <w:r w:rsidR="00707745" w:rsidRPr="00484581">
        <w:t xml:space="preserve"> one-</w:t>
      </w:r>
      <w:r w:rsidR="008470A6" w:rsidRPr="00484581">
        <w:t xml:space="preserve">year intervention for </w:t>
      </w:r>
      <w:r w:rsidR="00707745" w:rsidRPr="00484581">
        <w:t xml:space="preserve">intellectually disabled </w:t>
      </w:r>
      <w:r w:rsidR="00707745" w:rsidRPr="00484581">
        <w:rPr>
          <w:iCs/>
        </w:rPr>
        <w:t xml:space="preserve">children </w:t>
      </w:r>
      <w:r w:rsidR="00AA0880" w:rsidRPr="00484581">
        <w:t>utilizing</w:t>
      </w:r>
      <w:r w:rsidR="008470A6" w:rsidRPr="00484581">
        <w:t xml:space="preserve"> a </w:t>
      </w:r>
      <w:r w:rsidR="00AA0880" w:rsidRPr="00484581">
        <w:t>randomized</w:t>
      </w:r>
      <w:r w:rsidR="008470A6" w:rsidRPr="00484581">
        <w:t xml:space="preserve"> trial approach </w:t>
      </w:r>
      <w:r w:rsidR="008470A6" w:rsidRPr="00484581">
        <w:fldChar w:fldCharType="begin"/>
      </w:r>
      <w:r w:rsidR="00D2100E" w:rsidRPr="00484581">
        <w:instrText xml:space="preserve"> ADDIN EN.CITE &lt;EndNote&gt;&lt;Cite&gt;&lt;Author&gt;Shin&lt;/Author&gt;&lt;Year&gt;2009&lt;/Year&gt;&lt;RecNum&gt;132&lt;/RecNum&gt;&lt;DisplayText&gt;(Shin et al., 2009)&lt;/DisplayText&gt;&lt;record&gt;&lt;rec-number&gt;132&lt;/rec-number&gt;&lt;foreign-keys&gt;&lt;key app="EN" db-id="zpaav5e2qvz506e9txkpazpi9dsa0pr090fs"&gt;132&lt;/key&gt;&lt;/foreign-keys&gt;&lt;ref-type name="Journal Article"&gt;17&lt;/ref-type&gt;&lt;contributors&gt;&lt;authors&gt;&lt;author&gt;Shin, J. Y. &lt;/author&gt;&lt;author&gt;Nhan, N.V. &lt;/author&gt;&lt;author&gt;Lee, S. B. &lt;/author&gt;&lt;author&gt;Crittenden, K. S. &lt;/author&gt;&lt;author&gt;Flory M. &lt;/author&gt;&lt;author&gt;Hong, H.T. D &lt;/author&gt;&lt;/authors&gt;&lt;/contributors&gt;&lt;titles&gt;&lt;title&gt;The effects of a home-based intervention for young children with intellectual disabilities in Vietnam&lt;/title&gt;&lt;secondary-title&gt;Journal of Intellectual Disability Research  &lt;/secondary-title&gt;&lt;alt-title&gt;Journal of Intellectual Disability Research  &lt;/alt-title&gt;&lt;/titles&gt;&lt;periodical&gt;&lt;full-title&gt;Journal of Intellectual Disability Research&lt;/full-title&gt;&lt;abbr-1&gt;.Journal of Intellectual Disability Research&lt;/abbr-1&gt;&lt;/periodical&gt;&lt;alt-periodical&gt;&lt;full-title&gt;Journal of Intellectual Disability Research&lt;/full-title&gt;&lt;abbr-1&gt;.Journal of Intellectual Disability Research&lt;/abbr-1&gt;&lt;/alt-periodical&gt;&lt;pages&gt;339-352&lt;/pages&gt;&lt;volume&gt;53&lt;/volume&gt;&lt;number&gt;4&lt;/number&gt;&lt;dates&gt;&lt;year&gt;2009&lt;/year&gt;&lt;/dates&gt;&lt;urls&gt;&lt;/urls&gt;&lt;/record&gt;&lt;/Cite&gt;&lt;/EndNote&gt;</w:instrText>
      </w:r>
      <w:r w:rsidR="008470A6" w:rsidRPr="00484581">
        <w:fldChar w:fldCharType="separate"/>
      </w:r>
      <w:r w:rsidR="00D2100E" w:rsidRPr="00484581">
        <w:rPr>
          <w:noProof/>
        </w:rPr>
        <w:t>(</w:t>
      </w:r>
      <w:hyperlink w:anchor="_ENREF_52" w:tooltip="Shin, 2009 #132" w:history="1">
        <w:r w:rsidR="000A3B87" w:rsidRPr="00484581">
          <w:rPr>
            <w:noProof/>
          </w:rPr>
          <w:t>Shin et al., 2009</w:t>
        </w:r>
      </w:hyperlink>
      <w:r w:rsidR="00D2100E" w:rsidRPr="00484581">
        <w:rPr>
          <w:noProof/>
        </w:rPr>
        <w:t>)</w:t>
      </w:r>
      <w:r w:rsidR="008470A6" w:rsidRPr="00484581">
        <w:fldChar w:fldCharType="end"/>
      </w:r>
      <w:r w:rsidR="008470A6" w:rsidRPr="00484581">
        <w:t xml:space="preserve">. </w:t>
      </w:r>
      <w:r w:rsidR="00707745" w:rsidRPr="00484581">
        <w:t>During t</w:t>
      </w:r>
      <w:r w:rsidR="008470A6" w:rsidRPr="00484581">
        <w:t>his program</w:t>
      </w:r>
      <w:r w:rsidR="00707745" w:rsidRPr="00484581">
        <w:t>,</w:t>
      </w:r>
      <w:r w:rsidR="008470A6" w:rsidRPr="00484581">
        <w:t xml:space="preserve"> </w:t>
      </w:r>
      <w:r w:rsidR="00707745" w:rsidRPr="00484581">
        <w:t>teachers educated</w:t>
      </w:r>
      <w:r w:rsidR="008470A6" w:rsidRPr="00484581">
        <w:t xml:space="preserve"> parents </w:t>
      </w:r>
      <w:r w:rsidR="00707745" w:rsidRPr="00484581">
        <w:t xml:space="preserve">during their weekly home visits, </w:t>
      </w:r>
      <w:r w:rsidR="008470A6" w:rsidRPr="00484581">
        <w:t xml:space="preserve">to work with their children </w:t>
      </w:r>
      <w:r w:rsidR="00707745" w:rsidRPr="00484581">
        <w:t xml:space="preserve">through modeling and </w:t>
      </w:r>
      <w:r w:rsidR="00CB49C0" w:rsidRPr="00484581">
        <w:t>instruction</w:t>
      </w:r>
      <w:r w:rsidR="008470A6" w:rsidRPr="00484581">
        <w:t xml:space="preserve">.  This study was conducted on a very small sample of </w:t>
      </w:r>
      <w:r w:rsidR="00C265B5" w:rsidRPr="00484581">
        <w:t xml:space="preserve">intellectually disabled </w:t>
      </w:r>
      <w:r w:rsidR="00C265B5" w:rsidRPr="00484581">
        <w:rPr>
          <w:iCs/>
        </w:rPr>
        <w:t>children</w:t>
      </w:r>
      <w:r w:rsidR="008470A6" w:rsidRPr="00484581">
        <w:t xml:space="preserve">. It was found that the intervention improved </w:t>
      </w:r>
      <w:r w:rsidR="008470A6" w:rsidRPr="00484581">
        <w:lastRenderedPageBreak/>
        <w:t>adaptive behaviors particularly in personal care and motor skills when measured with a</w:t>
      </w:r>
      <w:r w:rsidR="00E27792" w:rsidRPr="00484581">
        <w:t xml:space="preserve"> </w:t>
      </w:r>
      <w:hyperlink r:id="rId10" w:history="1">
        <w:r w:rsidR="00E27792" w:rsidRPr="00484581">
          <w:t>Vineland Adaptive Behavior Scale</w:t>
        </w:r>
      </w:hyperlink>
      <w:r w:rsidR="00E27792" w:rsidRPr="00484581">
        <w:t xml:space="preserve"> (VABS) </w:t>
      </w:r>
      <w:r w:rsidR="008470A6" w:rsidRPr="00484581">
        <w:t xml:space="preserve">Parents survey form </w:t>
      </w:r>
      <w:r w:rsidR="008470A6" w:rsidRPr="00484581">
        <w:fldChar w:fldCharType="begin"/>
      </w:r>
      <w:r w:rsidR="00D2100E" w:rsidRPr="00484581">
        <w:instrText xml:space="preserve"> ADDIN EN.CITE &lt;EndNote&gt;&lt;Cite&gt;&lt;Author&gt;Sparrow&lt;/Author&gt;&lt;Year&gt;1984&lt;/Year&gt;&lt;RecNum&gt;159&lt;/RecNum&gt;&lt;DisplayText&gt;(Sparrow &amp;amp; Balla, 1984)&lt;/DisplayText&gt;&lt;record&gt;&lt;rec-number&gt;159&lt;/rec-number&gt;&lt;foreign-keys&gt;&lt;key app="EN" db-id="vp2r2wrt45z2v5ezvslpsfrswrerwvazzdx2"&gt;159&lt;/key&gt;&lt;/foreign-keys&gt;&lt;ref-type name="Book"&gt;6&lt;/ref-type&gt;&lt;contributors&gt;&lt;authors&gt;&lt;author&gt;Sparrow, S.&lt;/author&gt;&lt;author&gt;Balla, D.&lt;/author&gt;&lt;/authors&gt;&lt;secondary-authors&gt;&lt;author&gt;American guidance service, Inc&lt;/author&gt;&lt;/secondary-authors&gt;&lt;/contributors&gt;&lt;titles&gt;&lt;title&gt;The vineland Adaptive Behaviour scale: interveiw edition survey form.&lt;/title&gt;&lt;/titles&gt;&lt;dates&gt;&lt;year&gt;1984&lt;/year&gt;&lt;/dates&gt;&lt;pub-location&gt;MN&lt;/pub-location&gt;&lt;publisher&gt;Circle pines&lt;/publisher&gt;&lt;urls&gt;&lt;/urls&gt;&lt;/record&gt;&lt;/Cite&gt;&lt;/EndNote&gt;</w:instrText>
      </w:r>
      <w:r w:rsidR="008470A6" w:rsidRPr="00484581">
        <w:fldChar w:fldCharType="separate"/>
      </w:r>
      <w:r w:rsidR="00D2100E" w:rsidRPr="00484581">
        <w:rPr>
          <w:noProof/>
        </w:rPr>
        <w:t>(</w:t>
      </w:r>
      <w:hyperlink w:anchor="_ENREF_55" w:tooltip="Sparrow, 1984 #159" w:history="1">
        <w:r w:rsidR="000A3B87" w:rsidRPr="00484581">
          <w:rPr>
            <w:noProof/>
          </w:rPr>
          <w:t>Sparrow &amp; Balla, 1984</w:t>
        </w:r>
      </w:hyperlink>
      <w:r w:rsidR="00D2100E" w:rsidRPr="00484581">
        <w:rPr>
          <w:noProof/>
        </w:rPr>
        <w:t>)</w:t>
      </w:r>
      <w:r w:rsidR="008470A6" w:rsidRPr="00484581">
        <w:fldChar w:fldCharType="end"/>
      </w:r>
      <w:r w:rsidR="008470A6" w:rsidRPr="00484581">
        <w:t xml:space="preserve">. </w:t>
      </w:r>
      <w:r w:rsidR="00AA0880" w:rsidRPr="00484581">
        <w:t>.</w:t>
      </w:r>
    </w:p>
    <w:p w:rsidR="009D57A2" w:rsidRPr="00484581" w:rsidRDefault="009D57A2" w:rsidP="00AD6BFB">
      <w:pPr>
        <w:spacing w:line="360" w:lineRule="auto"/>
        <w:jc w:val="both"/>
      </w:pPr>
      <w:r w:rsidRPr="00484581">
        <w:t>One of the few randomized controlled trials which has been conducted</w:t>
      </w:r>
      <w:r w:rsidR="00D966EE" w:rsidRPr="00484581">
        <w:t xml:space="preserve"> in low income settings</w:t>
      </w:r>
      <w:r w:rsidRPr="00484581">
        <w:t xml:space="preserve">, is that from Bangladesh </w:t>
      </w:r>
      <w:r w:rsidRPr="00484581">
        <w:fldChar w:fldCharType="begin"/>
      </w:r>
      <w:r w:rsidR="00D2100E" w:rsidRPr="00484581">
        <w:instrText xml:space="preserve"> ADDIN EN.CITE &lt;EndNote&gt;&lt;Cite&gt;&lt;Author&gt;McConachie&lt;/Author&gt;&lt;Year&gt; 2000&lt;/Year&gt;&lt;RecNum&gt;131&lt;/RecNum&gt;&lt;DisplayText&gt;(Khan, Gallo, Arghir, &amp;amp; Budisteanu, 2012; McConachie, Huq, Munir, &amp;amp; Ferdous, 2000)&lt;/DisplayText&gt;&lt;record&gt;&lt;rec-number&gt;131&lt;/rec-number&gt;&lt;foreign-keys&gt;&lt;key app="EN" db-id="zpaav5e2qvz506e9txkpazpi9dsa0pr090fs"&gt;131&lt;/key&gt;&lt;/foreign-keys&gt;&lt;ref-type name="Journal Article"&gt;17&lt;/ref-type&gt;&lt;contributors&gt;&lt;authors&gt;&lt;author&gt;McConachie, H,&lt;/author&gt;&lt;author&gt;Huq, S,&lt;/author&gt;&lt;author&gt;Munir, S,&lt;/author&gt;&lt;author&gt;Ferdous, S.  &lt;/author&gt;&lt;/authors&gt;&lt;/contributors&gt;&lt;titles&gt;&lt;title&gt;A randomized controlled trial of alternative modes of service provision to young children with cerebral palsy in Bangladesh &lt;/title&gt;&lt;secondary-title&gt;The Journal of Pediatrics&lt;/secondary-title&gt;&lt;alt-title&gt;J Pediatr&lt;/alt-title&gt;&lt;/titles&gt;&lt;periodical&gt;&lt;full-title&gt;The Journal of Pediatrics&lt;/full-title&gt;&lt;abbr-1&gt;J Pediatr&lt;/abbr-1&gt;&lt;/periodical&gt;&lt;alt-periodical&gt;&lt;full-title&gt;The Journal of Pediatrics&lt;/full-title&gt;&lt;abbr-1&gt;J Pediatr&lt;/abbr-1&gt;&lt;/alt-periodical&gt;&lt;pages&gt;769-76&lt;/pages&gt;&lt;volume&gt;137&lt;/volume&gt;&lt;dates&gt;&lt;year&gt; 2000&lt;/year&gt;&lt;/dates&gt;&lt;urls&gt;&lt;/urls&gt;&lt;/record&gt;&lt;/Cite&gt;&lt;Cite&gt;&lt;Author&gt;Khan&lt;/Author&gt;&lt;Year&gt;2012&lt;/Year&gt;&lt;RecNum&gt;136&lt;/RecNum&gt;&lt;record&gt;&lt;rec-number&gt;136&lt;/rec-number&gt;&lt;foreign-keys&gt;&lt;key app="EN" db-id="zpaav5e2qvz506e9txkpazpi9dsa0pr090fs"&gt;136&lt;/key&gt;&lt;/foreign-keys&gt;&lt;ref-type name="Journal Article"&gt;17&lt;/ref-type&gt;&lt;contributors&gt;&lt;authors&gt;&lt;author&gt;Khan, N., Z.&lt;/author&gt;&lt;author&gt;Gallo, L., A.&lt;/author&gt;&lt;author&gt;Arghir, A,&lt;/author&gt;&lt;author&gt;Budisteanu, A.&lt;/author&gt;&lt;/authors&gt;&lt;/contributors&gt;&lt;titles&gt;&lt;title&gt;Autism and the Grand Challenges in Global Mental Health&lt;/title&gt;&lt;secondary-title&gt;Autism Research&lt;/secondary-title&gt;&lt;alt-title&gt;Autism Research&lt;/alt-title&gt;&lt;/titles&gt;&lt;periodical&gt;&lt;full-title&gt;Autism Research&lt;/full-title&gt;&lt;abbr-1&gt;Autism Research&lt;/abbr-1&gt;&lt;/periodical&gt;&lt;alt-periodical&gt;&lt;full-title&gt;Autism Research&lt;/full-title&gt;&lt;abbr-1&gt;Autism Research&lt;/abbr-1&gt;&lt;/alt-periodical&gt;&lt;pages&gt;156-159&lt;/pages&gt;&lt;volume&gt; 5&lt;/volume&gt;&lt;number&gt;3&lt;/number&gt;&lt;dates&gt;&lt;year&gt;2012&lt;/year&gt;&lt;/dates&gt;&lt;urls&gt;&lt;/urls&gt;&lt;/record&gt;&lt;/Cite&gt;&lt;/EndNote&gt;</w:instrText>
      </w:r>
      <w:r w:rsidRPr="00484581">
        <w:fldChar w:fldCharType="separate"/>
      </w:r>
      <w:r w:rsidR="00D2100E" w:rsidRPr="00484581">
        <w:rPr>
          <w:noProof/>
        </w:rPr>
        <w:t>(</w:t>
      </w:r>
      <w:hyperlink w:anchor="_ENREF_33" w:tooltip="Khan, 2012 #136" w:history="1">
        <w:r w:rsidR="000A3B87" w:rsidRPr="00484581">
          <w:rPr>
            <w:noProof/>
          </w:rPr>
          <w:t>Khan, Gallo, Arghir, &amp; Budisteanu, 2012</w:t>
        </w:r>
      </w:hyperlink>
      <w:r w:rsidR="00D2100E" w:rsidRPr="00484581">
        <w:rPr>
          <w:noProof/>
        </w:rPr>
        <w:t xml:space="preserve">; </w:t>
      </w:r>
      <w:hyperlink w:anchor="_ENREF_35" w:tooltip="McConachie,  2000 #131" w:history="1">
        <w:r w:rsidR="000A3B87" w:rsidRPr="00484581">
          <w:rPr>
            <w:noProof/>
          </w:rPr>
          <w:t>McConachie, Huq, Munir, &amp; Ferdous, 2000</w:t>
        </w:r>
      </w:hyperlink>
      <w:r w:rsidR="00D2100E" w:rsidRPr="00484581">
        <w:rPr>
          <w:noProof/>
        </w:rPr>
        <w:t>)</w:t>
      </w:r>
      <w:r w:rsidRPr="00484581">
        <w:fldChar w:fldCharType="end"/>
      </w:r>
      <w:r w:rsidR="00636CEE" w:rsidRPr="00484581">
        <w:t xml:space="preserve">. </w:t>
      </w:r>
      <w:r w:rsidR="00E27792" w:rsidRPr="00484581">
        <w:t>A</w:t>
      </w:r>
      <w:r w:rsidR="00DC255B" w:rsidRPr="00484581">
        <w:t>n</w:t>
      </w:r>
      <w:r w:rsidRPr="00484581">
        <w:t xml:space="preserve"> outreach program </w:t>
      </w:r>
      <w:r w:rsidR="001C1982" w:rsidRPr="00484581">
        <w:t xml:space="preserve">was trialed </w:t>
      </w:r>
      <w:r w:rsidR="00C265B5" w:rsidRPr="00484581">
        <w:t>among carers</w:t>
      </w:r>
      <w:r w:rsidR="001C1982" w:rsidRPr="00484581">
        <w:t xml:space="preserve"> </w:t>
      </w:r>
      <w:r w:rsidR="00AA0880" w:rsidRPr="00484581">
        <w:t>of 85</w:t>
      </w:r>
      <w:r w:rsidRPr="00484581">
        <w:t xml:space="preserve"> </w:t>
      </w:r>
      <w:r w:rsidR="00C265B5" w:rsidRPr="00484581">
        <w:t xml:space="preserve">children </w:t>
      </w:r>
      <w:r w:rsidR="00E27792" w:rsidRPr="00484581">
        <w:t xml:space="preserve">with cerebral palsy </w:t>
      </w:r>
      <w:r w:rsidR="00C265B5" w:rsidRPr="00484581">
        <w:t xml:space="preserve">aged between 1.5 to 5 years. </w:t>
      </w:r>
      <w:r w:rsidR="00E27792" w:rsidRPr="00484581">
        <w:t>C</w:t>
      </w:r>
      <w:r w:rsidRPr="00484581">
        <w:t xml:space="preserve">hildren </w:t>
      </w:r>
      <w:r w:rsidR="00C265B5" w:rsidRPr="00484581">
        <w:t>from urban areas got</w:t>
      </w:r>
      <w:r w:rsidRPr="00484581">
        <w:t xml:space="preserve"> daily center</w:t>
      </w:r>
      <w:r w:rsidR="00C265B5" w:rsidRPr="00484581">
        <w:t xml:space="preserve"> based mother to </w:t>
      </w:r>
      <w:r w:rsidRPr="00484581">
        <w:t>child group</w:t>
      </w:r>
      <w:r w:rsidR="00C265B5" w:rsidRPr="00484581">
        <w:t xml:space="preserve"> intervention</w:t>
      </w:r>
      <w:r w:rsidRPr="00484581">
        <w:t xml:space="preserve"> </w:t>
      </w:r>
      <w:r w:rsidR="008470A6" w:rsidRPr="00484581">
        <w:t>and</w:t>
      </w:r>
      <w:r w:rsidRPr="00484581">
        <w:t xml:space="preserve"> </w:t>
      </w:r>
      <w:r w:rsidR="00C265B5" w:rsidRPr="00484581">
        <w:t xml:space="preserve">their </w:t>
      </w:r>
      <w:r w:rsidR="00AA0880" w:rsidRPr="00484581">
        <w:t xml:space="preserve">parents </w:t>
      </w:r>
      <w:r w:rsidR="00C265B5" w:rsidRPr="00484581">
        <w:t>got</w:t>
      </w:r>
      <w:r w:rsidR="00AA0880" w:rsidRPr="00484581">
        <w:t xml:space="preserve"> pictorial</w:t>
      </w:r>
      <w:r w:rsidRPr="00484581">
        <w:t xml:space="preserve"> guidance manual</w:t>
      </w:r>
      <w:r w:rsidR="008470A6" w:rsidRPr="00484581">
        <w:t>s</w:t>
      </w:r>
      <w:r w:rsidRPr="00484581">
        <w:t xml:space="preserve">. </w:t>
      </w:r>
      <w:r w:rsidR="00C265B5" w:rsidRPr="00484581">
        <w:t>The children from r</w:t>
      </w:r>
      <w:r w:rsidRPr="00484581">
        <w:t xml:space="preserve">ural </w:t>
      </w:r>
      <w:r w:rsidR="00C265B5" w:rsidRPr="00484581">
        <w:t>areas, on the other hand, got</w:t>
      </w:r>
      <w:r w:rsidRPr="00484581">
        <w:t xml:space="preserve"> health advice </w:t>
      </w:r>
      <w:r w:rsidR="00C265B5" w:rsidRPr="00484581">
        <w:t>given by Special-needs teachers and H</w:t>
      </w:r>
      <w:r w:rsidRPr="00484581">
        <w:t xml:space="preserve">ealth care workers </w:t>
      </w:r>
      <w:r w:rsidR="00C265B5" w:rsidRPr="00484581">
        <w:t>who had been trained</w:t>
      </w:r>
      <w:r w:rsidRPr="00484581">
        <w:t xml:space="preserve"> in physiotherapy and speech therapy. </w:t>
      </w:r>
      <w:r w:rsidR="00003260" w:rsidRPr="00484581">
        <w:t>To measure maternal stress, perceived usefulness of support from family members and parental knowledge in disability, the researchers used</w:t>
      </w:r>
      <w:r w:rsidR="00E27792" w:rsidRPr="00484581">
        <w:t xml:space="preserve"> </w:t>
      </w:r>
      <w:r w:rsidRPr="00484581">
        <w:t>Self-Report Questionnaire</w:t>
      </w:r>
      <w:r w:rsidR="00E27792" w:rsidRPr="00484581">
        <w:t>,</w:t>
      </w:r>
      <w:r w:rsidR="002E3BF5" w:rsidRPr="00484581">
        <w:t xml:space="preserve"> </w:t>
      </w:r>
      <w:r w:rsidR="00003260" w:rsidRPr="00484581">
        <w:t>family support scale</w:t>
      </w:r>
      <w:r w:rsidR="002D3E53" w:rsidRPr="00484581">
        <w:t xml:space="preserve"> </w:t>
      </w:r>
      <w:r w:rsidR="002D3E53" w:rsidRPr="00484581">
        <w:fldChar w:fldCharType="begin"/>
      </w:r>
      <w:r w:rsidR="002D3E53" w:rsidRPr="00484581">
        <w:instrText xml:space="preserve"> ADDIN EN.CITE &lt;EndNote&gt;&lt;Cite&gt;&lt;Author&gt;Dunst&lt;/Author&gt;&lt;Year&gt;1984&lt;/Year&gt;&lt;RecNum&gt;305&lt;/RecNum&gt;&lt;DisplayText&gt;(Dunst, Jerkins, &amp;amp; Trivette, 1984)&lt;/DisplayText&gt;&lt;record&gt;&lt;rec-number&gt;305&lt;/rec-number&gt;&lt;foreign-keys&gt;&lt;key app="EN" db-id="zpaav5e2qvz506e9txkpazpi9dsa0pr090fs"&gt;305&lt;/key&gt;&lt;/foreign-keys&gt;&lt;ref-type name="Journal Article"&gt;17&lt;/ref-type&gt;&lt;contributors&gt;&lt;authors&gt;&lt;author&gt;Dunst, J.&lt;/author&gt;&lt;author&gt;Jerkins, V.&lt;/author&gt;&lt;author&gt;Trivette, C., M.&lt;/author&gt;&lt;/authors&gt;&lt;/contributors&gt;&lt;titles&gt;&lt;title&gt;The family support Scale: reliability and validity&lt;/title&gt;&lt;/titles&gt;&lt;volume&gt;Journal of Indiv Fam community&lt;/volume&gt;&lt;number&gt;145-52&lt;/number&gt;&lt;dates&gt;&lt;year&gt;1984&lt;/year&gt;&lt;/dates&gt;&lt;urls&gt;&lt;/urls&gt;&lt;/record&gt;&lt;/Cite&gt;&lt;/EndNote&gt;</w:instrText>
      </w:r>
      <w:r w:rsidR="002D3E53" w:rsidRPr="00484581">
        <w:fldChar w:fldCharType="separate"/>
      </w:r>
      <w:r w:rsidR="002D3E53" w:rsidRPr="00484581">
        <w:rPr>
          <w:noProof/>
        </w:rPr>
        <w:t>(</w:t>
      </w:r>
      <w:hyperlink w:anchor="_ENREF_12" w:tooltip="Dunst, 1984 #305" w:history="1">
        <w:r w:rsidR="000A3B87" w:rsidRPr="00484581">
          <w:rPr>
            <w:noProof/>
          </w:rPr>
          <w:t>Dunst, Jerkins, &amp; Trivette, 1984</w:t>
        </w:r>
      </w:hyperlink>
      <w:r w:rsidR="002D3E53" w:rsidRPr="00484581">
        <w:rPr>
          <w:noProof/>
        </w:rPr>
        <w:t>)</w:t>
      </w:r>
      <w:r w:rsidR="002D3E53" w:rsidRPr="00484581">
        <w:fldChar w:fldCharType="end"/>
      </w:r>
      <w:r w:rsidR="00003260" w:rsidRPr="00484581">
        <w:t xml:space="preserve">, and </w:t>
      </w:r>
      <w:r w:rsidR="00C265B5" w:rsidRPr="00484581">
        <w:t>maternal a</w:t>
      </w:r>
      <w:r w:rsidRPr="00484581">
        <w:t>daptation to the Child</w:t>
      </w:r>
      <w:r w:rsidR="00E27792" w:rsidRPr="00484581">
        <w:t xml:space="preserve"> scale</w:t>
      </w:r>
      <w:r w:rsidR="002D3E53" w:rsidRPr="00484581">
        <w:t xml:space="preserve"> </w:t>
      </w:r>
      <w:r w:rsidR="000A3B87" w:rsidRPr="00484581">
        <w:fldChar w:fldCharType="begin"/>
      </w:r>
      <w:r w:rsidR="000A3B87" w:rsidRPr="00484581">
        <w:instrText xml:space="preserve"> ADDIN EN.CITE &lt;EndNote&gt;&lt;Cite&gt;&lt;Author&gt;Hudson&lt;/Author&gt;&lt;Year&gt;2003&lt;/Year&gt;&lt;RecNum&gt;819&lt;/RecNum&gt;&lt;DisplayText&gt;(Hudson et al., 2003)&lt;/DisplayText&gt;&lt;record&gt;&lt;rec-number&gt;819&lt;/rec-number&gt;&lt;foreign-keys&gt;&lt;key app="EN" db-id="zpaav5e2qvz506e9txkpazpi9dsa0pr090fs"&gt;819&lt;/key&gt;&lt;/foreign-keys&gt;&lt;ref-type name="Journal Article"&gt;17&lt;/ref-type&gt;&lt;contributors&gt;&lt;authors&gt;&lt;author&gt;Hudson&lt;/author&gt;&lt;author&gt;Matthews, JM&lt;/author&gt;&lt;author&gt;Gavidia‐Payne, ST&lt;/author&gt;&lt;author&gt;Cameron, CA&lt;/author&gt;&lt;author&gt;Mildon, RL&lt;/author&gt;&lt;author&gt;Radler, GA&lt;/author&gt;&lt;author&gt;Nankervis, KL&lt;/author&gt;&lt;/authors&gt;&lt;/contributors&gt;&lt;titles&gt;&lt;title&gt;Evaluation of an intervention system for parents of children with intellectual disability and challenging behaviour&lt;/title&gt;&lt;secondary-title&gt;Journal of Intellectual Disability Research&lt;/secondary-title&gt;&lt;/titles&gt;&lt;periodical&gt;&lt;full-title&gt;Journal of Intellectual Disability Research&lt;/full-title&gt;&lt;abbr-1&gt;.Journal of Intellectual Disability Research&lt;/abbr-1&gt;&lt;/periodical&gt;&lt;pages&gt;238-249&lt;/pages&gt;&lt;volume&gt;47&lt;/volume&gt;&lt;number&gt;4‐5&lt;/number&gt;&lt;dates&gt;&lt;year&gt;2003&lt;/year&gt;&lt;/dates&gt;&lt;isbn&gt;1365-2788&lt;/isbn&gt;&lt;urls&gt;&lt;/urls&gt;&lt;/record&gt;&lt;/Cite&gt;&lt;/EndNote&gt;</w:instrText>
      </w:r>
      <w:r w:rsidR="000A3B87" w:rsidRPr="00484581">
        <w:fldChar w:fldCharType="separate"/>
      </w:r>
      <w:r w:rsidR="000A3B87" w:rsidRPr="00484581">
        <w:rPr>
          <w:noProof/>
        </w:rPr>
        <w:t>(</w:t>
      </w:r>
      <w:hyperlink w:anchor="_ENREF_30" w:tooltip="Hudson, 2003 #819" w:history="1">
        <w:r w:rsidR="000A3B87" w:rsidRPr="00484581">
          <w:rPr>
            <w:noProof/>
          </w:rPr>
          <w:t>Hudson et al., 2003</w:t>
        </w:r>
      </w:hyperlink>
      <w:r w:rsidR="000A3B87" w:rsidRPr="00484581">
        <w:rPr>
          <w:noProof/>
        </w:rPr>
        <w:t>)</w:t>
      </w:r>
      <w:r w:rsidR="000A3B87" w:rsidRPr="00484581">
        <w:fldChar w:fldCharType="end"/>
      </w:r>
      <w:r w:rsidR="000A3B87" w:rsidRPr="00484581">
        <w:t xml:space="preserve"> </w:t>
      </w:r>
      <w:r w:rsidR="00003260" w:rsidRPr="00484581">
        <w:t>respectively. Among</w:t>
      </w:r>
      <w:r w:rsidRPr="00484581">
        <w:t xml:space="preserve"> the 85 children</w:t>
      </w:r>
      <w:r w:rsidR="00003260" w:rsidRPr="00484581">
        <w:t xml:space="preserve"> </w:t>
      </w:r>
      <w:r w:rsidR="00E27792" w:rsidRPr="00484581">
        <w:t xml:space="preserve">participating </w:t>
      </w:r>
      <w:r w:rsidR="00003260" w:rsidRPr="00484581">
        <w:t>in the study</w:t>
      </w:r>
      <w:r w:rsidRPr="00484581">
        <w:t>, 58 chil</w:t>
      </w:r>
      <w:r w:rsidR="00003260" w:rsidRPr="00484581">
        <w:t>dren were successfully followed-</w:t>
      </w:r>
      <w:r w:rsidRPr="00484581">
        <w:t xml:space="preserve">up. </w:t>
      </w:r>
      <w:r w:rsidR="00D04E8D" w:rsidRPr="00484581">
        <w:t>At</w:t>
      </w:r>
      <w:r w:rsidR="00003260" w:rsidRPr="00484581">
        <w:t xml:space="preserve"> the</w:t>
      </w:r>
      <w:r w:rsidR="00D04E8D" w:rsidRPr="00484581">
        <w:t xml:space="preserve"> follow</w:t>
      </w:r>
      <w:r w:rsidR="0001335D" w:rsidRPr="00484581">
        <w:t xml:space="preserve"> up</w:t>
      </w:r>
      <w:r w:rsidRPr="00484581">
        <w:t xml:space="preserve">, </w:t>
      </w:r>
      <w:r w:rsidR="00003260" w:rsidRPr="00484581">
        <w:t>it was found that</w:t>
      </w:r>
      <w:r w:rsidRPr="00484581">
        <w:t xml:space="preserve"> maternal knowledge</w:t>
      </w:r>
      <w:r w:rsidR="00003260" w:rsidRPr="00484581">
        <w:t xml:space="preserve"> </w:t>
      </w:r>
      <w:r w:rsidR="00E27792" w:rsidRPr="00484581">
        <w:t>on</w:t>
      </w:r>
      <w:r w:rsidR="00003260" w:rsidRPr="00484581">
        <w:t xml:space="preserve"> child disability </w:t>
      </w:r>
      <w:r w:rsidR="00E27792" w:rsidRPr="00484581">
        <w:t xml:space="preserve">and social support </w:t>
      </w:r>
      <w:r w:rsidR="00003260" w:rsidRPr="00484581">
        <w:t>had</w:t>
      </w:r>
      <w:r w:rsidRPr="00484581">
        <w:t xml:space="preserve"> </w:t>
      </w:r>
      <w:r w:rsidR="00003260" w:rsidRPr="00484581">
        <w:t>increased</w:t>
      </w:r>
      <w:r w:rsidR="00E27792" w:rsidRPr="00484581">
        <w:t>.</w:t>
      </w:r>
    </w:p>
    <w:p w:rsidR="00FB55F9" w:rsidRPr="00484581" w:rsidRDefault="00FB55F9" w:rsidP="00FB55F9">
      <w:pPr>
        <w:spacing w:line="360" w:lineRule="auto"/>
        <w:jc w:val="both"/>
      </w:pPr>
      <w:r w:rsidRPr="00484581">
        <w:rPr>
          <w:rFonts w:cs="AdvBOOKO-R"/>
        </w:rPr>
        <w:t xml:space="preserve">Studies in India have taken </w:t>
      </w:r>
      <w:r w:rsidR="00E27792" w:rsidRPr="00484581">
        <w:rPr>
          <w:rFonts w:cs="AdvBOOKO-R"/>
        </w:rPr>
        <w:t xml:space="preserve">interactive psycho-educational group </w:t>
      </w:r>
      <w:r w:rsidRPr="00484581">
        <w:rPr>
          <w:rFonts w:cs="AdvBOOKO-R"/>
        </w:rPr>
        <w:t xml:space="preserve">approaches </w:t>
      </w:r>
      <w:r w:rsidR="00E82201" w:rsidRPr="00484581">
        <w:rPr>
          <w:rFonts w:cs="AdvBOOKO-R"/>
        </w:rPr>
        <w:t xml:space="preserve">to address parental needs. </w:t>
      </w:r>
      <w:r w:rsidRPr="00484581">
        <w:rPr>
          <w:rFonts w:cs="AdvBOOKO-R"/>
        </w:rPr>
        <w:t xml:space="preserve">In one study, </w:t>
      </w:r>
      <w:r w:rsidR="00003260" w:rsidRPr="00484581">
        <w:rPr>
          <w:rFonts w:cs="AdvBOOKO-R"/>
        </w:rPr>
        <w:t>therapists</w:t>
      </w:r>
      <w:r w:rsidRPr="00484581">
        <w:rPr>
          <w:rFonts w:cs="AdvBOOKO-R"/>
        </w:rPr>
        <w:t xml:space="preserve"> </w:t>
      </w:r>
      <w:r w:rsidR="00003260" w:rsidRPr="00484581">
        <w:rPr>
          <w:rFonts w:cs="AdvBOOKO-R"/>
        </w:rPr>
        <w:t xml:space="preserve">(including speech therapists </w:t>
      </w:r>
      <w:r w:rsidRPr="00484581">
        <w:rPr>
          <w:rFonts w:cs="AdvBOOKO-R"/>
        </w:rPr>
        <w:t xml:space="preserve">psychologists, </w:t>
      </w:r>
      <w:r w:rsidR="00003260" w:rsidRPr="00484581">
        <w:rPr>
          <w:rFonts w:cs="AdvBOOKO-R"/>
        </w:rPr>
        <w:t>and occupational therapists</w:t>
      </w:r>
      <w:r w:rsidRPr="00484581">
        <w:rPr>
          <w:rFonts w:cs="AdvBOOKO-R"/>
        </w:rPr>
        <w:t xml:space="preserve">) </w:t>
      </w:r>
      <w:r w:rsidR="00003260" w:rsidRPr="00484581">
        <w:rPr>
          <w:rFonts w:cs="AdvBOOKO-R"/>
        </w:rPr>
        <w:t>conducted</w:t>
      </w:r>
      <w:r w:rsidRPr="00484581">
        <w:rPr>
          <w:rFonts w:cs="AdvBOOKO-R"/>
        </w:rPr>
        <w:t xml:space="preserve"> </w:t>
      </w:r>
      <w:r w:rsidR="00003260" w:rsidRPr="00484581">
        <w:rPr>
          <w:rFonts w:cs="AdvBOOKO-R"/>
        </w:rPr>
        <w:t>multidimensional</w:t>
      </w:r>
      <w:r w:rsidRPr="00484581">
        <w:rPr>
          <w:rFonts w:cs="AdvBOOKO-R"/>
        </w:rPr>
        <w:t xml:space="preserve"> training with </w:t>
      </w:r>
      <w:r w:rsidR="00003260" w:rsidRPr="00484581">
        <w:rPr>
          <w:rFonts w:cs="AdvBOOKO-R"/>
        </w:rPr>
        <w:t>57</w:t>
      </w:r>
      <w:r w:rsidRPr="00484581">
        <w:rPr>
          <w:rFonts w:cs="AdvBOOKO-R"/>
        </w:rPr>
        <w:t xml:space="preserve"> parents </w:t>
      </w:r>
      <w:r w:rsidR="00003260" w:rsidRPr="00484581">
        <w:rPr>
          <w:rFonts w:cs="AdvBOOKO-R"/>
        </w:rPr>
        <w:t xml:space="preserve">who were </w:t>
      </w:r>
      <w:r w:rsidRPr="00484581">
        <w:rPr>
          <w:rFonts w:cs="AdvBOOKO-R"/>
        </w:rPr>
        <w:t xml:space="preserve">randomized to </w:t>
      </w:r>
      <w:r w:rsidR="00805181" w:rsidRPr="00484581">
        <w:rPr>
          <w:rFonts w:cs="AdvBOOKO-R"/>
        </w:rPr>
        <w:t>either a</w:t>
      </w:r>
      <w:r w:rsidR="00E82201" w:rsidRPr="00484581">
        <w:rPr>
          <w:rFonts w:cs="AdvBOOKO-R"/>
        </w:rPr>
        <w:t>n</w:t>
      </w:r>
      <w:r w:rsidRPr="00484581">
        <w:rPr>
          <w:rFonts w:cs="AdvBOOKO-R"/>
        </w:rPr>
        <w:t xml:space="preserve"> </w:t>
      </w:r>
      <w:r w:rsidR="00805181" w:rsidRPr="00484581">
        <w:rPr>
          <w:rFonts w:cs="AdvBOOKO-R"/>
        </w:rPr>
        <w:t xml:space="preserve">intervention </w:t>
      </w:r>
      <w:r w:rsidR="00E82201" w:rsidRPr="00484581">
        <w:rPr>
          <w:rFonts w:cs="AdvBOOKO-R"/>
        </w:rPr>
        <w:t xml:space="preserve">lasting ten weeks </w:t>
      </w:r>
      <w:r w:rsidR="00805181" w:rsidRPr="00484581">
        <w:rPr>
          <w:rFonts w:cs="AdvBOOKO-R"/>
        </w:rPr>
        <w:t>or a</w:t>
      </w:r>
      <w:r w:rsidRPr="00484581">
        <w:rPr>
          <w:rFonts w:cs="AdvBOOKO-R"/>
        </w:rPr>
        <w:t xml:space="preserve"> control </w:t>
      </w:r>
      <w:r w:rsidR="00805181" w:rsidRPr="00484581">
        <w:rPr>
          <w:rFonts w:cs="AdvBOOKO-R"/>
        </w:rPr>
        <w:t xml:space="preserve">group </w:t>
      </w:r>
      <w:r w:rsidRPr="00484581">
        <w:rPr>
          <w:rFonts w:cs="AdvBOOKO-R"/>
        </w:rPr>
        <w:t>therapy. The parents</w:t>
      </w:r>
      <w:r w:rsidR="00E82201" w:rsidRPr="00484581">
        <w:rPr>
          <w:rFonts w:cs="AdvBOOKO-R"/>
        </w:rPr>
        <w:t xml:space="preserve">’ ability to manage their disabled </w:t>
      </w:r>
      <w:r w:rsidR="000A3B87" w:rsidRPr="00484581">
        <w:rPr>
          <w:rFonts w:cs="AdvBOOKO-R"/>
        </w:rPr>
        <w:t xml:space="preserve">children </w:t>
      </w:r>
      <w:r w:rsidR="00E82201" w:rsidRPr="00484581">
        <w:rPr>
          <w:rFonts w:cs="AdvBOOKO-R"/>
        </w:rPr>
        <w:t xml:space="preserve">was </w:t>
      </w:r>
      <w:r w:rsidRPr="00484581">
        <w:rPr>
          <w:rFonts w:cs="AdvBOOKO-R"/>
        </w:rPr>
        <w:t xml:space="preserve">then assessed using </w:t>
      </w:r>
      <w:r w:rsidR="00805181" w:rsidRPr="00484581">
        <w:rPr>
          <w:rFonts w:cs="AdvBOOKO-R"/>
        </w:rPr>
        <w:t>a ‘parental a</w:t>
      </w:r>
      <w:r w:rsidRPr="00484581">
        <w:rPr>
          <w:rFonts w:cs="AdvBOOKO-R"/>
        </w:rPr>
        <w:t>tt</w:t>
      </w:r>
      <w:r w:rsidR="00805181" w:rsidRPr="00484581">
        <w:rPr>
          <w:rFonts w:cs="AdvBOOKO-R"/>
        </w:rPr>
        <w:t>itude scale towards the m</w:t>
      </w:r>
      <w:r w:rsidRPr="00484581">
        <w:rPr>
          <w:rFonts w:cs="AdvBOOKO-R"/>
        </w:rPr>
        <w:t xml:space="preserve">anagement of </w:t>
      </w:r>
      <w:r w:rsidR="00805181" w:rsidRPr="00484581">
        <w:rPr>
          <w:rFonts w:cs="AdvBOOKO-R"/>
        </w:rPr>
        <w:t xml:space="preserve">intellectually disabled </w:t>
      </w:r>
      <w:r w:rsidR="00805181" w:rsidRPr="00484581">
        <w:rPr>
          <w:rFonts w:cs="AdvBOOKO-R"/>
          <w:iCs/>
        </w:rPr>
        <w:t xml:space="preserve">children’ </w:t>
      </w:r>
      <w:r w:rsidRPr="00484581">
        <w:rPr>
          <w:rFonts w:cs="AdvBOOKO-R"/>
        </w:rPr>
        <w:fldChar w:fldCharType="begin"/>
      </w:r>
      <w:r w:rsidR="00D2100E" w:rsidRPr="00484581">
        <w:rPr>
          <w:rFonts w:cs="AdvBOOKO-R"/>
        </w:rPr>
        <w:instrText xml:space="preserve"> ADDIN EN.CITE &lt;EndNote&gt;&lt;Cite&gt;&lt;Author&gt;Bank&lt;/Author&gt;&lt;Year&gt;2011&lt;/Year&gt;&lt;RecNum&gt;154&lt;/RecNum&gt;&lt;DisplayText&gt;(Bank, 2011)&lt;/DisplayText&gt;&lt;record&gt;&lt;rec-number&gt;154&lt;/rec-number&gt;&lt;foreign-keys&gt;&lt;key app="EN" db-id="zpaav5e2qvz506e9txkpazpi9dsa0pr090fs"&gt;154&lt;/key&gt;&lt;/foreign-keys&gt;&lt;ref-type name="Report"&gt;27&lt;/ref-type&gt;&lt;contributors&gt;&lt;authors&gt;&lt;author&gt;World Health Organization/World Bank&lt;/author&gt;&lt;/authors&gt;&lt;/contributors&gt;&lt;titles&gt;&lt;title&gt;The World Report on Disability,&lt;/title&gt;&lt;/titles&gt;&lt;dates&gt;&lt;year&gt;2011&lt;/year&gt;&lt;/dates&gt;&lt;pub-location&gt;Geneva, Switzerland&lt;/pub-location&gt;&lt;publisher&gt;WHO&lt;/publisher&gt;&lt;urls&gt;&lt;/urls&gt;&lt;/record&gt;&lt;/Cite&gt;&lt;/EndNote&gt;</w:instrText>
      </w:r>
      <w:r w:rsidRPr="00484581">
        <w:rPr>
          <w:rFonts w:cs="AdvBOOKO-R"/>
        </w:rPr>
        <w:fldChar w:fldCharType="separate"/>
      </w:r>
      <w:r w:rsidR="00D2100E" w:rsidRPr="00484581">
        <w:rPr>
          <w:rFonts w:cs="AdvBOOKO-R"/>
          <w:noProof/>
        </w:rPr>
        <w:t>(</w:t>
      </w:r>
      <w:hyperlink w:anchor="_ENREF_8" w:tooltip="Bank, 2011 #154" w:history="1">
        <w:r w:rsidR="000A3B87" w:rsidRPr="00484581">
          <w:rPr>
            <w:rFonts w:cs="AdvBOOKO-R"/>
            <w:noProof/>
          </w:rPr>
          <w:t>Bank, 2011</w:t>
        </w:r>
      </w:hyperlink>
      <w:r w:rsidR="00D2100E" w:rsidRPr="00484581">
        <w:rPr>
          <w:rFonts w:cs="AdvBOOKO-R"/>
          <w:noProof/>
        </w:rPr>
        <w:t>)</w:t>
      </w:r>
      <w:r w:rsidRPr="00484581">
        <w:rPr>
          <w:rFonts w:cs="AdvBOOKO-R"/>
        </w:rPr>
        <w:fldChar w:fldCharType="end"/>
      </w:r>
      <w:r w:rsidRPr="00484581">
        <w:rPr>
          <w:rFonts w:cs="AdvBOOKO-R"/>
        </w:rPr>
        <w:t xml:space="preserve">. </w:t>
      </w:r>
      <w:r w:rsidR="00805181" w:rsidRPr="00484581">
        <w:rPr>
          <w:rFonts w:cs="AdvBOOKO-R"/>
        </w:rPr>
        <w:t xml:space="preserve">One limitation of this study was that </w:t>
      </w:r>
      <w:r w:rsidR="00E82201" w:rsidRPr="00484581">
        <w:rPr>
          <w:rFonts w:cs="AdvBOOKO-R"/>
        </w:rPr>
        <w:t xml:space="preserve">the </w:t>
      </w:r>
      <w:r w:rsidRPr="00484581">
        <w:rPr>
          <w:rFonts w:cs="AdvBOOKO-R"/>
        </w:rPr>
        <w:t>outcomes were not explicitly r</w:t>
      </w:r>
      <w:r w:rsidR="00805181" w:rsidRPr="00484581">
        <w:rPr>
          <w:rFonts w:cs="AdvBOOKO-R"/>
        </w:rPr>
        <w:t xml:space="preserve">elated to mental health. However, </w:t>
      </w:r>
      <w:r w:rsidRPr="00484581">
        <w:rPr>
          <w:rFonts w:cs="AdvBOOKO-R"/>
        </w:rPr>
        <w:t xml:space="preserve">parents </w:t>
      </w:r>
      <w:r w:rsidR="00805181" w:rsidRPr="00484581">
        <w:rPr>
          <w:rFonts w:cs="AdvBOOKO-R"/>
        </w:rPr>
        <w:t>belonging to</w:t>
      </w:r>
      <w:r w:rsidRPr="00484581">
        <w:rPr>
          <w:rFonts w:cs="AdvBOOKO-R"/>
        </w:rPr>
        <w:t xml:space="preserve"> </w:t>
      </w:r>
      <w:r w:rsidR="00E82201" w:rsidRPr="00484581">
        <w:rPr>
          <w:rFonts w:cs="AdvBOOKO-R"/>
        </w:rPr>
        <w:t xml:space="preserve">the </w:t>
      </w:r>
      <w:r w:rsidRPr="00484581">
        <w:rPr>
          <w:rFonts w:cs="AdvBOOKO-R"/>
        </w:rPr>
        <w:t xml:space="preserve">intervention </w:t>
      </w:r>
      <w:r w:rsidR="00805181" w:rsidRPr="00484581">
        <w:rPr>
          <w:rFonts w:cs="AdvBOOKO-R"/>
        </w:rPr>
        <w:t>arm</w:t>
      </w:r>
      <w:r w:rsidRPr="00484581">
        <w:rPr>
          <w:rFonts w:cs="AdvBOOKO-R"/>
        </w:rPr>
        <w:t xml:space="preserve"> </w:t>
      </w:r>
      <w:r w:rsidR="00805181" w:rsidRPr="00484581">
        <w:rPr>
          <w:rFonts w:cs="AdvBOOKO-R"/>
        </w:rPr>
        <w:t>showed</w:t>
      </w:r>
      <w:r w:rsidRPr="00484581">
        <w:rPr>
          <w:rFonts w:cs="AdvBOOKO-R"/>
        </w:rPr>
        <w:t xml:space="preserve"> </w:t>
      </w:r>
      <w:r w:rsidR="00805181" w:rsidRPr="00484581">
        <w:rPr>
          <w:rFonts w:cs="AdvBOOKO-R"/>
        </w:rPr>
        <w:t xml:space="preserve">higher </w:t>
      </w:r>
      <w:r w:rsidRPr="00484581">
        <w:rPr>
          <w:rFonts w:cs="AdvBOOKO-R"/>
        </w:rPr>
        <w:t>scores in parental attitude</w:t>
      </w:r>
      <w:r w:rsidR="00805181" w:rsidRPr="00484581">
        <w:rPr>
          <w:rFonts w:cs="AdvBOOKO-R"/>
        </w:rPr>
        <w:t xml:space="preserve"> towards their child</w:t>
      </w:r>
      <w:r w:rsidRPr="00484581">
        <w:rPr>
          <w:rFonts w:cs="AdvBOOKO-R"/>
        </w:rPr>
        <w:t xml:space="preserve">, </w:t>
      </w:r>
      <w:r w:rsidR="00805181" w:rsidRPr="00484581">
        <w:rPr>
          <w:rFonts w:cs="AdvBOOKO-R"/>
        </w:rPr>
        <w:t xml:space="preserve">had better </w:t>
      </w:r>
      <w:r w:rsidRPr="00484581">
        <w:rPr>
          <w:rFonts w:cs="AdvBOOKO-R"/>
        </w:rPr>
        <w:t xml:space="preserve">knowledge </w:t>
      </w:r>
      <w:r w:rsidR="00805181" w:rsidRPr="00484581">
        <w:rPr>
          <w:rFonts w:cs="AdvBOOKO-R"/>
        </w:rPr>
        <w:t>of</w:t>
      </w:r>
      <w:r w:rsidRPr="00484581">
        <w:rPr>
          <w:rFonts w:cs="AdvBOOKO-R"/>
        </w:rPr>
        <w:t xml:space="preserve"> intellectual disability</w:t>
      </w:r>
      <w:r w:rsidR="000A3B87" w:rsidRPr="00484581">
        <w:rPr>
          <w:rFonts w:cs="AdvBOOKO-R"/>
        </w:rPr>
        <w:t>,</w:t>
      </w:r>
      <w:r w:rsidRPr="00484581">
        <w:rPr>
          <w:rFonts w:cs="AdvBOOKO-R"/>
        </w:rPr>
        <w:t xml:space="preserve"> but </w:t>
      </w:r>
      <w:r w:rsidR="00805181" w:rsidRPr="00484581">
        <w:rPr>
          <w:rFonts w:cs="AdvBOOKO-R"/>
        </w:rPr>
        <w:t>very little</w:t>
      </w:r>
      <w:r w:rsidRPr="00484581">
        <w:rPr>
          <w:rFonts w:cs="AdvBOOKO-R"/>
        </w:rPr>
        <w:t xml:space="preserve"> change in </w:t>
      </w:r>
      <w:r w:rsidR="00805181" w:rsidRPr="00484581">
        <w:rPr>
          <w:rFonts w:cs="AdvBOOKO-R"/>
        </w:rPr>
        <w:t xml:space="preserve">their </w:t>
      </w:r>
      <w:r w:rsidRPr="00484581">
        <w:rPr>
          <w:rFonts w:cs="AdvBOOKO-R"/>
        </w:rPr>
        <w:t xml:space="preserve">attitude towards  intellectual disability </w:t>
      </w:r>
      <w:r w:rsidRPr="00484581">
        <w:rPr>
          <w:rFonts w:cs="AdvBOOKO-R"/>
        </w:rPr>
        <w:fldChar w:fldCharType="begin"/>
      </w:r>
      <w:r w:rsidR="00D2100E" w:rsidRPr="00484581">
        <w:rPr>
          <w:rFonts w:cs="AdvBOOKO-R"/>
        </w:rPr>
        <w:instrText xml:space="preserve"> ADDIN EN.CITE &lt;EndNote&gt;&lt;Cite&gt;&lt;Author&gt;Russell&lt;/Author&gt;&lt;Year&gt;1999&lt;/Year&gt;&lt;RecNum&gt;125&lt;/RecNum&gt;&lt;DisplayText&gt;(Russell, John, &amp;amp; Lakshamanan, 1999)&lt;/DisplayText&gt;&lt;record&gt;&lt;rec-number&gt;125&lt;/rec-number&gt;&lt;foreign-keys&gt;&lt;key app="EN" db-id="zpaav5e2qvz506e9txkpazpi9dsa0pr090fs"&gt;125&lt;/key&gt;&lt;/foreign-keys&gt;&lt;ref-type name="Journal Article"&gt;17&lt;/ref-type&gt;&lt;contributors&gt;&lt;authors&gt;&lt;author&gt;Russell, S. &lt;/author&gt;&lt;author&gt;John, K. J. &lt;/author&gt;&lt;author&gt;Lakshamanan, J. L&lt;/author&gt;&lt;/authors&gt;&lt;/contributors&gt;&lt;titles&gt;&lt;title&gt;Family interevntions for Intellectually disbaled Children&lt;/title&gt;&lt;secondary-title&gt;British Journal of Psychiatry&lt;/secondary-title&gt;&lt;alt-title&gt;British Journal of Psychiatry&lt;/alt-title&gt;&lt;/titles&gt;&lt;periodical&gt;&lt;full-title&gt;British Journal of Psychiatry&lt;/full-title&gt;&lt;abbr-1&gt;British Journal of Psychiatry&lt;/abbr-1&gt;&lt;/periodical&gt;&lt;alt-periodical&gt;&lt;full-title&gt;British Journal of Psychiatry&lt;/full-title&gt;&lt;abbr-1&gt;British Journal of Psychiatry&lt;/abbr-1&gt;&lt;/alt-periodical&gt;&lt;pages&gt;254-258&lt;/pages&gt;&lt;volume&gt;174&lt;/volume&gt;&lt;dates&gt;&lt;year&gt;1999&lt;/year&gt;&lt;/dates&gt;&lt;urls&gt;&lt;/urls&gt;&lt;/record&gt;&lt;/Cite&gt;&lt;/EndNote&gt;</w:instrText>
      </w:r>
      <w:r w:rsidRPr="00484581">
        <w:rPr>
          <w:rFonts w:cs="AdvBOOKO-R"/>
        </w:rPr>
        <w:fldChar w:fldCharType="separate"/>
      </w:r>
      <w:r w:rsidR="00D2100E" w:rsidRPr="00484581">
        <w:rPr>
          <w:rFonts w:cs="AdvBOOKO-R"/>
          <w:noProof/>
        </w:rPr>
        <w:t>(</w:t>
      </w:r>
      <w:hyperlink w:anchor="_ENREF_47" w:tooltip="Russell, 1999 #125" w:history="1">
        <w:r w:rsidR="000A3B87" w:rsidRPr="00484581">
          <w:rPr>
            <w:rFonts w:cs="AdvBOOKO-R"/>
            <w:noProof/>
          </w:rPr>
          <w:t>Russell, John, &amp; Lakshamanan, 1999</w:t>
        </w:r>
      </w:hyperlink>
      <w:r w:rsidR="00D2100E" w:rsidRPr="00484581">
        <w:rPr>
          <w:rFonts w:cs="AdvBOOKO-R"/>
          <w:noProof/>
        </w:rPr>
        <w:t>)</w:t>
      </w:r>
      <w:r w:rsidRPr="00484581">
        <w:rPr>
          <w:rFonts w:cs="AdvBOOKO-R"/>
        </w:rPr>
        <w:fldChar w:fldCharType="end"/>
      </w:r>
      <w:r w:rsidRPr="00484581">
        <w:rPr>
          <w:rFonts w:cs="AdvBOOKO-R"/>
        </w:rPr>
        <w:t>.</w:t>
      </w:r>
      <w:r w:rsidRPr="00484581">
        <w:t xml:space="preserve"> This Indian group </w:t>
      </w:r>
      <w:r w:rsidR="00805181" w:rsidRPr="00484581">
        <w:t xml:space="preserve">also </w:t>
      </w:r>
      <w:r w:rsidRPr="00484581">
        <w:t xml:space="preserve">conducted further analysis from the above study to </w:t>
      </w:r>
      <w:r w:rsidR="00E82201" w:rsidRPr="00484581">
        <w:t xml:space="preserve">evaluate the influence </w:t>
      </w:r>
      <w:r w:rsidRPr="00484581">
        <w:t xml:space="preserve">of </w:t>
      </w:r>
      <w:r w:rsidR="00805181" w:rsidRPr="00484581">
        <w:t xml:space="preserve">the </w:t>
      </w:r>
      <w:r w:rsidRPr="00484581">
        <w:t xml:space="preserve">enhanced parental attitude on the </w:t>
      </w:r>
      <w:r w:rsidR="00805181" w:rsidRPr="00484581">
        <w:t xml:space="preserve">parents’ </w:t>
      </w:r>
      <w:r w:rsidRPr="00484581">
        <w:t xml:space="preserve">acquisition of </w:t>
      </w:r>
      <w:r w:rsidR="00805181" w:rsidRPr="00484581">
        <w:t xml:space="preserve"> positive </w:t>
      </w:r>
      <w:r w:rsidRPr="00484581">
        <w:t>adaptive behavior</w:t>
      </w:r>
      <w:r w:rsidR="00805181" w:rsidRPr="00484581">
        <w:t>s</w:t>
      </w:r>
      <w:r w:rsidRPr="00484581">
        <w:t xml:space="preserve"> </w:t>
      </w:r>
      <w:r w:rsidRPr="00484581">
        <w:fldChar w:fldCharType="begin"/>
      </w:r>
      <w:r w:rsidR="00D2100E" w:rsidRPr="00484581">
        <w:instrText xml:space="preserve"> ADDIN EN.CITE &lt;EndNote&gt;&lt;Cite&gt;&lt;Author&gt;Russel&lt;/Author&gt;&lt;Year&gt;2004&lt;/Year&gt;&lt;RecNum&gt;129&lt;/RecNum&gt;&lt;DisplayText&gt;(Russel, John, Lakshmanan, Russell, &amp;amp; Lakshmidevi, 2004)&lt;/DisplayText&gt;&lt;record&gt;&lt;rec-number&gt;129&lt;/rec-number&gt;&lt;foreign-keys&gt;&lt;key app="EN" db-id="zpaav5e2qvz506e9txkpazpi9dsa0pr090fs"&gt;129&lt;/key&gt;&lt;/foreign-keys&gt;&lt;ref-type name="Journal Article"&gt;17&lt;/ref-type&gt;&lt;contributors&gt;&lt;authors&gt;&lt;author&gt;Russel, l. K &lt;/author&gt;&lt;author&gt;John, J., K.&lt;/author&gt;&lt;author&gt;Lakshmanan, J,&lt;/author&gt;&lt;author&gt;Russell, S,&lt;/author&gt;&lt;author&gt;Lakshmidevi, K. M,&lt;/author&gt;&lt;/authors&gt;&lt;/contributors&gt;&lt;titles&gt;&lt;title&gt; Family intervention and acquisition of adaptive behavior among intellectually disabled children.&lt;/title&gt;&lt;secondary-title&gt; Journal of Intellectual Disabilities Research. &lt;/secondary-title&gt;&lt;alt-title&gt; Journal of Intellectual Disabilities Research. &lt;/alt-title&gt;&lt;/titles&gt;&lt;pages&gt;383-395&lt;/pages&gt;&lt;volume&gt;8&lt;/volume&gt;&lt;number&gt;4&lt;/number&gt;&lt;dates&gt;&lt;year&gt;2004&lt;/year&gt;&lt;/dates&gt;&lt;urls&gt;&lt;/urls&gt;&lt;/record&gt;&lt;/Cite&gt;&lt;/EndNote&gt;</w:instrText>
      </w:r>
      <w:r w:rsidRPr="00484581">
        <w:fldChar w:fldCharType="separate"/>
      </w:r>
      <w:r w:rsidR="00D2100E" w:rsidRPr="00484581">
        <w:rPr>
          <w:noProof/>
        </w:rPr>
        <w:t>(</w:t>
      </w:r>
      <w:hyperlink w:anchor="_ENREF_46" w:tooltip="Russel, 2004 #129" w:history="1">
        <w:r w:rsidR="000A3B87" w:rsidRPr="00484581">
          <w:rPr>
            <w:noProof/>
          </w:rPr>
          <w:t>Russel, John, Lakshmanan, Russell, &amp; Lakshmidevi, 2004</w:t>
        </w:r>
      </w:hyperlink>
      <w:r w:rsidR="00D2100E" w:rsidRPr="00484581">
        <w:rPr>
          <w:noProof/>
        </w:rPr>
        <w:t>)</w:t>
      </w:r>
      <w:r w:rsidRPr="00484581">
        <w:fldChar w:fldCharType="end"/>
      </w:r>
      <w:r w:rsidRPr="00484581">
        <w:t>. Here</w:t>
      </w:r>
      <w:r w:rsidR="00E82201" w:rsidRPr="00484581">
        <w:t>, 57</w:t>
      </w:r>
      <w:r w:rsidR="00805181" w:rsidRPr="00484581">
        <w:t xml:space="preserve"> parents with intellectually disabled </w:t>
      </w:r>
      <w:r w:rsidR="00805181" w:rsidRPr="00484581">
        <w:rPr>
          <w:iCs/>
        </w:rPr>
        <w:t xml:space="preserve">children and their parents </w:t>
      </w:r>
      <w:r w:rsidRPr="00484581">
        <w:t xml:space="preserve">were </w:t>
      </w:r>
      <w:r w:rsidR="00805181" w:rsidRPr="00484581">
        <w:t xml:space="preserve">allocated </w:t>
      </w:r>
      <w:r w:rsidR="006A46D0" w:rsidRPr="00484581">
        <w:t xml:space="preserve">to </w:t>
      </w:r>
      <w:r w:rsidR="00805181" w:rsidRPr="00484581">
        <w:t xml:space="preserve">two </w:t>
      </w:r>
      <w:r w:rsidR="006A46D0" w:rsidRPr="00484581">
        <w:t xml:space="preserve">study </w:t>
      </w:r>
      <w:r w:rsidR="00805181" w:rsidRPr="00484581">
        <w:t>arms. The intervention group got</w:t>
      </w:r>
      <w:r w:rsidRPr="00484581">
        <w:t xml:space="preserve"> 12 weeks of </w:t>
      </w:r>
      <w:r w:rsidR="00E16138" w:rsidRPr="00484581">
        <w:t>training in</w:t>
      </w:r>
      <w:r w:rsidRPr="00484581">
        <w:t xml:space="preserve"> </w:t>
      </w:r>
      <w:r w:rsidR="00E16138" w:rsidRPr="00484581">
        <w:t>‘M</w:t>
      </w:r>
      <w:r w:rsidRPr="00484581">
        <w:t>ultimodal adaptive behavior training</w:t>
      </w:r>
      <w:r w:rsidR="00E16138" w:rsidRPr="00484581">
        <w:t xml:space="preserve"> program and</w:t>
      </w:r>
      <w:r w:rsidRPr="00484581">
        <w:t xml:space="preserve"> </w:t>
      </w:r>
      <w:r w:rsidR="00E16138" w:rsidRPr="00484581">
        <w:t>‘I</w:t>
      </w:r>
      <w:r w:rsidRPr="00484581">
        <w:t>nteractive group psycho-education</w:t>
      </w:r>
      <w:r w:rsidR="00E16138" w:rsidRPr="00484581">
        <w:t xml:space="preserve"> while the control</w:t>
      </w:r>
      <w:r w:rsidRPr="00484581">
        <w:t xml:space="preserve"> </w:t>
      </w:r>
      <w:r w:rsidR="00E16138" w:rsidRPr="00484581">
        <w:t>received</w:t>
      </w:r>
      <w:r w:rsidRPr="00484581">
        <w:t xml:space="preserve"> </w:t>
      </w:r>
      <w:r w:rsidR="00E16138" w:rsidRPr="00484581">
        <w:t>a ‘M</w:t>
      </w:r>
      <w:r w:rsidRPr="00484581">
        <w:t>ultimodal adaptive behavior training</w:t>
      </w:r>
      <w:r w:rsidR="00E16138" w:rsidRPr="00484581">
        <w:t>’ plus ‘D</w:t>
      </w:r>
      <w:r w:rsidRPr="00484581">
        <w:t>idactic lectures</w:t>
      </w:r>
      <w:r w:rsidR="00E16138" w:rsidRPr="00484581">
        <w:t>.’</w:t>
      </w:r>
      <w:r w:rsidRPr="00484581">
        <w:t xml:space="preserve"> </w:t>
      </w:r>
      <w:r w:rsidR="00E16138" w:rsidRPr="00484581">
        <w:t>It was found that</w:t>
      </w:r>
      <w:r w:rsidRPr="00484581">
        <w:t xml:space="preserve"> 22</w:t>
      </w:r>
      <w:r w:rsidR="00E16138" w:rsidRPr="00484581">
        <w:t xml:space="preserve"> out</w:t>
      </w:r>
      <w:r w:rsidRPr="00484581">
        <w:t xml:space="preserve"> of </w:t>
      </w:r>
      <w:r w:rsidR="00E16138" w:rsidRPr="00484581">
        <w:t xml:space="preserve">the </w:t>
      </w:r>
      <w:r w:rsidRPr="00484581">
        <w:t xml:space="preserve">29 children in the intervention </w:t>
      </w:r>
      <w:r w:rsidR="00E16138" w:rsidRPr="00484581">
        <w:t>arm</w:t>
      </w:r>
      <w:r w:rsidRPr="00484581">
        <w:t xml:space="preserve"> </w:t>
      </w:r>
      <w:r w:rsidR="00E16138" w:rsidRPr="00484581">
        <w:t xml:space="preserve">demonstrated  significant improvements in the acquisition of positive adaptive behaviors </w:t>
      </w:r>
      <w:r w:rsidRPr="00484581">
        <w:t xml:space="preserve">compared </w:t>
      </w:r>
      <w:r w:rsidR="00E16138" w:rsidRPr="00484581">
        <w:t>to</w:t>
      </w:r>
      <w:r w:rsidRPr="00484581">
        <w:t xml:space="preserve"> </w:t>
      </w:r>
      <w:r w:rsidR="00E16138" w:rsidRPr="00484581">
        <w:t>4</w:t>
      </w:r>
      <w:r w:rsidRPr="00484581">
        <w:t xml:space="preserve"> of 28 children </w:t>
      </w:r>
      <w:r w:rsidR="00E16138" w:rsidRPr="00484581">
        <w:t>belonging to</w:t>
      </w:r>
      <w:r w:rsidRPr="00484581">
        <w:t xml:space="preserve"> control </w:t>
      </w:r>
      <w:r w:rsidR="00E16138" w:rsidRPr="00484581">
        <w:t>arm</w:t>
      </w:r>
      <w:r w:rsidRPr="00484581">
        <w:t xml:space="preserve"> (as measured by Vineland Social Maturity </w:t>
      </w:r>
      <w:r w:rsidR="00176EFD" w:rsidRPr="00484581">
        <w:t>S</w:t>
      </w:r>
      <w:r w:rsidRPr="00484581">
        <w:t xml:space="preserve">cale </w:t>
      </w:r>
      <w:r w:rsidRPr="00484581">
        <w:fldChar w:fldCharType="begin"/>
      </w:r>
      <w:r w:rsidR="00D2100E" w:rsidRPr="00484581">
        <w:instrText xml:space="preserve"> ADDIN EN.CITE &lt;EndNote&gt;&lt;Cite&gt;&lt;Author&gt;Rischewski&lt;/Author&gt;&lt;Year&gt;2008&lt;/Year&gt;&lt;RecNum&gt;153&lt;/RecNum&gt;&lt;DisplayText&gt;(Rischewski et al., 2008)&lt;/DisplayText&gt;&lt;record&gt;&lt;rec-number&gt;153&lt;/rec-number&gt;&lt;foreign-keys&gt;&lt;key app="EN" db-id="zpaav5e2qvz506e9txkpazpi9dsa0pr090fs"&gt;153&lt;/key&gt;&lt;/foreign-keys&gt;&lt;ref-type name="Journal Article"&gt;17&lt;/ref-type&gt;&lt;contributors&gt;&lt;authors&gt;&lt;author&gt;Rischewski, D. &lt;/author&gt;&lt;author&gt;Kuper, H. &lt;/author&gt;&lt;author&gt;Atijosan, O.&lt;/author&gt;&lt;author&gt;Simms, V. &lt;/author&gt;&lt;author&gt;Jofret-Bonet, M.&lt;/author&gt;&lt;author&gt;Foster, A.&lt;/author&gt;&lt;author&gt;Lavy, C.&lt;/author&gt;&lt;/authors&gt;&lt;/contributors&gt;&lt;titles&gt;&lt;title&gt;Poverty and musculoskeletal impairment in Rwanda.&lt;/title&gt;&lt;secondary-title&gt;Trans R Soc Trop Med Hyg. &lt;/secondary-title&gt;&lt;/titles&gt;&lt;periodical&gt;&lt;full-title&gt;Trans R Soc Trop Med Hyg.&lt;/full-title&gt;&lt;/periodical&gt;&lt;pages&gt;608-17.&lt;/pages&gt;&lt;volume&gt;102&lt;/volume&gt;&lt;number&gt;6&lt;/number&gt;&lt;dates&gt;&lt;year&gt;2008&lt;/year&gt;&lt;/dates&gt;&lt;urls&gt;&lt;/urls&gt;&lt;/record&gt;&lt;/Cite&gt;&lt;/EndNote&gt;</w:instrText>
      </w:r>
      <w:r w:rsidRPr="00484581">
        <w:fldChar w:fldCharType="separate"/>
      </w:r>
      <w:r w:rsidR="00D2100E" w:rsidRPr="00484581">
        <w:rPr>
          <w:noProof/>
        </w:rPr>
        <w:t>(</w:t>
      </w:r>
      <w:hyperlink w:anchor="_ENREF_44" w:tooltip="Rischewski, 2008 #153" w:history="1">
        <w:r w:rsidR="000A3B87" w:rsidRPr="00484581">
          <w:rPr>
            <w:noProof/>
          </w:rPr>
          <w:t>Rischewski et al., 2008</w:t>
        </w:r>
      </w:hyperlink>
      <w:r w:rsidR="00D2100E" w:rsidRPr="00484581">
        <w:rPr>
          <w:noProof/>
        </w:rPr>
        <w:t>)</w:t>
      </w:r>
      <w:r w:rsidRPr="00484581">
        <w:fldChar w:fldCharType="end"/>
      </w:r>
      <w:r w:rsidRPr="00484581">
        <w:t>.</w:t>
      </w:r>
    </w:p>
    <w:p w:rsidR="00581229" w:rsidRPr="00484581" w:rsidRDefault="00581229" w:rsidP="00FB55F9">
      <w:pPr>
        <w:spacing w:line="360" w:lineRule="auto"/>
        <w:jc w:val="both"/>
        <w:rPr>
          <w:b/>
        </w:rPr>
      </w:pPr>
      <w:r w:rsidRPr="00484581">
        <w:rPr>
          <w:b/>
        </w:rPr>
        <w:lastRenderedPageBreak/>
        <w:t>Table 1:</w:t>
      </w:r>
    </w:p>
    <w:p w:rsidR="00AB46E6" w:rsidRPr="00484581" w:rsidRDefault="00303D25" w:rsidP="00303D25">
      <w:pPr>
        <w:pStyle w:val="Heading1"/>
        <w:numPr>
          <w:ilvl w:val="0"/>
          <w:numId w:val="31"/>
        </w:numPr>
        <w:spacing w:line="360" w:lineRule="auto"/>
        <w:rPr>
          <w:rFonts w:asciiTheme="minorHAnsi" w:hAnsiTheme="minorHAnsi"/>
          <w:sz w:val="22"/>
          <w:szCs w:val="22"/>
        </w:rPr>
      </w:pPr>
      <w:bookmarkStart w:id="12" w:name="_Toc422331574"/>
      <w:r w:rsidRPr="00484581">
        <w:rPr>
          <w:rFonts w:asciiTheme="minorHAnsi" w:hAnsiTheme="minorHAnsi"/>
          <w:sz w:val="22"/>
          <w:szCs w:val="22"/>
        </w:rPr>
        <w:t>Discussion</w:t>
      </w:r>
      <w:r w:rsidR="009F2793" w:rsidRPr="00484581">
        <w:rPr>
          <w:rFonts w:asciiTheme="minorHAnsi" w:hAnsiTheme="minorHAnsi"/>
          <w:sz w:val="22"/>
          <w:szCs w:val="22"/>
        </w:rPr>
        <w:t>,</w:t>
      </w:r>
      <w:r w:rsidRPr="00484581">
        <w:rPr>
          <w:rFonts w:asciiTheme="minorHAnsi" w:hAnsiTheme="minorHAnsi"/>
          <w:sz w:val="22"/>
          <w:szCs w:val="22"/>
        </w:rPr>
        <w:t xml:space="preserve"> </w:t>
      </w:r>
      <w:r w:rsidR="009F2793" w:rsidRPr="00484581">
        <w:rPr>
          <w:rFonts w:asciiTheme="minorHAnsi" w:hAnsiTheme="minorHAnsi"/>
          <w:sz w:val="22"/>
          <w:szCs w:val="22"/>
        </w:rPr>
        <w:t>i</w:t>
      </w:r>
      <w:r w:rsidR="00AB46E6" w:rsidRPr="00484581">
        <w:rPr>
          <w:rFonts w:asciiTheme="minorHAnsi" w:hAnsiTheme="minorHAnsi"/>
          <w:sz w:val="22"/>
          <w:szCs w:val="22"/>
        </w:rPr>
        <w:t>mplication</w:t>
      </w:r>
      <w:r w:rsidR="0001335D" w:rsidRPr="00484581">
        <w:rPr>
          <w:rFonts w:asciiTheme="minorHAnsi" w:hAnsiTheme="minorHAnsi"/>
          <w:sz w:val="22"/>
          <w:szCs w:val="22"/>
        </w:rPr>
        <w:t>s</w:t>
      </w:r>
      <w:r w:rsidR="00AB46E6" w:rsidRPr="00484581">
        <w:rPr>
          <w:rFonts w:asciiTheme="minorHAnsi" w:hAnsiTheme="minorHAnsi"/>
          <w:sz w:val="22"/>
          <w:szCs w:val="22"/>
        </w:rPr>
        <w:t xml:space="preserve"> for </w:t>
      </w:r>
      <w:r w:rsidR="009F2793" w:rsidRPr="00484581">
        <w:rPr>
          <w:rFonts w:asciiTheme="minorHAnsi" w:hAnsiTheme="minorHAnsi"/>
          <w:sz w:val="22"/>
          <w:szCs w:val="22"/>
        </w:rPr>
        <w:t>disability care</w:t>
      </w:r>
      <w:r w:rsidR="00AB46E6" w:rsidRPr="00484581">
        <w:rPr>
          <w:rFonts w:asciiTheme="minorHAnsi" w:hAnsiTheme="minorHAnsi"/>
          <w:sz w:val="22"/>
          <w:szCs w:val="22"/>
        </w:rPr>
        <w:t xml:space="preserve"> and future research</w:t>
      </w:r>
      <w:bookmarkEnd w:id="12"/>
    </w:p>
    <w:p w:rsidR="00076714" w:rsidRPr="00484581" w:rsidRDefault="009F2793" w:rsidP="00076714">
      <w:pPr>
        <w:spacing w:line="360" w:lineRule="auto"/>
        <w:jc w:val="both"/>
        <w:rPr>
          <w:rFonts w:cs="Calibri"/>
        </w:rPr>
      </w:pPr>
      <w:r w:rsidRPr="00484581">
        <w:rPr>
          <w:rFonts w:cs="Calibri"/>
        </w:rPr>
        <w:t>T</w:t>
      </w:r>
      <w:r w:rsidR="00F865C5" w:rsidRPr="00484581">
        <w:rPr>
          <w:rFonts w:cs="Calibri"/>
        </w:rPr>
        <w:t xml:space="preserve">his </w:t>
      </w:r>
      <w:r w:rsidR="000A3B87" w:rsidRPr="00484581">
        <w:rPr>
          <w:rFonts w:cs="Calibri"/>
        </w:rPr>
        <w:t xml:space="preserve">narrative </w:t>
      </w:r>
      <w:r w:rsidR="00F865C5" w:rsidRPr="00484581">
        <w:rPr>
          <w:rFonts w:cs="Calibri"/>
        </w:rPr>
        <w:t>review</w:t>
      </w:r>
      <w:r w:rsidR="00AB46E6" w:rsidRPr="00484581">
        <w:rPr>
          <w:rFonts w:cs="Calibri"/>
        </w:rPr>
        <w:t xml:space="preserve"> </w:t>
      </w:r>
      <w:r w:rsidRPr="00484581">
        <w:rPr>
          <w:rFonts w:cs="Calibri"/>
        </w:rPr>
        <w:t>has</w:t>
      </w:r>
      <w:r w:rsidR="00E611C9" w:rsidRPr="00484581">
        <w:rPr>
          <w:rFonts w:cs="Calibri"/>
        </w:rPr>
        <w:t xml:space="preserve"> </w:t>
      </w:r>
      <w:r w:rsidRPr="00484581">
        <w:rPr>
          <w:rFonts w:cs="Calibri"/>
        </w:rPr>
        <w:t>considered</w:t>
      </w:r>
      <w:r w:rsidR="008F32DF" w:rsidRPr="00484581">
        <w:rPr>
          <w:rFonts w:cs="Calibri"/>
        </w:rPr>
        <w:t xml:space="preserve"> the</w:t>
      </w:r>
      <w:r w:rsidR="006A46D0" w:rsidRPr="00484581">
        <w:rPr>
          <w:rFonts w:cs="Calibri"/>
        </w:rPr>
        <w:t xml:space="preserve"> present</w:t>
      </w:r>
      <w:r w:rsidR="00E611C9" w:rsidRPr="00484581">
        <w:rPr>
          <w:rFonts w:cs="Calibri"/>
        </w:rPr>
        <w:t xml:space="preserve"> evidence</w:t>
      </w:r>
      <w:r w:rsidR="0004415A" w:rsidRPr="00484581">
        <w:rPr>
          <w:rFonts w:cs="Calibri"/>
        </w:rPr>
        <w:t xml:space="preserve"> </w:t>
      </w:r>
      <w:r w:rsidRPr="00484581">
        <w:rPr>
          <w:rFonts w:cs="Calibri"/>
        </w:rPr>
        <w:t>on</w:t>
      </w:r>
      <w:r w:rsidR="00E611C9" w:rsidRPr="00484581">
        <w:rPr>
          <w:rFonts w:cs="Calibri"/>
        </w:rPr>
        <w:t xml:space="preserve"> interventions</w:t>
      </w:r>
      <w:r w:rsidR="006A46D0" w:rsidRPr="00484581">
        <w:rPr>
          <w:rFonts w:cs="Calibri"/>
        </w:rPr>
        <w:t xml:space="preserve"> aiming at the reduction </w:t>
      </w:r>
      <w:r w:rsidR="00E611C9" w:rsidRPr="00484581">
        <w:rPr>
          <w:rFonts w:cs="Calibri"/>
        </w:rPr>
        <w:t xml:space="preserve">psychological </w:t>
      </w:r>
      <w:r w:rsidRPr="00484581">
        <w:rPr>
          <w:rFonts w:cs="Calibri"/>
        </w:rPr>
        <w:t>di</w:t>
      </w:r>
      <w:r w:rsidR="00E611C9" w:rsidRPr="00484581">
        <w:rPr>
          <w:rFonts w:cs="Calibri"/>
        </w:rPr>
        <w:t xml:space="preserve">stress </w:t>
      </w:r>
      <w:r w:rsidRPr="00484581">
        <w:rPr>
          <w:rFonts w:cs="Calibri"/>
        </w:rPr>
        <w:t xml:space="preserve">among parents with intellectually disabled </w:t>
      </w:r>
      <w:r w:rsidRPr="00484581">
        <w:rPr>
          <w:rFonts w:cs="Calibri"/>
          <w:iCs/>
        </w:rPr>
        <w:t>children</w:t>
      </w:r>
      <w:r w:rsidR="00E611C9" w:rsidRPr="00484581">
        <w:rPr>
          <w:rFonts w:cs="Calibri"/>
        </w:rPr>
        <w:t xml:space="preserve">. Most of the </w:t>
      </w:r>
      <w:r w:rsidRPr="00484581">
        <w:rPr>
          <w:rFonts w:cs="Calibri"/>
        </w:rPr>
        <w:t>studies that have been reviewed</w:t>
      </w:r>
      <w:r w:rsidR="00E611C9" w:rsidRPr="00484581">
        <w:rPr>
          <w:rFonts w:cs="Calibri"/>
        </w:rPr>
        <w:t xml:space="preserve"> </w:t>
      </w:r>
      <w:r w:rsidRPr="00484581">
        <w:rPr>
          <w:rFonts w:cs="Calibri"/>
        </w:rPr>
        <w:t xml:space="preserve">and that </w:t>
      </w:r>
      <w:r w:rsidR="00E611C9" w:rsidRPr="00484581">
        <w:rPr>
          <w:rFonts w:cs="Calibri"/>
        </w:rPr>
        <w:t>show</w:t>
      </w:r>
      <w:r w:rsidRPr="00484581">
        <w:rPr>
          <w:rFonts w:cs="Calibri"/>
        </w:rPr>
        <w:t xml:space="preserve"> effectiveness are</w:t>
      </w:r>
      <w:r w:rsidR="00E611C9" w:rsidRPr="00484581">
        <w:rPr>
          <w:rFonts w:cs="Calibri"/>
        </w:rPr>
        <w:t xml:space="preserve"> </w:t>
      </w:r>
      <w:r w:rsidR="00100F10" w:rsidRPr="00484581">
        <w:rPr>
          <w:rFonts w:cs="Calibri"/>
        </w:rPr>
        <w:t>small trials</w:t>
      </w:r>
      <w:r w:rsidR="00E611C9" w:rsidRPr="00484581">
        <w:rPr>
          <w:rFonts w:cs="Calibri"/>
        </w:rPr>
        <w:t xml:space="preserve"> done in </w:t>
      </w:r>
      <w:r w:rsidR="008B1E3D" w:rsidRPr="00484581">
        <w:rPr>
          <w:rFonts w:cs="Calibri"/>
        </w:rPr>
        <w:t>the develop</w:t>
      </w:r>
      <w:r w:rsidR="006A46D0" w:rsidRPr="00484581">
        <w:rPr>
          <w:rFonts w:cs="Calibri"/>
        </w:rPr>
        <w:t>ing</w:t>
      </w:r>
      <w:r w:rsidR="008B1E3D" w:rsidRPr="00484581">
        <w:rPr>
          <w:rFonts w:cs="Calibri"/>
        </w:rPr>
        <w:t xml:space="preserve"> world</w:t>
      </w:r>
      <w:r w:rsidR="00E611C9" w:rsidRPr="00484581">
        <w:rPr>
          <w:rFonts w:cs="Calibri"/>
        </w:rPr>
        <w:t xml:space="preserve">, either </w:t>
      </w:r>
      <w:r w:rsidR="003F01F2" w:rsidRPr="00484581">
        <w:rPr>
          <w:rFonts w:cs="Calibri"/>
        </w:rPr>
        <w:t xml:space="preserve">facilitated </w:t>
      </w:r>
      <w:r w:rsidR="00E611C9" w:rsidRPr="00484581">
        <w:rPr>
          <w:rFonts w:cs="Calibri"/>
        </w:rPr>
        <w:t>individually or in group settings</w:t>
      </w:r>
      <w:r w:rsidR="008626C7" w:rsidRPr="00484581">
        <w:rPr>
          <w:rFonts w:cs="Calibri"/>
        </w:rPr>
        <w:t xml:space="preserve">. In </w:t>
      </w:r>
      <w:r w:rsidR="00176EFD" w:rsidRPr="00484581">
        <w:rPr>
          <w:rFonts w:cs="Calibri"/>
        </w:rPr>
        <w:t>these studies</w:t>
      </w:r>
      <w:r w:rsidR="008626C7" w:rsidRPr="00484581">
        <w:rPr>
          <w:rFonts w:cs="Calibri"/>
        </w:rPr>
        <w:t xml:space="preserve">, </w:t>
      </w:r>
      <w:r w:rsidR="00B86CFC" w:rsidRPr="00484581">
        <w:rPr>
          <w:rFonts w:cs="Calibri"/>
        </w:rPr>
        <w:t>a variety</w:t>
      </w:r>
      <w:r w:rsidR="00F865C5" w:rsidRPr="00484581">
        <w:rPr>
          <w:rFonts w:cs="Calibri"/>
        </w:rPr>
        <w:t xml:space="preserve"> of different program</w:t>
      </w:r>
      <w:r w:rsidR="00E611C9" w:rsidRPr="00484581">
        <w:rPr>
          <w:rFonts w:cs="Calibri"/>
        </w:rPr>
        <w:t xml:space="preserve">s have been implemented and a variety of outcome measures have been </w:t>
      </w:r>
      <w:r w:rsidR="00F865C5" w:rsidRPr="00484581">
        <w:rPr>
          <w:rFonts w:cs="Calibri"/>
        </w:rPr>
        <w:t>utilized</w:t>
      </w:r>
      <w:r w:rsidR="00E611C9" w:rsidRPr="00484581">
        <w:rPr>
          <w:rFonts w:cs="Calibri"/>
        </w:rPr>
        <w:t xml:space="preserve"> to show effectiveness. </w:t>
      </w:r>
      <w:r w:rsidRPr="00484581">
        <w:rPr>
          <w:rFonts w:cs="Calibri"/>
        </w:rPr>
        <w:t>Very few studies have</w:t>
      </w:r>
      <w:r w:rsidR="00B86CFC" w:rsidRPr="00484581">
        <w:rPr>
          <w:rFonts w:cs="Calibri"/>
        </w:rPr>
        <w:t xml:space="preserve"> been</w:t>
      </w:r>
      <w:r w:rsidR="00E611C9" w:rsidRPr="00484581">
        <w:rPr>
          <w:rFonts w:cs="Calibri"/>
        </w:rPr>
        <w:t xml:space="preserve"> </w:t>
      </w:r>
      <w:r w:rsidRPr="00484581">
        <w:rPr>
          <w:rFonts w:cs="Calibri"/>
        </w:rPr>
        <w:t>done</w:t>
      </w:r>
      <w:r w:rsidR="00E611C9" w:rsidRPr="00484581">
        <w:rPr>
          <w:rFonts w:cs="Calibri"/>
        </w:rPr>
        <w:t xml:space="preserve"> in low income </w:t>
      </w:r>
      <w:r w:rsidR="00F865C5" w:rsidRPr="00484581">
        <w:rPr>
          <w:rFonts w:cs="Calibri"/>
        </w:rPr>
        <w:t>settings</w:t>
      </w:r>
      <w:r w:rsidR="00E611C9" w:rsidRPr="00484581">
        <w:rPr>
          <w:rFonts w:cs="Calibri"/>
        </w:rPr>
        <w:t xml:space="preserve">. </w:t>
      </w:r>
      <w:r w:rsidR="00AA0880" w:rsidRPr="00484581">
        <w:rPr>
          <w:rFonts w:cs="Calibri"/>
        </w:rPr>
        <w:t>That,</w:t>
      </w:r>
      <w:r w:rsidR="00E611C9" w:rsidRPr="00484581">
        <w:rPr>
          <w:rFonts w:cs="Calibri"/>
        </w:rPr>
        <w:t xml:space="preserve"> which has been conducted</w:t>
      </w:r>
      <w:r w:rsidR="008470A6" w:rsidRPr="00484581">
        <w:rPr>
          <w:rFonts w:cs="Calibri"/>
        </w:rPr>
        <w:t>,</w:t>
      </w:r>
      <w:r w:rsidR="00E611C9" w:rsidRPr="00484581">
        <w:rPr>
          <w:rFonts w:cs="Calibri"/>
        </w:rPr>
        <w:t xml:space="preserve"> demonstrates</w:t>
      </w:r>
      <w:r w:rsidR="00076714" w:rsidRPr="00484581">
        <w:rPr>
          <w:rFonts w:cs="Calibri"/>
        </w:rPr>
        <w:t xml:space="preserve"> some efficacy</w:t>
      </w:r>
      <w:r w:rsidR="00100F10" w:rsidRPr="00484581">
        <w:rPr>
          <w:rFonts w:cs="Calibri"/>
        </w:rPr>
        <w:t>,</w:t>
      </w:r>
      <w:r w:rsidR="00076714" w:rsidRPr="00484581">
        <w:rPr>
          <w:rFonts w:cs="Calibri"/>
        </w:rPr>
        <w:t xml:space="preserve"> in spite of methodological limitations.</w:t>
      </w:r>
      <w:r w:rsidR="00E611C9" w:rsidRPr="00484581">
        <w:rPr>
          <w:rFonts w:cs="Calibri"/>
        </w:rPr>
        <w:t xml:space="preserve"> </w:t>
      </w:r>
      <w:r w:rsidR="00A81E2E" w:rsidRPr="00484581">
        <w:rPr>
          <w:rFonts w:cs="Calibri"/>
        </w:rPr>
        <w:t>M</w:t>
      </w:r>
      <w:r w:rsidR="008626C7" w:rsidRPr="00484581">
        <w:rPr>
          <w:rFonts w:cs="Calibri"/>
        </w:rPr>
        <w:t xml:space="preserve">ost </w:t>
      </w:r>
      <w:r w:rsidR="00A81E2E" w:rsidRPr="00484581">
        <w:rPr>
          <w:rFonts w:cs="Calibri"/>
        </w:rPr>
        <w:t xml:space="preserve">of these </w:t>
      </w:r>
      <w:r w:rsidR="008626C7" w:rsidRPr="00484581">
        <w:rPr>
          <w:rFonts w:cs="Calibri"/>
        </w:rPr>
        <w:t xml:space="preserve">studies have </w:t>
      </w:r>
      <w:r w:rsidR="00A81E2E" w:rsidRPr="00484581">
        <w:rPr>
          <w:rFonts w:cs="Calibri"/>
        </w:rPr>
        <w:t>adopted</w:t>
      </w:r>
      <w:r w:rsidR="008626C7" w:rsidRPr="00484581">
        <w:rPr>
          <w:rFonts w:cs="Calibri"/>
        </w:rPr>
        <w:t xml:space="preserve"> interventions</w:t>
      </w:r>
      <w:r w:rsidR="008B1E3D" w:rsidRPr="00484581">
        <w:rPr>
          <w:rFonts w:cs="Calibri"/>
        </w:rPr>
        <w:t xml:space="preserve"> </w:t>
      </w:r>
      <w:r w:rsidR="006A46D0" w:rsidRPr="00484581">
        <w:rPr>
          <w:rFonts w:cs="Calibri"/>
        </w:rPr>
        <w:t>from industrialized countries</w:t>
      </w:r>
      <w:r w:rsidR="008626C7" w:rsidRPr="00484581">
        <w:rPr>
          <w:rFonts w:cs="Calibri,Italic"/>
          <w:iCs/>
          <w:lang w:val="en-GB"/>
        </w:rPr>
        <w:t>.</w:t>
      </w:r>
      <w:r w:rsidR="008626C7" w:rsidRPr="00484581">
        <w:rPr>
          <w:rFonts w:cs="Calibri"/>
        </w:rPr>
        <w:t xml:space="preserve"> Furthermore, in low income settings,  only single intervention studies have been used to</w:t>
      </w:r>
      <w:r w:rsidR="00754716" w:rsidRPr="00484581">
        <w:rPr>
          <w:rFonts w:cs="Calibri"/>
        </w:rPr>
        <w:t xml:space="preserve">  reach</w:t>
      </w:r>
      <w:r w:rsidR="008626C7" w:rsidRPr="00484581">
        <w:rPr>
          <w:rFonts w:cs="Calibri"/>
        </w:rPr>
        <w:t xml:space="preserve"> conclusions </w:t>
      </w:r>
      <w:r w:rsidR="008626C7" w:rsidRPr="00484581">
        <w:rPr>
          <w:rFonts w:cs="Calibri"/>
        </w:rPr>
        <w:fldChar w:fldCharType="begin"/>
      </w:r>
      <w:r w:rsidR="00D2100E" w:rsidRPr="00484581">
        <w:rPr>
          <w:rFonts w:cs="Calibri"/>
        </w:rPr>
        <w:instrText xml:space="preserve"> ADDIN EN.CITE &lt;EndNote&gt;&lt;Cite&gt;&lt;Author&gt;Sinason&lt;/Author&gt;&lt;Year&gt;2002&lt;/Year&gt;&lt;RecNum&gt;126&lt;/RecNum&gt;&lt;DisplayText&gt;(Sinason, 2002)&lt;/DisplayText&gt;&lt;record&gt;&lt;rec-number&gt;126&lt;/rec-number&gt;&lt;foreign-keys&gt;&lt;key app="EN" db-id="zpaav5e2qvz506e9txkpazpi9dsa0pr090fs"&gt;126&lt;/key&gt;&lt;/foreign-keys&gt;&lt;ref-type name="Journal Article"&gt;17&lt;/ref-type&gt;&lt;contributors&gt;&lt;authors&gt;&lt;author&gt;Sinason, V.&lt;/author&gt;&lt;/authors&gt;&lt;/contributors&gt;&lt;titles&gt;&lt;title&gt;Treating people with learning disabilities after physical or sexual abuse&lt;/title&gt;&lt;secondary-title&gt;Advances in Psychiatric Treatment &lt;/secondary-title&gt;&lt;alt-title&gt;Advances in Psychiatric Treatment &lt;/alt-title&gt;&lt;/titles&gt;&lt;periodical&gt;&lt;full-title&gt;Advances in Psychiatric Treatment&lt;/full-title&gt;&lt;abbr-1&gt;Advances in Psychiatric Treatment&lt;/abbr-1&gt;&lt;/periodical&gt;&lt;alt-periodical&gt;&lt;full-title&gt;Advances in Psychiatric Treatment&lt;/full-title&gt;&lt;abbr-1&gt;Advances in Psychiatric Treatment&lt;/abbr-1&gt;&lt;/alt-periodical&gt;&lt;pages&gt;424–432&lt;/pages&gt;&lt;volume&gt;8&lt;/volume&gt;&lt;dates&gt;&lt;year&gt;2002&lt;/year&gt;&lt;/dates&gt;&lt;urls&gt;&lt;/urls&gt;&lt;/record&gt;&lt;/Cite&gt;&lt;/EndNote&gt;</w:instrText>
      </w:r>
      <w:r w:rsidR="008626C7" w:rsidRPr="00484581">
        <w:rPr>
          <w:rFonts w:cs="Calibri"/>
        </w:rPr>
        <w:fldChar w:fldCharType="separate"/>
      </w:r>
      <w:r w:rsidR="00D2100E" w:rsidRPr="00484581">
        <w:rPr>
          <w:rFonts w:cs="Calibri"/>
          <w:noProof/>
        </w:rPr>
        <w:t>(</w:t>
      </w:r>
      <w:hyperlink w:anchor="_ENREF_53" w:tooltip="Sinason, 2002 #126" w:history="1">
        <w:r w:rsidR="000A3B87" w:rsidRPr="00484581">
          <w:rPr>
            <w:rFonts w:cs="Calibri"/>
            <w:noProof/>
          </w:rPr>
          <w:t>Sinason, 2002</w:t>
        </w:r>
      </w:hyperlink>
      <w:r w:rsidR="00D2100E" w:rsidRPr="00484581">
        <w:rPr>
          <w:rFonts w:cs="Calibri"/>
          <w:noProof/>
        </w:rPr>
        <w:t>)</w:t>
      </w:r>
      <w:r w:rsidR="008626C7" w:rsidRPr="00484581">
        <w:rPr>
          <w:rFonts w:cs="Calibri"/>
        </w:rPr>
        <w:fldChar w:fldCharType="end"/>
      </w:r>
      <w:r w:rsidR="008626C7" w:rsidRPr="00484581">
        <w:rPr>
          <w:rFonts w:cs="Calibri"/>
        </w:rPr>
        <w:t>.</w:t>
      </w:r>
    </w:p>
    <w:p w:rsidR="008E5051" w:rsidRPr="00484581" w:rsidRDefault="008E5051" w:rsidP="008E5051">
      <w:pPr>
        <w:spacing w:line="360" w:lineRule="auto"/>
        <w:jc w:val="both"/>
        <w:rPr>
          <w:rFonts w:cs="Calibri,Italic"/>
          <w:iCs/>
          <w:lang w:val="en-GB"/>
        </w:rPr>
      </w:pPr>
      <w:r w:rsidRPr="00484581">
        <w:rPr>
          <w:rFonts w:cstheme="minorHAnsi"/>
          <w:lang w:val="en-GB"/>
        </w:rPr>
        <w:t>C</w:t>
      </w:r>
      <w:r w:rsidR="00754716" w:rsidRPr="00484581">
        <w:rPr>
          <w:rFonts w:cstheme="minorHAnsi"/>
          <w:lang w:val="en-GB"/>
        </w:rPr>
        <w:t>onsidering the soci</w:t>
      </w:r>
      <w:r w:rsidR="008470A6" w:rsidRPr="00484581">
        <w:rPr>
          <w:rFonts w:cstheme="minorHAnsi"/>
          <w:lang w:val="en-GB"/>
        </w:rPr>
        <w:t>o</w:t>
      </w:r>
      <w:r w:rsidR="00754716" w:rsidRPr="00484581">
        <w:rPr>
          <w:rFonts w:cstheme="minorHAnsi"/>
          <w:lang w:val="en-GB"/>
        </w:rPr>
        <w:t>-economic</w:t>
      </w:r>
      <w:r w:rsidRPr="00484581">
        <w:rPr>
          <w:rFonts w:cstheme="minorHAnsi"/>
          <w:lang w:val="en-GB"/>
        </w:rPr>
        <w:t xml:space="preserve"> differences between high and low income countries, there could be multiple challenges in implementing such interventions</w:t>
      </w:r>
      <w:r w:rsidR="008626C7" w:rsidRPr="00484581">
        <w:rPr>
          <w:rFonts w:cstheme="minorHAnsi"/>
          <w:lang w:val="en-GB"/>
        </w:rPr>
        <w:t>. These include</w:t>
      </w:r>
      <w:r w:rsidR="00B86CFC" w:rsidRPr="00484581">
        <w:rPr>
          <w:rFonts w:cstheme="minorHAnsi"/>
          <w:lang w:val="en-GB"/>
        </w:rPr>
        <w:t xml:space="preserve"> lack of personne</w:t>
      </w:r>
      <w:r w:rsidR="00754716" w:rsidRPr="00484581">
        <w:rPr>
          <w:rFonts w:cstheme="minorHAnsi"/>
          <w:lang w:val="en-GB"/>
        </w:rPr>
        <w:t>l and expertise to facilitate</w:t>
      </w:r>
      <w:r w:rsidR="00B86CFC" w:rsidRPr="00484581">
        <w:rPr>
          <w:rFonts w:cstheme="minorHAnsi"/>
          <w:lang w:val="en-GB"/>
        </w:rPr>
        <w:t xml:space="preserve"> training programs; limited resources to use for the interventions; limited access by the potential participants due to transportation problems;</w:t>
      </w:r>
      <w:r w:rsidR="00754716" w:rsidRPr="00484581">
        <w:rPr>
          <w:rFonts w:cstheme="minorHAnsi"/>
          <w:lang w:val="en-GB"/>
        </w:rPr>
        <w:t xml:space="preserve"> and</w:t>
      </w:r>
      <w:r w:rsidR="00B86CFC" w:rsidRPr="00484581">
        <w:rPr>
          <w:rFonts w:cstheme="minorHAnsi"/>
          <w:lang w:val="en-GB"/>
        </w:rPr>
        <w:t xml:space="preserve"> contextual differences affecting cultural acceptability of the intervention.</w:t>
      </w:r>
      <w:r w:rsidR="008626C7" w:rsidRPr="00484581">
        <w:rPr>
          <w:rFonts w:cstheme="minorHAnsi"/>
          <w:lang w:val="en-GB"/>
        </w:rPr>
        <w:t xml:space="preserve"> It is therefore vital that interventions are adapted </w:t>
      </w:r>
      <w:r w:rsidRPr="00484581">
        <w:rPr>
          <w:rFonts w:cstheme="minorHAnsi"/>
          <w:lang w:val="en-GB"/>
        </w:rPr>
        <w:t xml:space="preserve">to fit within the local </w:t>
      </w:r>
      <w:r w:rsidR="008626C7" w:rsidRPr="00484581">
        <w:rPr>
          <w:rFonts w:cstheme="minorHAnsi"/>
          <w:lang w:val="en-GB"/>
        </w:rPr>
        <w:t xml:space="preserve">cultural </w:t>
      </w:r>
      <w:r w:rsidRPr="00484581">
        <w:rPr>
          <w:rFonts w:cstheme="minorHAnsi"/>
          <w:lang w:val="en-GB"/>
        </w:rPr>
        <w:t xml:space="preserve">context </w:t>
      </w:r>
      <w:r w:rsidR="008626C7" w:rsidRPr="00484581">
        <w:rPr>
          <w:rFonts w:cstheme="minorHAnsi"/>
          <w:lang w:val="en-GB"/>
        </w:rPr>
        <w:t xml:space="preserve">and are </w:t>
      </w:r>
      <w:r w:rsidRPr="00484581">
        <w:rPr>
          <w:rFonts w:cstheme="minorHAnsi"/>
          <w:lang w:val="en-GB"/>
        </w:rPr>
        <w:t xml:space="preserve">acceptable </w:t>
      </w:r>
      <w:r w:rsidR="008626C7" w:rsidRPr="00484581">
        <w:rPr>
          <w:rFonts w:cstheme="minorHAnsi"/>
          <w:lang w:val="en-GB"/>
        </w:rPr>
        <w:t xml:space="preserve">for parents in these settings if we want to </w:t>
      </w:r>
      <w:r w:rsidRPr="00484581">
        <w:rPr>
          <w:rFonts w:cstheme="minorHAnsi"/>
          <w:lang w:val="en-GB"/>
        </w:rPr>
        <w:t xml:space="preserve">promote </w:t>
      </w:r>
      <w:r w:rsidRPr="00484581">
        <w:rPr>
          <w:rFonts w:cs="Calibri"/>
          <w:lang w:val="en-GB"/>
        </w:rPr>
        <w:t>mental health resilience</w:t>
      </w:r>
      <w:r w:rsidRPr="00484581">
        <w:rPr>
          <w:rFonts w:cs="Calibri,Italic"/>
          <w:iCs/>
          <w:lang w:val="en-GB"/>
        </w:rPr>
        <w:t xml:space="preserve">. </w:t>
      </w:r>
    </w:p>
    <w:p w:rsidR="009D320A" w:rsidRPr="00484581" w:rsidRDefault="00E611C9" w:rsidP="002A3DC0">
      <w:pPr>
        <w:spacing w:line="360" w:lineRule="auto"/>
        <w:jc w:val="both"/>
        <w:rPr>
          <w:rFonts w:cs="Calibri"/>
        </w:rPr>
      </w:pPr>
      <w:r w:rsidRPr="00484581">
        <w:rPr>
          <w:rFonts w:cs="Calibri"/>
        </w:rPr>
        <w:t>Much of the existing research from low income settings is small scale</w:t>
      </w:r>
      <w:r w:rsidR="00076714" w:rsidRPr="00484581">
        <w:rPr>
          <w:rFonts w:cs="Calibri"/>
        </w:rPr>
        <w:t>.</w:t>
      </w:r>
      <w:r w:rsidR="00F865C5" w:rsidRPr="00484581">
        <w:rPr>
          <w:rFonts w:cs="Calibri"/>
        </w:rPr>
        <w:t xml:space="preserve"> </w:t>
      </w:r>
      <w:r w:rsidR="006A46D0" w:rsidRPr="00484581">
        <w:rPr>
          <w:rFonts w:cs="Calibri"/>
        </w:rPr>
        <w:t>T</w:t>
      </w:r>
      <w:r w:rsidR="00076714" w:rsidRPr="00484581">
        <w:rPr>
          <w:rFonts w:cs="Calibri"/>
        </w:rPr>
        <w:t xml:space="preserve">he major challenge of implementing these </w:t>
      </w:r>
      <w:r w:rsidR="005259B3" w:rsidRPr="00484581">
        <w:rPr>
          <w:rFonts w:cs="Calibri"/>
        </w:rPr>
        <w:t xml:space="preserve">interventions is their cultural insensitiveness. </w:t>
      </w:r>
      <w:r w:rsidR="00076714" w:rsidRPr="00484581">
        <w:rPr>
          <w:rFonts w:cs="Calibri"/>
        </w:rPr>
        <w:t xml:space="preserve"> </w:t>
      </w:r>
      <w:r w:rsidR="008F32DF" w:rsidRPr="00484581">
        <w:rPr>
          <w:rFonts w:cs="Calibri"/>
        </w:rPr>
        <w:t>There</w:t>
      </w:r>
      <w:r w:rsidRPr="00484581">
        <w:rPr>
          <w:rFonts w:cs="Calibri"/>
        </w:rPr>
        <w:t xml:space="preserve"> is</w:t>
      </w:r>
      <w:r w:rsidR="00A81E2E" w:rsidRPr="00484581">
        <w:rPr>
          <w:rFonts w:cs="Calibri"/>
        </w:rPr>
        <w:t xml:space="preserve"> a great need</w:t>
      </w:r>
      <w:r w:rsidRPr="00484581">
        <w:rPr>
          <w:rFonts w:cs="Calibri"/>
        </w:rPr>
        <w:t xml:space="preserve"> for </w:t>
      </w:r>
      <w:r w:rsidR="00A81E2E" w:rsidRPr="00484581">
        <w:rPr>
          <w:rFonts w:cs="Calibri"/>
        </w:rPr>
        <w:t>larger</w:t>
      </w:r>
      <w:r w:rsidRPr="00484581">
        <w:rPr>
          <w:rFonts w:cs="Calibri"/>
        </w:rPr>
        <w:t xml:space="preserve"> </w:t>
      </w:r>
      <w:r w:rsidR="00A81E2E" w:rsidRPr="00484581">
        <w:rPr>
          <w:rFonts w:cs="Calibri"/>
        </w:rPr>
        <w:t>and multi</w:t>
      </w:r>
      <w:r w:rsidRPr="00484581">
        <w:rPr>
          <w:rFonts w:cs="Calibri"/>
        </w:rPr>
        <w:t xml:space="preserve">-centered international research </w:t>
      </w:r>
      <w:r w:rsidR="00A81E2E" w:rsidRPr="00484581">
        <w:rPr>
          <w:rFonts w:cs="Calibri"/>
        </w:rPr>
        <w:t xml:space="preserve">trials </w:t>
      </w:r>
      <w:r w:rsidRPr="00484581">
        <w:rPr>
          <w:rFonts w:cs="Calibri"/>
        </w:rPr>
        <w:t xml:space="preserve">which can </w:t>
      </w:r>
      <w:r w:rsidR="00A81E2E" w:rsidRPr="00484581">
        <w:rPr>
          <w:rFonts w:cs="Calibri"/>
        </w:rPr>
        <w:t>also</w:t>
      </w:r>
      <w:r w:rsidR="00CE3C83" w:rsidRPr="00484581">
        <w:rPr>
          <w:rFonts w:cs="Calibri"/>
        </w:rPr>
        <w:t xml:space="preserve"> </w:t>
      </w:r>
      <w:r w:rsidR="00A81E2E" w:rsidRPr="00484581">
        <w:rPr>
          <w:rFonts w:cs="Calibri"/>
        </w:rPr>
        <w:t>employ</w:t>
      </w:r>
      <w:r w:rsidR="00CE3C83" w:rsidRPr="00484581">
        <w:rPr>
          <w:rFonts w:cs="Calibri"/>
        </w:rPr>
        <w:t xml:space="preserve"> valid</w:t>
      </w:r>
      <w:r w:rsidR="00A81E2E" w:rsidRPr="00484581">
        <w:rPr>
          <w:rFonts w:cs="Calibri"/>
        </w:rPr>
        <w:t>ated and cross-</w:t>
      </w:r>
      <w:r w:rsidR="00CE3C83" w:rsidRPr="00484581">
        <w:rPr>
          <w:rFonts w:cs="Calibri"/>
        </w:rPr>
        <w:t xml:space="preserve">cultural outcome </w:t>
      </w:r>
      <w:r w:rsidR="00A81E2E" w:rsidRPr="00484581">
        <w:rPr>
          <w:rFonts w:cs="Calibri"/>
        </w:rPr>
        <w:t>measures</w:t>
      </w:r>
      <w:r w:rsidR="00CE3C83" w:rsidRPr="00484581">
        <w:rPr>
          <w:rFonts w:cs="Calibri"/>
        </w:rPr>
        <w:t>. This would</w:t>
      </w:r>
      <w:r w:rsidRPr="00484581">
        <w:rPr>
          <w:rFonts w:cs="Calibri"/>
        </w:rPr>
        <w:t xml:space="preserve"> provide the opportunity to produce reliable </w:t>
      </w:r>
      <w:r w:rsidR="00CE3C83" w:rsidRPr="00484581">
        <w:rPr>
          <w:rFonts w:cs="Calibri"/>
        </w:rPr>
        <w:t xml:space="preserve">and cross cultural results </w:t>
      </w:r>
      <w:r w:rsidRPr="00484581">
        <w:rPr>
          <w:rFonts w:cs="Calibri"/>
        </w:rPr>
        <w:t>on both the positive and negative effects of these interventions on parental mental health and psychological resilience.</w:t>
      </w:r>
    </w:p>
    <w:p w:rsidR="008E5051" w:rsidRPr="00484581" w:rsidRDefault="0004415A" w:rsidP="002A3DC0">
      <w:pPr>
        <w:spacing w:line="360" w:lineRule="auto"/>
        <w:jc w:val="both"/>
        <w:rPr>
          <w:rFonts w:cs="Calibri"/>
        </w:rPr>
      </w:pPr>
      <w:r w:rsidRPr="00484581">
        <w:t>W</w:t>
      </w:r>
      <w:r w:rsidR="008E5051" w:rsidRPr="00484581">
        <w:t>ith limited re</w:t>
      </w:r>
      <w:r w:rsidR="00A81E2E" w:rsidRPr="00484581">
        <w:t>sources and fewer psychologists in</w:t>
      </w:r>
      <w:r w:rsidR="008E5051" w:rsidRPr="00484581">
        <w:t xml:space="preserve"> low-income countries</w:t>
      </w:r>
      <w:r w:rsidR="00A81E2E" w:rsidRPr="00484581">
        <w:t>, there is</w:t>
      </w:r>
      <w:r w:rsidR="008E5051" w:rsidRPr="00484581">
        <w:t xml:space="preserve"> need to have</w:t>
      </w:r>
      <w:r w:rsidR="00CE3C83" w:rsidRPr="00484581">
        <w:t xml:space="preserve"> </w:t>
      </w:r>
      <w:r w:rsidR="00A81E2E" w:rsidRPr="00484581">
        <w:t>cost-effective</w:t>
      </w:r>
      <w:r w:rsidR="00CE3C83" w:rsidRPr="00484581">
        <w:t xml:space="preserve"> </w:t>
      </w:r>
      <w:r w:rsidR="008E5051" w:rsidRPr="00484581">
        <w:t xml:space="preserve">interventions </w:t>
      </w:r>
      <w:r w:rsidR="00CE3C83" w:rsidRPr="00484581">
        <w:t xml:space="preserve">provided </w:t>
      </w:r>
      <w:r w:rsidR="00A81E2E" w:rsidRPr="00484581">
        <w:t>by</w:t>
      </w:r>
      <w:r w:rsidR="00CE3C83" w:rsidRPr="00484581">
        <w:t xml:space="preserve"> lower skilled community workers </w:t>
      </w:r>
      <w:r w:rsidR="00A81E2E" w:rsidRPr="00484581">
        <w:t>but that are</w:t>
      </w:r>
      <w:r w:rsidR="00CE3C83" w:rsidRPr="00484581">
        <w:t xml:space="preserve"> beneficial to the</w:t>
      </w:r>
      <w:r w:rsidR="008E5051" w:rsidRPr="00484581">
        <w:t xml:space="preserve"> psychosocial </w:t>
      </w:r>
      <w:r w:rsidR="00A81E2E" w:rsidRPr="00484581">
        <w:t xml:space="preserve">wellness for parents with intellectually disabled </w:t>
      </w:r>
      <w:r w:rsidR="00A81E2E" w:rsidRPr="00484581">
        <w:rPr>
          <w:iCs/>
        </w:rPr>
        <w:t>children</w:t>
      </w:r>
      <w:r w:rsidR="00CE3C83" w:rsidRPr="00484581">
        <w:t xml:space="preserve"> in these settings. </w:t>
      </w:r>
    </w:p>
    <w:p w:rsidR="00C64C2F" w:rsidRPr="00484581" w:rsidRDefault="00AB46E6" w:rsidP="00C64C2F">
      <w:pPr>
        <w:spacing w:line="360" w:lineRule="auto"/>
        <w:jc w:val="both"/>
        <w:rPr>
          <w:rFonts w:cs="Calibri"/>
        </w:rPr>
      </w:pPr>
      <w:r w:rsidRPr="00484581">
        <w:rPr>
          <w:rFonts w:cs="Calibri"/>
        </w:rPr>
        <w:t>The</w:t>
      </w:r>
      <w:r w:rsidR="00ED40AA" w:rsidRPr="00484581">
        <w:rPr>
          <w:rFonts w:cs="Calibri"/>
        </w:rPr>
        <w:t>re is</w:t>
      </w:r>
      <w:r w:rsidRPr="00484581">
        <w:rPr>
          <w:rFonts w:cs="Calibri"/>
        </w:rPr>
        <w:t xml:space="preserve"> accumulation of evidence indicating </w:t>
      </w:r>
      <w:r w:rsidR="00010F83" w:rsidRPr="00484581">
        <w:rPr>
          <w:rFonts w:cs="Calibri"/>
        </w:rPr>
        <w:t xml:space="preserve">positive </w:t>
      </w:r>
      <w:r w:rsidRPr="00484581">
        <w:rPr>
          <w:rFonts w:cs="Calibri"/>
        </w:rPr>
        <w:t>outcomes resulting from the training interventions</w:t>
      </w:r>
      <w:r w:rsidR="00754716" w:rsidRPr="00484581">
        <w:rPr>
          <w:rFonts w:cs="Calibri"/>
        </w:rPr>
        <w:t>. This</w:t>
      </w:r>
      <w:r w:rsidRPr="00484581">
        <w:rPr>
          <w:rFonts w:cs="Calibri"/>
        </w:rPr>
        <w:t xml:space="preserve"> </w:t>
      </w:r>
      <w:r w:rsidR="00C64C2F" w:rsidRPr="00484581">
        <w:rPr>
          <w:rFonts w:cs="Calibri"/>
        </w:rPr>
        <w:t>indicates</w:t>
      </w:r>
      <w:r w:rsidRPr="00484581">
        <w:rPr>
          <w:rFonts w:cs="Calibri"/>
        </w:rPr>
        <w:t xml:space="preserve"> that culturally acceptable</w:t>
      </w:r>
      <w:r w:rsidR="005259B3" w:rsidRPr="00484581">
        <w:rPr>
          <w:rFonts w:cs="Calibri"/>
        </w:rPr>
        <w:t>,</w:t>
      </w:r>
      <w:r w:rsidRPr="00484581">
        <w:rPr>
          <w:rFonts w:cs="Calibri"/>
        </w:rPr>
        <w:t xml:space="preserve"> evidence based </w:t>
      </w:r>
      <w:r w:rsidR="00A96C40" w:rsidRPr="00484581">
        <w:rPr>
          <w:rFonts w:cs="Calibri"/>
        </w:rPr>
        <w:t>p</w:t>
      </w:r>
      <w:r w:rsidR="00010F83" w:rsidRPr="00484581">
        <w:rPr>
          <w:rFonts w:cs="Calibri"/>
        </w:rPr>
        <w:t>rogram</w:t>
      </w:r>
      <w:r w:rsidR="00CE3C83" w:rsidRPr="00484581">
        <w:rPr>
          <w:rFonts w:cs="Calibri"/>
        </w:rPr>
        <w:t xml:space="preserve">s </w:t>
      </w:r>
      <w:r w:rsidR="00754716" w:rsidRPr="00484581">
        <w:rPr>
          <w:rFonts w:cs="Calibri"/>
        </w:rPr>
        <w:t xml:space="preserve">should be designed, for low income settings, to nurture positive attitudes, skills, and knowledge. These will not only </w:t>
      </w:r>
      <w:r w:rsidR="00CF1F70" w:rsidRPr="00484581">
        <w:rPr>
          <w:rFonts w:cs="Calibri"/>
        </w:rPr>
        <w:t>prevent</w:t>
      </w:r>
      <w:r w:rsidR="00754716" w:rsidRPr="00484581">
        <w:rPr>
          <w:rFonts w:cs="Calibri"/>
        </w:rPr>
        <w:t xml:space="preserve"> </w:t>
      </w:r>
      <w:r w:rsidR="00CF1F70" w:rsidRPr="00484581">
        <w:rPr>
          <w:rFonts w:cs="Calibri"/>
        </w:rPr>
        <w:t xml:space="preserve">psychological </w:t>
      </w:r>
      <w:r w:rsidR="00754716" w:rsidRPr="00484581">
        <w:rPr>
          <w:rFonts w:cs="Calibri"/>
        </w:rPr>
        <w:t xml:space="preserve">distress </w:t>
      </w:r>
      <w:r w:rsidR="00CF1F70" w:rsidRPr="00484581">
        <w:rPr>
          <w:rFonts w:cs="Calibri"/>
        </w:rPr>
        <w:t xml:space="preserve">among parents with intellectually disabled </w:t>
      </w:r>
      <w:r w:rsidR="00CF1F70" w:rsidRPr="00484581">
        <w:rPr>
          <w:rFonts w:cs="Calibri"/>
          <w:iCs/>
        </w:rPr>
        <w:t xml:space="preserve">children </w:t>
      </w:r>
      <w:r w:rsidR="00754716" w:rsidRPr="00484581">
        <w:rPr>
          <w:rFonts w:cs="Calibri"/>
        </w:rPr>
        <w:t xml:space="preserve">but also </w:t>
      </w:r>
      <w:r w:rsidR="005259B3" w:rsidRPr="00484581">
        <w:rPr>
          <w:rFonts w:cs="Calibri"/>
        </w:rPr>
        <w:lastRenderedPageBreak/>
        <w:t>comforts and lessens</w:t>
      </w:r>
      <w:r w:rsidR="00754716" w:rsidRPr="00484581">
        <w:rPr>
          <w:rFonts w:cs="Calibri"/>
        </w:rPr>
        <w:t xml:space="preserve"> </w:t>
      </w:r>
      <w:r w:rsidR="00096690" w:rsidRPr="00484581">
        <w:rPr>
          <w:rFonts w:cs="Calibri"/>
        </w:rPr>
        <w:t>parental distress</w:t>
      </w:r>
      <w:r w:rsidR="00CF1F70" w:rsidRPr="00484581">
        <w:rPr>
          <w:rFonts w:cs="Calibri"/>
        </w:rPr>
        <w:t>.</w:t>
      </w:r>
      <w:r w:rsidRPr="00484581">
        <w:rPr>
          <w:rFonts w:cs="Calibri"/>
        </w:rPr>
        <w:t xml:space="preserve"> </w:t>
      </w:r>
      <w:r w:rsidR="00010F83" w:rsidRPr="00484581">
        <w:rPr>
          <w:rFonts w:cs="Calibri"/>
        </w:rPr>
        <w:t>With the</w:t>
      </w:r>
      <w:r w:rsidR="00C64C2F" w:rsidRPr="00484581">
        <w:rPr>
          <w:rFonts w:cs="Calibri"/>
        </w:rPr>
        <w:t xml:space="preserve"> growing evidence for family resilience, </w:t>
      </w:r>
      <w:r w:rsidR="00010F83" w:rsidRPr="00484581">
        <w:rPr>
          <w:rFonts w:cs="Calibri"/>
        </w:rPr>
        <w:t xml:space="preserve">it </w:t>
      </w:r>
      <w:r w:rsidR="00540E69" w:rsidRPr="00484581">
        <w:rPr>
          <w:rFonts w:cs="Calibri"/>
        </w:rPr>
        <w:t xml:space="preserve">is </w:t>
      </w:r>
      <w:r w:rsidR="00010F83" w:rsidRPr="00484581">
        <w:rPr>
          <w:rFonts w:cs="Calibri"/>
        </w:rPr>
        <w:t xml:space="preserve">important, </w:t>
      </w:r>
      <w:r w:rsidR="00096690" w:rsidRPr="00484581">
        <w:rPr>
          <w:rFonts w:cs="Calibri"/>
        </w:rPr>
        <w:t>not to focus</w:t>
      </w:r>
      <w:r w:rsidR="00CE3C83" w:rsidRPr="00484581">
        <w:rPr>
          <w:rFonts w:cs="Calibri"/>
        </w:rPr>
        <w:t xml:space="preserve"> on the negative impacts </w:t>
      </w:r>
      <w:r w:rsidR="00010F83" w:rsidRPr="00484581">
        <w:rPr>
          <w:rFonts w:cs="Calibri"/>
        </w:rPr>
        <w:t>related to</w:t>
      </w:r>
      <w:r w:rsidR="00830736" w:rsidRPr="00484581">
        <w:rPr>
          <w:rFonts w:cs="Calibri"/>
        </w:rPr>
        <w:t xml:space="preserve"> caring for disabled children</w:t>
      </w:r>
      <w:r w:rsidR="00CE3C83" w:rsidRPr="00484581">
        <w:rPr>
          <w:rFonts w:cs="Calibri"/>
        </w:rPr>
        <w:t xml:space="preserve"> but </w:t>
      </w:r>
      <w:r w:rsidR="00754716" w:rsidRPr="00484581">
        <w:rPr>
          <w:rFonts w:cs="Calibri"/>
        </w:rPr>
        <w:t xml:space="preserve">on the many positives </w:t>
      </w:r>
      <w:r w:rsidR="00010F83" w:rsidRPr="00484581">
        <w:rPr>
          <w:rFonts w:cs="Calibri"/>
        </w:rPr>
        <w:t>as well</w:t>
      </w:r>
      <w:r w:rsidR="00754716" w:rsidRPr="00484581">
        <w:rPr>
          <w:rFonts w:cs="Calibri"/>
        </w:rPr>
        <w:t xml:space="preserve"> </w:t>
      </w:r>
      <w:r w:rsidR="00754716" w:rsidRPr="00484581">
        <w:rPr>
          <w:rFonts w:cs="Calibri"/>
        </w:rPr>
        <w:fldChar w:fldCharType="begin"/>
      </w:r>
      <w:r w:rsidR="002D3E53" w:rsidRPr="00484581">
        <w:rPr>
          <w:rFonts w:cs="Calibri"/>
        </w:rPr>
        <w:instrText xml:space="preserve"> ADDIN EN.CITE &lt;EndNote&gt;&lt;Cite&gt;&lt;Author&gt;Singer&lt;/Author&gt;&lt;Year&gt;2007&lt;/Year&gt;&lt;RecNum&gt;99&lt;/RecNum&gt;&lt;DisplayText&gt;(Singer, Ethridge, &amp;amp; Aldana, 2007)&lt;/DisplayText&gt;&lt;record&gt;&lt;rec-number&gt;99&lt;/rec-number&gt;&lt;foreign-keys&gt;&lt;key app="EN" db-id="zpaav5e2qvz506e9txkpazpi9dsa0pr090fs"&gt;99&lt;/key&gt;&lt;/foreign-keys&gt;&lt;ref-type name="Journal Article"&gt;17&lt;/ref-type&gt;&lt;contributors&gt;&lt;authors&gt;&lt;author&gt;Singer, G. H.S. &lt;/author&gt;&lt;author&gt;Ethridge, B. L.&lt;/author&gt;&lt;author&gt;Aldana,  S. I.  &lt;/author&gt;&lt;/authors&gt;&lt;/contributors&gt;&lt;titles&gt;&lt;title&gt;Mental Retardation and Developmental Disabilitie&lt;/title&gt;&lt;secondary-title&gt; Research Reviews&lt;/secondary-title&gt;&lt;alt-title&gt; Research Reviews&lt;/alt-title&gt;&lt;/titles&gt;&lt;pages&gt;357 - 369&lt;/pages&gt;&lt;volume&gt;13&lt;/volume&gt;&lt;dates&gt;&lt;year&gt;2007&lt;/year&gt;&lt;/dates&gt;&lt;urls&gt;&lt;/urls&gt;&lt;/record&gt;&lt;/Cite&gt;&lt;/EndNote&gt;</w:instrText>
      </w:r>
      <w:r w:rsidR="00754716" w:rsidRPr="00484581">
        <w:rPr>
          <w:rFonts w:cs="Calibri"/>
        </w:rPr>
        <w:fldChar w:fldCharType="separate"/>
      </w:r>
      <w:r w:rsidR="002D3E53" w:rsidRPr="00484581">
        <w:rPr>
          <w:rFonts w:cs="Calibri"/>
          <w:noProof/>
        </w:rPr>
        <w:t>(</w:t>
      </w:r>
      <w:hyperlink w:anchor="_ENREF_54" w:tooltip="Singer, 2007 #99" w:history="1">
        <w:r w:rsidR="000A3B87" w:rsidRPr="00484581">
          <w:rPr>
            <w:rFonts w:cs="Calibri"/>
            <w:noProof/>
          </w:rPr>
          <w:t>Singer, Ethridge, &amp; Aldana, 2007</w:t>
        </w:r>
      </w:hyperlink>
      <w:r w:rsidR="002D3E53" w:rsidRPr="00484581">
        <w:rPr>
          <w:rFonts w:cs="Calibri"/>
          <w:noProof/>
        </w:rPr>
        <w:t>)</w:t>
      </w:r>
      <w:r w:rsidR="00754716" w:rsidRPr="00484581">
        <w:rPr>
          <w:rFonts w:cs="Calibri"/>
        </w:rPr>
        <w:fldChar w:fldCharType="end"/>
      </w:r>
      <w:r w:rsidR="00754716" w:rsidRPr="00484581">
        <w:rPr>
          <w:rFonts w:cs="Calibri"/>
        </w:rPr>
        <w:t xml:space="preserve">. </w:t>
      </w:r>
    </w:p>
    <w:p w:rsidR="00BF62E6" w:rsidRPr="00484581" w:rsidRDefault="00BF62E6" w:rsidP="00BF62E6">
      <w:pPr>
        <w:spacing w:line="360" w:lineRule="auto"/>
        <w:jc w:val="both"/>
        <w:rPr>
          <w:rFonts w:cs="Calibri"/>
        </w:rPr>
      </w:pPr>
      <w:r w:rsidRPr="00484581">
        <w:rPr>
          <w:rFonts w:cs="Calibri"/>
        </w:rPr>
        <w:t xml:space="preserve">One limitation of this study is that it involved a review of studies of different quality. </w:t>
      </w:r>
      <w:bookmarkStart w:id="13" w:name="_Toc422331575"/>
    </w:p>
    <w:p w:rsidR="00BF62E6" w:rsidRPr="00484581" w:rsidRDefault="00BF62E6" w:rsidP="00BF62E6">
      <w:pPr>
        <w:spacing w:line="360" w:lineRule="auto"/>
        <w:jc w:val="both"/>
        <w:rPr>
          <w:rFonts w:cs="Calibri"/>
        </w:rPr>
      </w:pPr>
    </w:p>
    <w:p w:rsidR="00AB46E6" w:rsidRPr="00484581" w:rsidRDefault="00BF62E6" w:rsidP="00BF62E6">
      <w:pPr>
        <w:spacing w:line="360" w:lineRule="auto"/>
        <w:jc w:val="both"/>
        <w:rPr>
          <w:b/>
          <w:sz w:val="24"/>
          <w:lang w:val="en-GB"/>
        </w:rPr>
      </w:pPr>
      <w:r w:rsidRPr="00484581">
        <w:rPr>
          <w:rFonts w:cs="Calibri"/>
          <w:b/>
          <w:sz w:val="24"/>
        </w:rPr>
        <w:t xml:space="preserve">6 </w:t>
      </w:r>
      <w:proofErr w:type="gramStart"/>
      <w:r w:rsidR="00AB46E6" w:rsidRPr="00484581">
        <w:rPr>
          <w:b/>
          <w:sz w:val="24"/>
          <w:lang w:val="en-GB"/>
        </w:rPr>
        <w:t>Conclusion</w:t>
      </w:r>
      <w:bookmarkEnd w:id="13"/>
      <w:proofErr w:type="gramEnd"/>
    </w:p>
    <w:p w:rsidR="00D907D9" w:rsidRPr="00484581" w:rsidRDefault="00AB46E6" w:rsidP="002A3DC0">
      <w:pPr>
        <w:spacing w:line="360" w:lineRule="auto"/>
        <w:jc w:val="both"/>
        <w:rPr>
          <w:rFonts w:cs="Calibri"/>
          <w:lang w:val="en-GB"/>
        </w:rPr>
      </w:pPr>
      <w:r w:rsidRPr="00484581">
        <w:rPr>
          <w:rFonts w:cs="Calibri,Italic"/>
          <w:iCs/>
          <w:lang w:val="en-GB"/>
        </w:rPr>
        <w:t>From the present review</w:t>
      </w:r>
      <w:r w:rsidRPr="00484581">
        <w:rPr>
          <w:rFonts w:cs="Calibri"/>
          <w:lang w:val="en-GB"/>
        </w:rPr>
        <w:t xml:space="preserve"> </w:t>
      </w:r>
      <w:r w:rsidR="004C15EF" w:rsidRPr="00484581">
        <w:rPr>
          <w:rFonts w:cs="Calibri"/>
          <w:lang w:val="en-GB"/>
        </w:rPr>
        <w:t xml:space="preserve">a number of conclusions </w:t>
      </w:r>
      <w:r w:rsidR="00CF1F70" w:rsidRPr="00484581">
        <w:rPr>
          <w:rFonts w:cs="Calibri"/>
          <w:lang w:val="en-GB"/>
        </w:rPr>
        <w:t xml:space="preserve">can be drawn. It is evident </w:t>
      </w:r>
      <w:r w:rsidR="004C15EF" w:rsidRPr="00484581">
        <w:rPr>
          <w:rFonts w:cs="Calibri"/>
          <w:lang w:val="en-GB"/>
        </w:rPr>
        <w:t>that the interventions</w:t>
      </w:r>
      <w:r w:rsidRPr="00484581">
        <w:rPr>
          <w:rFonts w:cs="Calibri"/>
          <w:lang w:val="en-GB"/>
        </w:rPr>
        <w:t xml:space="preserve"> improve mental health outcomes</w:t>
      </w:r>
      <w:r w:rsidR="004C15EF" w:rsidRPr="00484581">
        <w:rPr>
          <w:rFonts w:cs="Calibri"/>
          <w:lang w:val="en-GB"/>
        </w:rPr>
        <w:t xml:space="preserve"> among the parents;</w:t>
      </w:r>
      <w:r w:rsidRPr="00484581">
        <w:rPr>
          <w:rFonts w:cs="Calibri"/>
          <w:lang w:val="en-GB"/>
        </w:rPr>
        <w:t xml:space="preserve"> improve their confidence in caring for their child</w:t>
      </w:r>
      <w:r w:rsidR="004C15EF" w:rsidRPr="00484581">
        <w:rPr>
          <w:rFonts w:cs="Calibri"/>
          <w:lang w:val="en-GB"/>
        </w:rPr>
        <w:t>ren; and</w:t>
      </w:r>
      <w:r w:rsidRPr="00484581">
        <w:rPr>
          <w:rFonts w:cs="Calibri"/>
          <w:lang w:val="en-GB"/>
        </w:rPr>
        <w:t xml:space="preserve"> </w:t>
      </w:r>
      <w:r w:rsidR="00176EFD" w:rsidRPr="00484581">
        <w:rPr>
          <w:rFonts w:cs="Calibri"/>
          <w:lang w:val="en-GB"/>
        </w:rPr>
        <w:t>improves</w:t>
      </w:r>
      <w:r w:rsidR="004C15EF" w:rsidRPr="00484581">
        <w:rPr>
          <w:rFonts w:cs="Calibri"/>
          <w:lang w:val="en-GB"/>
        </w:rPr>
        <w:t xml:space="preserve"> </w:t>
      </w:r>
      <w:r w:rsidRPr="00484581">
        <w:rPr>
          <w:rFonts w:cs="Calibri"/>
          <w:lang w:val="en-GB"/>
        </w:rPr>
        <w:t xml:space="preserve">their general </w:t>
      </w:r>
      <w:r w:rsidR="00F35E66" w:rsidRPr="00484581">
        <w:rPr>
          <w:rFonts w:cs="Calibri"/>
          <w:lang w:val="en-GB"/>
        </w:rPr>
        <w:t>wellbeing</w:t>
      </w:r>
      <w:r w:rsidRPr="00484581">
        <w:rPr>
          <w:rFonts w:cs="Calibri"/>
          <w:lang w:val="en-GB"/>
        </w:rPr>
        <w:t xml:space="preserve">, and overall </w:t>
      </w:r>
      <w:r w:rsidR="00E558D0" w:rsidRPr="00484581">
        <w:rPr>
          <w:rFonts w:cs="Calibri"/>
          <w:lang w:val="en-GB"/>
        </w:rPr>
        <w:t>health related quality of life</w:t>
      </w:r>
      <w:r w:rsidRPr="00484581">
        <w:rPr>
          <w:rFonts w:cs="Calibri"/>
          <w:lang w:val="en-GB"/>
        </w:rPr>
        <w:t xml:space="preserve">. To begin with, appropriate interventions and supports </w:t>
      </w:r>
      <w:r w:rsidR="00830736" w:rsidRPr="00484581">
        <w:rPr>
          <w:rFonts w:cs="Calibri"/>
          <w:lang w:val="en-GB"/>
        </w:rPr>
        <w:t>for</w:t>
      </w:r>
      <w:r w:rsidRPr="00484581">
        <w:rPr>
          <w:rFonts w:cs="Calibri"/>
          <w:lang w:val="en-GB"/>
        </w:rPr>
        <w:t xml:space="preserve"> </w:t>
      </w:r>
      <w:r w:rsidR="00CF1F70" w:rsidRPr="00484581">
        <w:rPr>
          <w:rFonts w:cs="Calibri"/>
        </w:rPr>
        <w:t xml:space="preserve">parents with intellectually disabled </w:t>
      </w:r>
      <w:r w:rsidR="00CF1F70" w:rsidRPr="00484581">
        <w:rPr>
          <w:rFonts w:cs="Calibri"/>
          <w:iCs/>
        </w:rPr>
        <w:t xml:space="preserve">children; </w:t>
      </w:r>
      <w:r w:rsidR="00CF1F70" w:rsidRPr="00484581">
        <w:rPr>
          <w:rFonts w:cs="Calibri"/>
          <w:lang w:val="en-GB"/>
        </w:rPr>
        <w:t xml:space="preserve">like behavioural parent training, </w:t>
      </w:r>
      <w:proofErr w:type="gramStart"/>
      <w:r w:rsidR="00CF1F70" w:rsidRPr="00484581">
        <w:rPr>
          <w:rFonts w:cs="Calibri"/>
          <w:lang w:val="en-GB"/>
        </w:rPr>
        <w:t>Incredible</w:t>
      </w:r>
      <w:proofErr w:type="gramEnd"/>
      <w:r w:rsidR="00CF1F70" w:rsidRPr="00484581">
        <w:rPr>
          <w:rFonts w:cs="Calibri"/>
          <w:lang w:val="en-GB"/>
        </w:rPr>
        <w:t xml:space="preserve"> years t</w:t>
      </w:r>
      <w:r w:rsidRPr="00484581">
        <w:rPr>
          <w:rFonts w:cs="Calibri"/>
          <w:lang w:val="en-GB"/>
        </w:rPr>
        <w:t>raining and others</w:t>
      </w:r>
      <w:r w:rsidR="00CF1F70" w:rsidRPr="00484581">
        <w:rPr>
          <w:rFonts w:cs="Calibri"/>
          <w:lang w:val="en-GB"/>
        </w:rPr>
        <w:t>;</w:t>
      </w:r>
      <w:r w:rsidRPr="00484581">
        <w:rPr>
          <w:rFonts w:cs="Calibri"/>
          <w:lang w:val="en-GB"/>
        </w:rPr>
        <w:t xml:space="preserve"> help to promote </w:t>
      </w:r>
      <w:r w:rsidR="00096690" w:rsidRPr="00484581">
        <w:rPr>
          <w:rFonts w:cs="Calibri"/>
          <w:lang w:val="en-GB"/>
        </w:rPr>
        <w:t>parental mental health</w:t>
      </w:r>
      <w:r w:rsidRPr="00484581">
        <w:rPr>
          <w:rFonts w:cs="Calibri"/>
          <w:lang w:val="en-GB"/>
        </w:rPr>
        <w:t xml:space="preserve">. Group Parent Models </w:t>
      </w:r>
      <w:r w:rsidR="00C26561" w:rsidRPr="00484581">
        <w:rPr>
          <w:rFonts w:cs="Calibri"/>
          <w:lang w:val="en-GB"/>
        </w:rPr>
        <w:t>demonstrate</w:t>
      </w:r>
      <w:r w:rsidRPr="00484581">
        <w:rPr>
          <w:rFonts w:cs="Calibri"/>
          <w:lang w:val="en-GB"/>
        </w:rPr>
        <w:t xml:space="preserve"> more effective</w:t>
      </w:r>
      <w:r w:rsidR="00C26561" w:rsidRPr="00484581">
        <w:rPr>
          <w:rFonts w:cs="Calibri"/>
          <w:lang w:val="en-GB"/>
        </w:rPr>
        <w:t>ness</w:t>
      </w:r>
      <w:r w:rsidR="00830736" w:rsidRPr="00484581">
        <w:rPr>
          <w:rFonts w:cs="Calibri"/>
          <w:lang w:val="en-GB"/>
        </w:rPr>
        <w:t>,</w:t>
      </w:r>
      <w:r w:rsidRPr="00484581">
        <w:rPr>
          <w:rFonts w:cs="Calibri"/>
          <w:lang w:val="en-GB"/>
        </w:rPr>
        <w:t xml:space="preserve"> </w:t>
      </w:r>
      <w:r w:rsidR="00C26561" w:rsidRPr="00484581">
        <w:rPr>
          <w:rFonts w:cs="Calibri"/>
          <w:lang w:val="en-GB"/>
        </w:rPr>
        <w:t>with</w:t>
      </w:r>
      <w:r w:rsidRPr="00484581">
        <w:rPr>
          <w:rFonts w:cs="Calibri"/>
          <w:lang w:val="en-GB"/>
        </w:rPr>
        <w:t xml:space="preserve"> parents benefit</w:t>
      </w:r>
      <w:r w:rsidR="00C26561" w:rsidRPr="00484581">
        <w:rPr>
          <w:rFonts w:cs="Calibri"/>
          <w:lang w:val="en-GB"/>
        </w:rPr>
        <w:t>ing</w:t>
      </w:r>
      <w:r w:rsidRPr="00484581">
        <w:rPr>
          <w:rFonts w:cs="Calibri"/>
          <w:lang w:val="en-GB"/>
        </w:rPr>
        <w:t xml:space="preserve"> from each other’s experience</w:t>
      </w:r>
      <w:r w:rsidR="00A96C40" w:rsidRPr="00484581">
        <w:rPr>
          <w:rFonts w:cs="Calibri"/>
          <w:lang w:val="en-GB"/>
        </w:rPr>
        <w:t xml:space="preserve"> and </w:t>
      </w:r>
      <w:r w:rsidR="00176EFD" w:rsidRPr="00484581">
        <w:rPr>
          <w:rFonts w:cs="Calibri"/>
          <w:lang w:val="en-GB"/>
        </w:rPr>
        <w:t>may enable</w:t>
      </w:r>
      <w:r w:rsidR="00C26561" w:rsidRPr="00484581">
        <w:rPr>
          <w:rFonts w:cs="Calibri"/>
          <w:lang w:val="en-GB"/>
        </w:rPr>
        <w:t xml:space="preserve"> fewer </w:t>
      </w:r>
      <w:r w:rsidRPr="00484581">
        <w:rPr>
          <w:rFonts w:cs="Calibri"/>
          <w:lang w:val="en-GB"/>
        </w:rPr>
        <w:t>resources</w:t>
      </w:r>
      <w:r w:rsidR="00C26561" w:rsidRPr="00484581">
        <w:rPr>
          <w:rFonts w:cs="Calibri"/>
          <w:lang w:val="en-GB"/>
        </w:rPr>
        <w:t xml:space="preserve"> to be spent</w:t>
      </w:r>
      <w:r w:rsidRPr="00484581">
        <w:rPr>
          <w:rFonts w:cs="Calibri"/>
          <w:lang w:val="en-GB"/>
        </w:rPr>
        <w:t xml:space="preserve"> </w:t>
      </w:r>
      <w:r w:rsidR="00AD6BFB" w:rsidRPr="00484581">
        <w:rPr>
          <w:rFonts w:cs="Calibri"/>
          <w:lang w:val="en-GB"/>
        </w:rPr>
        <w:t>from service</w:t>
      </w:r>
      <w:r w:rsidRPr="00484581">
        <w:rPr>
          <w:rFonts w:cs="Calibri"/>
          <w:lang w:val="en-GB"/>
        </w:rPr>
        <w:t xml:space="preserve"> providers. </w:t>
      </w:r>
      <w:r w:rsidR="00AD6BFB" w:rsidRPr="00484581">
        <w:rPr>
          <w:rFonts w:cs="Calibri"/>
          <w:lang w:val="en-GB"/>
        </w:rPr>
        <w:t>When designing</w:t>
      </w:r>
      <w:r w:rsidRPr="00484581">
        <w:rPr>
          <w:rFonts w:cs="Calibri"/>
          <w:lang w:val="en-GB"/>
        </w:rPr>
        <w:t xml:space="preserve"> intervention</w:t>
      </w:r>
      <w:r w:rsidR="00830736" w:rsidRPr="00484581">
        <w:rPr>
          <w:rFonts w:cs="Calibri"/>
          <w:lang w:val="en-GB"/>
        </w:rPr>
        <w:t>s,</w:t>
      </w:r>
      <w:r w:rsidRPr="00484581">
        <w:rPr>
          <w:rFonts w:cs="Calibri"/>
          <w:lang w:val="en-GB"/>
        </w:rPr>
        <w:t xml:space="preserve"> it may be a good idea to match parents with similar needs and facilitate the interaction between them </w:t>
      </w:r>
      <w:r w:rsidR="00C26561" w:rsidRPr="00484581">
        <w:rPr>
          <w:rFonts w:cs="Calibri"/>
          <w:lang w:val="en-GB"/>
        </w:rPr>
        <w:t>to enable these learning processes</w:t>
      </w:r>
      <w:r w:rsidRPr="00484581">
        <w:rPr>
          <w:rFonts w:cs="Calibri"/>
          <w:lang w:val="en-GB"/>
        </w:rPr>
        <w:t xml:space="preserve">. Finally, </w:t>
      </w:r>
      <w:r w:rsidR="005843EB" w:rsidRPr="00484581">
        <w:rPr>
          <w:rFonts w:cs="Calibri"/>
          <w:lang w:val="en-GB"/>
        </w:rPr>
        <w:t xml:space="preserve">it </w:t>
      </w:r>
      <w:r w:rsidR="00C26561" w:rsidRPr="00484581">
        <w:rPr>
          <w:rFonts w:cs="Calibri"/>
          <w:lang w:val="en-GB"/>
        </w:rPr>
        <w:t xml:space="preserve">is vital </w:t>
      </w:r>
      <w:r w:rsidRPr="00484581">
        <w:rPr>
          <w:rFonts w:cs="Calibri"/>
          <w:lang w:val="en-GB"/>
        </w:rPr>
        <w:t xml:space="preserve">that </w:t>
      </w:r>
      <w:r w:rsidR="00AD6BFB" w:rsidRPr="00484581">
        <w:rPr>
          <w:rFonts w:cs="Calibri"/>
          <w:lang w:val="en-GB"/>
        </w:rPr>
        <w:t>more evidence</w:t>
      </w:r>
      <w:r w:rsidR="00C26561" w:rsidRPr="00484581">
        <w:rPr>
          <w:rFonts w:cs="Calibri"/>
          <w:lang w:val="en-GB"/>
        </w:rPr>
        <w:t xml:space="preserve"> </w:t>
      </w:r>
      <w:r w:rsidR="00AD6BFB" w:rsidRPr="00484581">
        <w:rPr>
          <w:rFonts w:cs="Calibri"/>
          <w:lang w:val="en-GB"/>
        </w:rPr>
        <w:t>is produced</w:t>
      </w:r>
      <w:r w:rsidR="00C26561" w:rsidRPr="00484581">
        <w:rPr>
          <w:rFonts w:cs="Calibri"/>
          <w:lang w:val="en-GB"/>
        </w:rPr>
        <w:t xml:space="preserve"> from</w:t>
      </w:r>
      <w:r w:rsidR="00830736" w:rsidRPr="00484581">
        <w:rPr>
          <w:rFonts w:cs="Calibri"/>
          <w:lang w:val="en-GB"/>
        </w:rPr>
        <w:t xml:space="preserve"> </w:t>
      </w:r>
      <w:r w:rsidR="005843EB" w:rsidRPr="00484581">
        <w:rPr>
          <w:rFonts w:cs="Calibri"/>
          <w:lang w:val="en-GB"/>
        </w:rPr>
        <w:t xml:space="preserve">community based </w:t>
      </w:r>
      <w:r w:rsidR="00AD6BFB" w:rsidRPr="00484581">
        <w:rPr>
          <w:rFonts w:cs="Calibri"/>
          <w:lang w:val="en-GB"/>
        </w:rPr>
        <w:t>models sensitive</w:t>
      </w:r>
      <w:r w:rsidR="005843EB" w:rsidRPr="00484581">
        <w:rPr>
          <w:rFonts w:cs="Calibri"/>
          <w:lang w:val="en-GB"/>
        </w:rPr>
        <w:t xml:space="preserve"> to the cultural setting </w:t>
      </w:r>
      <w:r w:rsidR="00AD6BFB" w:rsidRPr="00484581">
        <w:rPr>
          <w:rFonts w:cs="Calibri"/>
          <w:lang w:val="en-GB"/>
        </w:rPr>
        <w:t>of individual</w:t>
      </w:r>
      <w:r w:rsidR="00C26561" w:rsidRPr="00484581">
        <w:rPr>
          <w:rFonts w:cs="Calibri"/>
          <w:lang w:val="en-GB"/>
        </w:rPr>
        <w:t xml:space="preserve"> low income countries. With this we are likely to </w:t>
      </w:r>
      <w:r w:rsidR="00A96C40" w:rsidRPr="00484581">
        <w:rPr>
          <w:rFonts w:cs="Calibri"/>
          <w:lang w:val="en-GB"/>
        </w:rPr>
        <w:t xml:space="preserve">also </w:t>
      </w:r>
      <w:r w:rsidR="00AD6BFB" w:rsidRPr="00484581">
        <w:rPr>
          <w:rFonts w:cs="Calibri"/>
          <w:lang w:val="en-GB"/>
        </w:rPr>
        <w:t>see positive</w:t>
      </w:r>
      <w:r w:rsidR="005843EB" w:rsidRPr="00484581">
        <w:rPr>
          <w:rFonts w:cs="Calibri"/>
          <w:lang w:val="en-GB"/>
        </w:rPr>
        <w:t xml:space="preserve"> </w:t>
      </w:r>
      <w:r w:rsidRPr="00484581">
        <w:rPr>
          <w:rFonts w:cs="Calibri"/>
          <w:lang w:val="en-GB"/>
        </w:rPr>
        <w:t>outcomes among parents with intellectually disabled children.</w:t>
      </w:r>
      <w:r w:rsidR="004C15EF" w:rsidRPr="00484581">
        <w:rPr>
          <w:rFonts w:cs="Calibri"/>
          <w:lang w:val="en-GB"/>
        </w:rPr>
        <w:t xml:space="preserve"> Studies where evidence was limited </w:t>
      </w:r>
      <w:r w:rsidR="00A96C40" w:rsidRPr="00484581">
        <w:rPr>
          <w:rFonts w:cs="Calibri"/>
          <w:lang w:val="en-GB"/>
        </w:rPr>
        <w:t xml:space="preserve">from low income </w:t>
      </w:r>
      <w:r w:rsidR="00176EFD" w:rsidRPr="00484581">
        <w:rPr>
          <w:rFonts w:cs="Calibri"/>
          <w:lang w:val="en-GB"/>
        </w:rPr>
        <w:t>settings</w:t>
      </w:r>
      <w:r w:rsidR="00A96C40" w:rsidRPr="00484581">
        <w:rPr>
          <w:rFonts w:cs="Calibri"/>
          <w:lang w:val="en-GB"/>
        </w:rPr>
        <w:t xml:space="preserve"> </w:t>
      </w:r>
      <w:r w:rsidR="004C15EF" w:rsidRPr="00484581">
        <w:rPr>
          <w:rFonts w:cs="Calibri"/>
          <w:lang w:val="en-GB"/>
        </w:rPr>
        <w:t>were affected by implementation issues such as the cost of travel to venues or by the lack of emphasis provided on psychosocial support for parents.</w:t>
      </w:r>
      <w:r w:rsidR="00A96C40" w:rsidRPr="00484581">
        <w:rPr>
          <w:rFonts w:cs="Calibri"/>
          <w:lang w:val="en-GB"/>
        </w:rPr>
        <w:t xml:space="preserve"> This will be important to address when implementing new programmes in these settings.</w:t>
      </w:r>
    </w:p>
    <w:p w:rsidR="007B73A5" w:rsidRPr="00484581" w:rsidRDefault="007B73A5" w:rsidP="002A3DC0">
      <w:pPr>
        <w:spacing w:line="360" w:lineRule="auto"/>
        <w:jc w:val="both"/>
        <w:rPr>
          <w:rFonts w:cs="Calibri"/>
          <w:lang w:val="en-GB"/>
        </w:rPr>
      </w:pPr>
    </w:p>
    <w:p w:rsidR="007B73A5" w:rsidRPr="00484581" w:rsidRDefault="0002655D" w:rsidP="002A3DC0">
      <w:pPr>
        <w:spacing w:line="360" w:lineRule="auto"/>
        <w:jc w:val="both"/>
        <w:rPr>
          <w:rFonts w:cs="Calibri"/>
        </w:rPr>
      </w:pPr>
      <w:r w:rsidRPr="00484581">
        <w:rPr>
          <w:rFonts w:cs="Calibri"/>
          <w:b/>
        </w:rPr>
        <w:t>Acknowledgments</w:t>
      </w:r>
      <w:r w:rsidRPr="00484581">
        <w:rPr>
          <w:rFonts w:cs="Calibri"/>
        </w:rPr>
        <w:t xml:space="preserve">: </w:t>
      </w:r>
      <w:r w:rsidR="007B73A5" w:rsidRPr="00484581">
        <w:rPr>
          <w:rFonts w:cs="Calibri"/>
        </w:rPr>
        <w:t xml:space="preserve">This </w:t>
      </w:r>
      <w:r w:rsidR="00CF1F70" w:rsidRPr="00484581">
        <w:rPr>
          <w:rFonts w:cs="Calibri"/>
        </w:rPr>
        <w:t xml:space="preserve">study </w:t>
      </w:r>
      <w:r w:rsidR="007B73A5" w:rsidRPr="00484581">
        <w:rPr>
          <w:rFonts w:cs="Calibri"/>
        </w:rPr>
        <w:t>was supported by the Consortium for Advanced Research Training in Africa (CARTA). CARTA is jointly led by the African Population and Health Research Center and the University of the Wit</w:t>
      </w:r>
      <w:r w:rsidR="00CF1F70" w:rsidRPr="00484581">
        <w:rPr>
          <w:rFonts w:cs="Calibri"/>
        </w:rPr>
        <w:t>s</w:t>
      </w:r>
      <w:r w:rsidR="007B73A5" w:rsidRPr="00484581">
        <w:rPr>
          <w:rFonts w:cs="Calibri"/>
        </w:rPr>
        <w:t xml:space="preserve"> and funded by the </w:t>
      </w:r>
      <w:proofErr w:type="spellStart"/>
      <w:r w:rsidR="007B73A5" w:rsidRPr="00484581">
        <w:rPr>
          <w:rFonts w:cs="Calibri"/>
        </w:rPr>
        <w:t>Wellcome</w:t>
      </w:r>
      <w:proofErr w:type="spellEnd"/>
      <w:r w:rsidR="007B73A5" w:rsidRPr="00484581">
        <w:rPr>
          <w:rFonts w:cs="Calibri"/>
        </w:rPr>
        <w:t xml:space="preserve"> Trust (UK) (Grant No: 087547/Z/08/Z), the Department for International Development (</w:t>
      </w:r>
      <w:proofErr w:type="spellStart"/>
      <w:r w:rsidR="007B73A5" w:rsidRPr="00484581">
        <w:rPr>
          <w:rFonts w:cs="Calibri"/>
        </w:rPr>
        <w:t>DfID</w:t>
      </w:r>
      <w:proofErr w:type="spellEnd"/>
      <w:r w:rsidR="007B73A5" w:rsidRPr="00484581">
        <w:rPr>
          <w:rFonts w:cs="Calibri"/>
        </w:rPr>
        <w:t>) under the Development Partnerships in Higher Education (</w:t>
      </w:r>
      <w:proofErr w:type="spellStart"/>
      <w:r w:rsidR="007B73A5" w:rsidRPr="00484581">
        <w:rPr>
          <w:rFonts w:cs="Calibri"/>
        </w:rPr>
        <w:t>DelPHE</w:t>
      </w:r>
      <w:proofErr w:type="spellEnd"/>
      <w:r w:rsidR="007B73A5" w:rsidRPr="00484581">
        <w:rPr>
          <w:rFonts w:cs="Calibri"/>
        </w:rPr>
        <w:t xml:space="preserve">), the Carnegie Corporation of New York (Grant No: B 8606), the Ford Foundation (Grant No: 1100-0399), Google.Org (Grant No: 191994), </w:t>
      </w:r>
      <w:proofErr w:type="spellStart"/>
      <w:r w:rsidR="007B73A5" w:rsidRPr="00484581">
        <w:rPr>
          <w:rFonts w:cs="Calibri"/>
        </w:rPr>
        <w:t>Sida</w:t>
      </w:r>
      <w:proofErr w:type="spellEnd"/>
      <w:r w:rsidR="007B73A5" w:rsidRPr="00484581">
        <w:rPr>
          <w:rFonts w:cs="Calibri"/>
        </w:rPr>
        <w:t xml:space="preserve"> (Grant No: 54100029) and MacArthur Foundation Grant No: 10-95915-000-INP</w:t>
      </w:r>
      <w:r w:rsidR="00CF1F70" w:rsidRPr="00484581">
        <w:rPr>
          <w:rFonts w:cs="Calibri"/>
        </w:rPr>
        <w:t>.</w:t>
      </w:r>
    </w:p>
    <w:p w:rsidR="005A58D1" w:rsidRPr="00484581" w:rsidRDefault="005A58D1" w:rsidP="002A3DC0">
      <w:pPr>
        <w:spacing w:line="360" w:lineRule="auto"/>
        <w:jc w:val="both"/>
        <w:rPr>
          <w:rFonts w:cs="Calibri"/>
        </w:rPr>
      </w:pPr>
    </w:p>
    <w:p w:rsidR="005A58D1" w:rsidRPr="00484581" w:rsidRDefault="005A58D1" w:rsidP="002A3DC0">
      <w:pPr>
        <w:spacing w:line="360" w:lineRule="auto"/>
        <w:jc w:val="both"/>
        <w:rPr>
          <w:rFonts w:cs="Calibri"/>
          <w:lang w:val="en-GB"/>
        </w:rPr>
      </w:pPr>
      <w:r w:rsidRPr="00484581">
        <w:rPr>
          <w:rFonts w:cs="Calibri"/>
          <w:b/>
        </w:rPr>
        <w:lastRenderedPageBreak/>
        <w:t>Author Contributions</w:t>
      </w:r>
      <w:r w:rsidRPr="00484581">
        <w:rPr>
          <w:rFonts w:cs="Calibri"/>
        </w:rPr>
        <w:t xml:space="preserve">: </w:t>
      </w:r>
      <w:r w:rsidR="000B1426" w:rsidRPr="00484581">
        <w:rPr>
          <w:rFonts w:cs="Calibri"/>
        </w:rPr>
        <w:t>Study supervisors: Melissa</w:t>
      </w:r>
      <w:r w:rsidR="00CF1F70" w:rsidRPr="00484581">
        <w:rPr>
          <w:rFonts w:cs="Calibri"/>
        </w:rPr>
        <w:t xml:space="preserve"> Gladstone</w:t>
      </w:r>
      <w:r w:rsidR="000B1426" w:rsidRPr="00484581">
        <w:rPr>
          <w:rFonts w:cs="Calibri"/>
        </w:rPr>
        <w:t xml:space="preserve">, Don </w:t>
      </w:r>
      <w:proofErr w:type="spellStart"/>
      <w:r w:rsidR="00CF1F70" w:rsidRPr="00484581">
        <w:rPr>
          <w:rFonts w:cs="Calibri"/>
        </w:rPr>
        <w:t>Mathanga</w:t>
      </w:r>
      <w:proofErr w:type="spellEnd"/>
      <w:r w:rsidR="00CF1F70" w:rsidRPr="00484581">
        <w:rPr>
          <w:rFonts w:cs="Calibri"/>
        </w:rPr>
        <w:t xml:space="preserve"> </w:t>
      </w:r>
      <w:r w:rsidR="000B1426" w:rsidRPr="00484581">
        <w:rPr>
          <w:rFonts w:cs="Calibri"/>
        </w:rPr>
        <w:t>and Felix</w:t>
      </w:r>
      <w:r w:rsidR="00CF1F70" w:rsidRPr="00484581">
        <w:rPr>
          <w:rFonts w:cs="Calibri"/>
        </w:rPr>
        <w:t xml:space="preserve"> </w:t>
      </w:r>
      <w:proofErr w:type="spellStart"/>
      <w:r w:rsidR="00CF1F70" w:rsidRPr="00484581">
        <w:rPr>
          <w:rFonts w:cs="Calibri"/>
        </w:rPr>
        <w:t>Kauye</w:t>
      </w:r>
      <w:proofErr w:type="spellEnd"/>
      <w:r w:rsidR="000B1426" w:rsidRPr="00484581">
        <w:rPr>
          <w:rFonts w:cs="Calibri"/>
        </w:rPr>
        <w:t xml:space="preserve">; </w:t>
      </w:r>
      <w:r w:rsidRPr="00484581">
        <w:rPr>
          <w:rFonts w:cs="Calibri"/>
        </w:rPr>
        <w:t>Contributed to the writing of the paper: Charles, Melissa, Don and Felix</w:t>
      </w:r>
      <w:r w:rsidR="000B1426" w:rsidRPr="00484581">
        <w:rPr>
          <w:rFonts w:cs="Calibri"/>
        </w:rPr>
        <w:t>;</w:t>
      </w:r>
      <w:r w:rsidRPr="00484581">
        <w:rPr>
          <w:rFonts w:cs="Calibri"/>
        </w:rPr>
        <w:t xml:space="preserve"> Concept and design of paper: Charles</w:t>
      </w:r>
      <w:r w:rsidR="000B1426" w:rsidRPr="00484581">
        <w:rPr>
          <w:rFonts w:cs="Calibri"/>
        </w:rPr>
        <w:t>; and</w:t>
      </w:r>
      <w:r w:rsidRPr="00484581">
        <w:rPr>
          <w:rFonts w:cs="Calibri"/>
        </w:rPr>
        <w:t xml:space="preserve"> </w:t>
      </w:r>
      <w:r w:rsidR="00CF1F70" w:rsidRPr="00484581">
        <w:rPr>
          <w:rFonts w:cs="Calibri"/>
        </w:rPr>
        <w:t>t</w:t>
      </w:r>
      <w:r w:rsidRPr="00484581">
        <w:rPr>
          <w:rFonts w:cs="Calibri"/>
        </w:rPr>
        <w:t xml:space="preserve">he </w:t>
      </w:r>
      <w:r w:rsidR="00CF1F70" w:rsidRPr="00484581">
        <w:rPr>
          <w:rFonts w:cs="Calibri"/>
        </w:rPr>
        <w:t>d</w:t>
      </w:r>
      <w:r w:rsidR="004D2ECE" w:rsidRPr="00484581">
        <w:rPr>
          <w:rFonts w:cs="Calibri"/>
        </w:rPr>
        <w:t>iscussion</w:t>
      </w:r>
      <w:r w:rsidRPr="00484581">
        <w:rPr>
          <w:rFonts w:cs="Calibri"/>
        </w:rPr>
        <w:t>: Charles and Melissa.</w:t>
      </w:r>
      <w:r w:rsidR="000B1426" w:rsidRPr="00484581">
        <w:rPr>
          <w:rFonts w:cs="Calibri"/>
        </w:rPr>
        <w:t xml:space="preserve"> Critical revisions of the paper: Melissa</w:t>
      </w:r>
      <w:r w:rsidR="00CF1F70" w:rsidRPr="00484581">
        <w:rPr>
          <w:rFonts w:cs="Calibri"/>
        </w:rPr>
        <w:t xml:space="preserve"> Gladstone</w:t>
      </w:r>
      <w:r w:rsidR="000B1426" w:rsidRPr="00484581">
        <w:rPr>
          <w:rFonts w:cs="Calibri"/>
        </w:rPr>
        <w:t xml:space="preserve">. </w:t>
      </w:r>
    </w:p>
    <w:p w:rsidR="000E130A" w:rsidRPr="003B5AB7" w:rsidRDefault="000E130A" w:rsidP="000E130A">
      <w:pPr>
        <w:jc w:val="both"/>
        <w:rPr>
          <w:b/>
          <w:bCs/>
          <w:iCs/>
        </w:rPr>
      </w:pPr>
      <w:bookmarkStart w:id="14" w:name="_Toc422331576"/>
      <w:r>
        <w:rPr>
          <w:b/>
          <w:bCs/>
          <w:iCs/>
        </w:rPr>
        <w:t>Conflict of interest</w:t>
      </w:r>
    </w:p>
    <w:p w:rsidR="000E130A" w:rsidRPr="0059221F" w:rsidRDefault="000E130A" w:rsidP="000E130A">
      <w:pPr>
        <w:jc w:val="both"/>
      </w:pPr>
      <w:r w:rsidRPr="0059221F">
        <w:t xml:space="preserve">We wish to confirm that there are no known conflicts of interest associated with this publication and there has been no significant financial support for this work that could have influenced its outcome. We confirm that the manuscript has been read and approved by all named authors and that there are no other persons who satisfied the criteria for authorship but are not listed. We further confirm that the order of authors listed in the manuscript has been approved by all of us. We confirm that we have given due consideration to the protection of intellectual property associated with this work and that there are no impediments to publication, including the timing of publication, with respect to intellectual property. In so doing we confirm that we have followed the regulations of our institutions concerning intellectual property. We understand that the Corresponding Author is the sole contact for the Editorial process (including Editorial Manager and direct communications with the office). He is responsible for communicating with the other authors about progress, submissions of revisions and final approval of proofs. We confirm that we have provided a current, correct email address which is accessible by the Corresponding Author and which has been configured to accept email from cgmasulani@gmail.com </w:t>
      </w:r>
    </w:p>
    <w:p w:rsidR="00AD6BFB" w:rsidRPr="00484581" w:rsidRDefault="00AD6BFB">
      <w:pPr>
        <w:rPr>
          <w:rFonts w:eastAsiaTheme="majorEastAsia" w:cstheme="majorBidi"/>
          <w:b/>
          <w:bCs/>
          <w:lang w:val="en-GB"/>
        </w:rPr>
      </w:pPr>
      <w:bookmarkStart w:id="15" w:name="_GoBack"/>
      <w:bookmarkEnd w:id="15"/>
      <w:r w:rsidRPr="00484581">
        <w:rPr>
          <w:lang w:val="en-GB"/>
        </w:rPr>
        <w:br w:type="page"/>
      </w:r>
    </w:p>
    <w:p w:rsidR="00AB46E6" w:rsidRPr="00484581" w:rsidRDefault="00D907D9" w:rsidP="00713492">
      <w:pPr>
        <w:pStyle w:val="Heading1"/>
        <w:rPr>
          <w:lang w:val="en-GB"/>
        </w:rPr>
      </w:pPr>
      <w:r w:rsidRPr="00484581">
        <w:rPr>
          <w:lang w:val="en-GB"/>
        </w:rPr>
        <w:lastRenderedPageBreak/>
        <w:t>References:</w:t>
      </w:r>
      <w:bookmarkEnd w:id="14"/>
    </w:p>
    <w:p w:rsidR="000A3B87" w:rsidRPr="00484581" w:rsidRDefault="004C2762" w:rsidP="000A3B87">
      <w:pPr>
        <w:spacing w:after="0" w:line="240" w:lineRule="auto"/>
        <w:ind w:left="720" w:hanging="720"/>
        <w:jc w:val="both"/>
        <w:rPr>
          <w:rFonts w:ascii="Calibri" w:hAnsi="Calibri" w:cs="MyriadPro-It"/>
          <w:i/>
          <w:iCs/>
          <w:noProof/>
          <w:lang w:val="en-GB"/>
        </w:rPr>
      </w:pPr>
      <w:r w:rsidRPr="00484581">
        <w:rPr>
          <w:rFonts w:cs="MyriadPro-It"/>
          <w:i/>
          <w:iCs/>
          <w:lang w:val="en-GB"/>
        </w:rPr>
        <w:fldChar w:fldCharType="begin"/>
      </w:r>
      <w:r w:rsidRPr="00484581">
        <w:rPr>
          <w:rFonts w:cs="MyriadPro-It"/>
          <w:i/>
          <w:iCs/>
          <w:lang w:val="en-GB"/>
        </w:rPr>
        <w:instrText xml:space="preserve"> ADDIN EN.REFLIST </w:instrText>
      </w:r>
      <w:r w:rsidRPr="00484581">
        <w:rPr>
          <w:rFonts w:cs="MyriadPro-It"/>
          <w:i/>
          <w:iCs/>
          <w:lang w:val="en-GB"/>
        </w:rPr>
        <w:fldChar w:fldCharType="separate"/>
      </w:r>
      <w:bookmarkStart w:id="16" w:name="_ENREF_1"/>
      <w:r w:rsidR="000A3B87" w:rsidRPr="00484581">
        <w:rPr>
          <w:rFonts w:ascii="Calibri" w:hAnsi="Calibri" w:cs="MyriadPro-It"/>
          <w:i/>
          <w:iCs/>
          <w:noProof/>
          <w:lang w:val="en-GB"/>
        </w:rPr>
        <w:t>AAIDD. (2013). Definition of Disability.   Retrieved 21 June, 2015, from Http:/aaidd.org/intellectual-disability/definition#Va4iXkw_wo</w:t>
      </w:r>
      <w:bookmarkEnd w:id="16"/>
    </w:p>
    <w:p w:rsidR="000A3B87" w:rsidRPr="00484581" w:rsidRDefault="000A3B87" w:rsidP="000A3B87">
      <w:pPr>
        <w:spacing w:after="0" w:line="240" w:lineRule="auto"/>
        <w:ind w:left="720" w:hanging="720"/>
        <w:jc w:val="both"/>
        <w:rPr>
          <w:rFonts w:ascii="Calibri" w:hAnsi="Calibri" w:cs="MyriadPro-It"/>
          <w:i/>
          <w:iCs/>
          <w:noProof/>
          <w:lang w:val="en-GB"/>
        </w:rPr>
      </w:pPr>
      <w:bookmarkStart w:id="17" w:name="_ENREF_2"/>
      <w:r w:rsidRPr="00484581">
        <w:rPr>
          <w:rFonts w:ascii="Calibri" w:hAnsi="Calibri" w:cs="MyriadPro-It"/>
          <w:i/>
          <w:iCs/>
          <w:noProof/>
          <w:lang w:val="en-GB"/>
        </w:rPr>
        <w:t>Abidin, R. R. (1995). Parent Stress Index- Manual (P. P. Press Ed.). Charlottesville, VA.</w:t>
      </w:r>
      <w:bookmarkEnd w:id="17"/>
    </w:p>
    <w:p w:rsidR="000A3B87" w:rsidRPr="00484581" w:rsidRDefault="000A3B87" w:rsidP="000A3B87">
      <w:pPr>
        <w:spacing w:after="0" w:line="240" w:lineRule="auto"/>
        <w:ind w:left="720" w:hanging="720"/>
        <w:jc w:val="both"/>
        <w:rPr>
          <w:rFonts w:ascii="Calibri" w:hAnsi="Calibri" w:cs="MyriadPro-It"/>
          <w:i/>
          <w:iCs/>
          <w:noProof/>
          <w:lang w:val="en-GB"/>
        </w:rPr>
      </w:pPr>
      <w:bookmarkStart w:id="18" w:name="_ENREF_3"/>
      <w:r w:rsidRPr="00484581">
        <w:rPr>
          <w:rFonts w:ascii="Calibri" w:hAnsi="Calibri" w:cs="MyriadPro-It"/>
          <w:i/>
          <w:iCs/>
          <w:noProof/>
          <w:lang w:val="en-GB"/>
        </w:rPr>
        <w:t>Achenbach, T. (2000). Manual for the Child Behavior Checklist 1½-5. Burlington, VT.: University of Vermont.</w:t>
      </w:r>
      <w:bookmarkEnd w:id="18"/>
    </w:p>
    <w:p w:rsidR="000A3B87" w:rsidRPr="00484581" w:rsidRDefault="000A3B87" w:rsidP="000A3B87">
      <w:pPr>
        <w:spacing w:after="0" w:line="240" w:lineRule="auto"/>
        <w:ind w:left="720" w:hanging="720"/>
        <w:jc w:val="both"/>
        <w:rPr>
          <w:rFonts w:ascii="Calibri" w:hAnsi="Calibri" w:cs="MyriadPro-It"/>
          <w:i/>
          <w:iCs/>
          <w:noProof/>
          <w:lang w:val="en-GB"/>
        </w:rPr>
      </w:pPr>
      <w:bookmarkStart w:id="19" w:name="_ENREF_4"/>
      <w:r w:rsidRPr="00484581">
        <w:rPr>
          <w:rFonts w:ascii="Calibri" w:hAnsi="Calibri" w:cs="MyriadPro-It"/>
          <w:i/>
          <w:iCs/>
          <w:noProof/>
          <w:lang w:val="en-GB"/>
        </w:rPr>
        <w:t>Achenbach T, M., &amp; Rescorla L, A. (2000). Manual of the ASEBA Preschool Forms &amp; Profiles. Burlington: University of Vermont,.</w:t>
      </w:r>
      <w:bookmarkEnd w:id="19"/>
    </w:p>
    <w:p w:rsidR="000A3B87" w:rsidRPr="00484581" w:rsidRDefault="000A3B87" w:rsidP="00D0477B">
      <w:pPr>
        <w:spacing w:line="240" w:lineRule="auto"/>
        <w:ind w:left="720" w:hanging="720"/>
        <w:jc w:val="both"/>
        <w:rPr>
          <w:rFonts w:ascii="Calibri" w:hAnsi="Calibri" w:cs="MyriadPro-It"/>
          <w:i/>
          <w:iCs/>
          <w:noProof/>
          <w:lang w:val="en-GB"/>
        </w:rPr>
      </w:pPr>
      <w:bookmarkStart w:id="20" w:name="_ENREF_5"/>
      <w:r w:rsidRPr="00484581">
        <w:rPr>
          <w:rFonts w:ascii="Calibri" w:hAnsi="Calibri" w:cs="MyriadPro-It"/>
          <w:i/>
          <w:iCs/>
          <w:noProof/>
          <w:lang w:val="en-GB"/>
        </w:rPr>
        <w:t>Arnold, D. S., O’Leary, S. G., Wolff, L. S., &amp; Acker, M. M. (1993). The Parenting Scale: A measure of dysfunctional parenting in</w:t>
      </w:r>
      <w:r w:rsidR="00D0477B" w:rsidRPr="00484581">
        <w:rPr>
          <w:rFonts w:ascii="Calibri" w:hAnsi="Calibri" w:cs="MyriadPro-It"/>
          <w:i/>
          <w:iCs/>
          <w:noProof/>
          <w:lang w:val="en-GB"/>
        </w:rPr>
        <w:t xml:space="preserve"> discipline sit</w:t>
      </w:r>
      <w:r w:rsidR="00480B93" w:rsidRPr="00484581">
        <w:rPr>
          <w:rFonts w:ascii="Calibri" w:hAnsi="Calibri" w:cs="MyriadPro-It"/>
          <w:i/>
          <w:iCs/>
          <w:noProof/>
          <w:lang w:val="en-GB"/>
        </w:rPr>
        <w:t>uations</w:t>
      </w:r>
      <w:r w:rsidR="00D0477B" w:rsidRPr="00484581">
        <w:rPr>
          <w:rFonts w:ascii="Calibri" w:hAnsi="Calibri" w:cs="MyriadPro-It"/>
          <w:i/>
          <w:iCs/>
          <w:noProof/>
          <w:lang w:val="en-GB"/>
        </w:rPr>
        <w:t xml:space="preserve">,  </w:t>
      </w:r>
      <w:r w:rsidRPr="00484581">
        <w:rPr>
          <w:rFonts w:ascii="Calibri" w:hAnsi="Calibri" w:cs="MyriadPro-It"/>
          <w:i/>
          <w:iCs/>
          <w:noProof/>
          <w:lang w:val="en-GB"/>
        </w:rPr>
        <w:t xml:space="preserve">Psychological Assessment, 5, 137-144. </w:t>
      </w:r>
      <w:bookmarkEnd w:id="20"/>
    </w:p>
    <w:p w:rsidR="000A3B87" w:rsidRPr="00484581" w:rsidRDefault="000A3B87" w:rsidP="000A3B87">
      <w:pPr>
        <w:spacing w:after="0" w:line="240" w:lineRule="auto"/>
        <w:ind w:left="720" w:hanging="720"/>
        <w:jc w:val="both"/>
        <w:rPr>
          <w:rFonts w:ascii="Calibri" w:hAnsi="Calibri" w:cs="MyriadPro-It"/>
          <w:i/>
          <w:iCs/>
          <w:noProof/>
          <w:lang w:val="en-GB"/>
        </w:rPr>
      </w:pPr>
      <w:bookmarkStart w:id="21" w:name="_ENREF_6"/>
      <w:r w:rsidRPr="00484581">
        <w:rPr>
          <w:rFonts w:ascii="Calibri" w:hAnsi="Calibri" w:cs="MyriadPro-It"/>
          <w:i/>
          <w:iCs/>
          <w:noProof/>
          <w:lang w:val="en-GB"/>
        </w:rPr>
        <w:t xml:space="preserve">Bagner, D., M. , &amp; Eyberg, S., M. (2007). Parent-Child Interaction Therapy for Disruptive Behavior in Children with Mental Retardation: A Randomized Controlled Trial. Journal of Clinical Child and Adolescent Psychology, 36(3), 418-429. </w:t>
      </w:r>
      <w:bookmarkEnd w:id="21"/>
    </w:p>
    <w:p w:rsidR="000A3B87" w:rsidRPr="00484581" w:rsidRDefault="000A3B87" w:rsidP="000A3B87">
      <w:pPr>
        <w:spacing w:after="0" w:line="240" w:lineRule="auto"/>
        <w:ind w:left="720" w:hanging="720"/>
        <w:jc w:val="both"/>
        <w:rPr>
          <w:rFonts w:ascii="Calibri" w:hAnsi="Calibri" w:cs="MyriadPro-It"/>
          <w:i/>
          <w:iCs/>
          <w:noProof/>
          <w:lang w:val="en-GB"/>
        </w:rPr>
      </w:pPr>
      <w:bookmarkStart w:id="22" w:name="_ENREF_7"/>
      <w:r w:rsidRPr="00484581">
        <w:rPr>
          <w:rFonts w:ascii="Calibri" w:hAnsi="Calibri" w:cs="MyriadPro-It"/>
          <w:i/>
          <w:iCs/>
          <w:noProof/>
          <w:lang w:val="en-GB"/>
        </w:rPr>
        <w:t>Ballou, M., B. (1995). Psychological interventions: a guide to strategies: Greenwood Publishing Group.</w:t>
      </w:r>
      <w:bookmarkEnd w:id="22"/>
    </w:p>
    <w:p w:rsidR="000A3B87" w:rsidRPr="00484581" w:rsidRDefault="00480B93" w:rsidP="000A3B87">
      <w:pPr>
        <w:spacing w:after="0" w:line="240" w:lineRule="auto"/>
        <w:ind w:left="720" w:hanging="720"/>
        <w:jc w:val="both"/>
        <w:rPr>
          <w:rFonts w:ascii="Calibri" w:hAnsi="Calibri" w:cs="MyriadPro-It"/>
          <w:i/>
          <w:iCs/>
          <w:noProof/>
          <w:lang w:val="en-GB"/>
        </w:rPr>
      </w:pPr>
      <w:bookmarkStart w:id="23" w:name="_ENREF_8"/>
      <w:r w:rsidRPr="00484581">
        <w:rPr>
          <w:rFonts w:ascii="Calibri" w:hAnsi="Calibri" w:cs="MyriadPro-It"/>
          <w:i/>
          <w:iCs/>
          <w:noProof/>
          <w:lang w:val="en-GB"/>
        </w:rPr>
        <w:t>World Bank, W. H. O.</w:t>
      </w:r>
      <w:r w:rsidR="000A3B87" w:rsidRPr="00484581">
        <w:rPr>
          <w:rFonts w:ascii="Calibri" w:hAnsi="Calibri" w:cs="MyriadPro-It"/>
          <w:i/>
          <w:iCs/>
          <w:noProof/>
          <w:lang w:val="en-GB"/>
        </w:rPr>
        <w:t>(2011). Th</w:t>
      </w:r>
      <w:r w:rsidRPr="00484581">
        <w:rPr>
          <w:rFonts w:ascii="Calibri" w:hAnsi="Calibri" w:cs="MyriadPro-It"/>
          <w:i/>
          <w:iCs/>
          <w:noProof/>
          <w:lang w:val="en-GB"/>
        </w:rPr>
        <w:t xml:space="preserve">e World Report on Disability, </w:t>
      </w:r>
      <w:r w:rsidR="000A3B87" w:rsidRPr="00484581">
        <w:rPr>
          <w:rFonts w:ascii="Calibri" w:hAnsi="Calibri" w:cs="MyriadPro-It"/>
          <w:i/>
          <w:iCs/>
          <w:noProof/>
          <w:lang w:val="en-GB"/>
        </w:rPr>
        <w:t>Geneva, Switzerland: WHO.</w:t>
      </w:r>
      <w:bookmarkEnd w:id="23"/>
    </w:p>
    <w:p w:rsidR="000A3B87" w:rsidRPr="00484581" w:rsidRDefault="000A3B87" w:rsidP="000A3B87">
      <w:pPr>
        <w:spacing w:after="0" w:line="240" w:lineRule="auto"/>
        <w:ind w:left="720" w:hanging="720"/>
        <w:jc w:val="both"/>
        <w:rPr>
          <w:rFonts w:ascii="Calibri" w:hAnsi="Calibri" w:cs="MyriadPro-It"/>
          <w:i/>
          <w:iCs/>
          <w:noProof/>
          <w:lang w:val="en-GB"/>
        </w:rPr>
      </w:pPr>
      <w:bookmarkStart w:id="24" w:name="_ENREF_9"/>
      <w:r w:rsidRPr="00484581">
        <w:rPr>
          <w:rFonts w:ascii="Calibri" w:hAnsi="Calibri" w:cs="MyriadPro-It"/>
          <w:i/>
          <w:iCs/>
          <w:noProof/>
          <w:lang w:val="en-GB"/>
        </w:rPr>
        <w:t xml:space="preserve">Basnet, B., Jaiswal, M., Adhikari, B., &amp; Shyangwa, P. M. (2012). Depression among undergraduate medical students. Kathmandu Univ Med J (KUMJ), 10(39), 56-59. </w:t>
      </w:r>
      <w:bookmarkEnd w:id="24"/>
    </w:p>
    <w:p w:rsidR="000A3B87" w:rsidRPr="00484581" w:rsidRDefault="000A3B87" w:rsidP="000A3B87">
      <w:pPr>
        <w:spacing w:after="0" w:line="240" w:lineRule="auto"/>
        <w:ind w:left="720" w:hanging="720"/>
        <w:jc w:val="both"/>
        <w:rPr>
          <w:rFonts w:ascii="Calibri" w:hAnsi="Calibri" w:cs="MyriadPro-It"/>
          <w:i/>
          <w:iCs/>
          <w:noProof/>
          <w:lang w:val="en-GB"/>
        </w:rPr>
      </w:pPr>
      <w:bookmarkStart w:id="25" w:name="_ENREF_10"/>
      <w:r w:rsidRPr="00484581">
        <w:rPr>
          <w:rFonts w:ascii="Calibri" w:hAnsi="Calibri" w:cs="MyriadPro-It"/>
          <w:i/>
          <w:iCs/>
          <w:noProof/>
          <w:lang w:val="en-GB"/>
        </w:rPr>
        <w:t>Beck, A., T. , S</w:t>
      </w:r>
      <w:r w:rsidR="00480B93" w:rsidRPr="00484581">
        <w:rPr>
          <w:rFonts w:ascii="Calibri" w:hAnsi="Calibri" w:cs="MyriadPro-It"/>
          <w:i/>
          <w:iCs/>
          <w:noProof/>
          <w:lang w:val="en-GB"/>
        </w:rPr>
        <w:t xml:space="preserve">teer, R., A., &amp; Brown, G., K. </w:t>
      </w:r>
      <w:r w:rsidRPr="00484581">
        <w:rPr>
          <w:rFonts w:ascii="Calibri" w:hAnsi="Calibri" w:cs="MyriadPro-It"/>
          <w:i/>
          <w:iCs/>
          <w:noProof/>
          <w:lang w:val="en-GB"/>
        </w:rPr>
        <w:t>(1996). Manual for the Beck Depression Inventory-II. San Antonio.</w:t>
      </w:r>
      <w:bookmarkEnd w:id="25"/>
    </w:p>
    <w:p w:rsidR="000A3B87" w:rsidRPr="00484581" w:rsidRDefault="000A3B87" w:rsidP="000A3B87">
      <w:pPr>
        <w:spacing w:after="0" w:line="240" w:lineRule="auto"/>
        <w:ind w:left="720" w:hanging="720"/>
        <w:jc w:val="both"/>
        <w:rPr>
          <w:rFonts w:ascii="Calibri" w:hAnsi="Calibri" w:cs="MyriadPro-It"/>
          <w:i/>
          <w:iCs/>
          <w:noProof/>
          <w:lang w:val="en-GB"/>
        </w:rPr>
      </w:pPr>
      <w:bookmarkStart w:id="26" w:name="_ENREF_11"/>
      <w:r w:rsidRPr="00484581">
        <w:rPr>
          <w:rFonts w:ascii="Calibri" w:hAnsi="Calibri" w:cs="MyriadPro-It"/>
          <w:i/>
          <w:iCs/>
          <w:noProof/>
          <w:lang w:val="en-GB"/>
        </w:rPr>
        <w:t>Bilgin, S., &amp; Gozum, S. (2009). Reducing burnout in mothers with an intellectually disabled child: an education programme. J</w:t>
      </w:r>
      <w:r w:rsidR="00480B93" w:rsidRPr="00484581">
        <w:rPr>
          <w:rFonts w:ascii="Calibri" w:hAnsi="Calibri" w:cs="MyriadPro-It"/>
          <w:i/>
          <w:iCs/>
          <w:noProof/>
          <w:lang w:val="en-GB"/>
        </w:rPr>
        <w:t>ournal of</w:t>
      </w:r>
      <w:r w:rsidRPr="00484581">
        <w:rPr>
          <w:rFonts w:ascii="Calibri" w:hAnsi="Calibri" w:cs="MyriadPro-It"/>
          <w:i/>
          <w:iCs/>
          <w:noProof/>
          <w:lang w:val="en-GB"/>
        </w:rPr>
        <w:t xml:space="preserve"> Adv Nurs, 65(12), 2552-2561. </w:t>
      </w:r>
      <w:bookmarkEnd w:id="26"/>
    </w:p>
    <w:p w:rsidR="000A3B87" w:rsidRPr="00484581" w:rsidRDefault="000A3B87" w:rsidP="000A3B87">
      <w:pPr>
        <w:spacing w:after="0" w:line="240" w:lineRule="auto"/>
        <w:ind w:left="720" w:hanging="720"/>
        <w:jc w:val="both"/>
        <w:rPr>
          <w:rFonts w:ascii="Calibri" w:hAnsi="Calibri" w:cs="MyriadPro-It"/>
          <w:i/>
          <w:iCs/>
          <w:noProof/>
          <w:lang w:val="en-GB"/>
        </w:rPr>
      </w:pPr>
      <w:bookmarkStart w:id="27" w:name="_ENREF_12"/>
      <w:r w:rsidRPr="00484581">
        <w:rPr>
          <w:rFonts w:ascii="Calibri" w:hAnsi="Calibri" w:cs="MyriadPro-It"/>
          <w:i/>
          <w:iCs/>
          <w:noProof/>
          <w:lang w:val="en-GB"/>
        </w:rPr>
        <w:t xml:space="preserve">Dunst, J., Jerkins, V., &amp; Trivette, C., M. (1984). The family support Scale: reliability and validity. Journal of Indiv Fam community(145-52). </w:t>
      </w:r>
      <w:bookmarkEnd w:id="27"/>
    </w:p>
    <w:p w:rsidR="000A3B87" w:rsidRPr="00484581" w:rsidRDefault="000A3B87" w:rsidP="000A3B87">
      <w:pPr>
        <w:spacing w:after="0" w:line="240" w:lineRule="auto"/>
        <w:ind w:left="720" w:hanging="720"/>
        <w:jc w:val="both"/>
        <w:rPr>
          <w:rFonts w:ascii="Calibri" w:hAnsi="Calibri" w:cs="MyriadPro-It"/>
          <w:i/>
          <w:iCs/>
          <w:noProof/>
          <w:lang w:val="en-GB"/>
        </w:rPr>
      </w:pPr>
      <w:bookmarkStart w:id="28" w:name="_ENREF_13"/>
      <w:r w:rsidRPr="00484581">
        <w:rPr>
          <w:rFonts w:ascii="Calibri" w:hAnsi="Calibri" w:cs="MyriadPro-It"/>
          <w:i/>
          <w:iCs/>
          <w:noProof/>
          <w:lang w:val="en-GB"/>
        </w:rPr>
        <w:t xml:space="preserve">Dykens, E. M., Fisher, M. H., Taylor, J., Lambert, W., &amp; Miodrag, N. (2014 ). Reducing distress in mothers of children with autism and other disabilities: a randomized trial. Pediatrics., 134(2), 54-63. </w:t>
      </w:r>
      <w:bookmarkEnd w:id="28"/>
    </w:p>
    <w:p w:rsidR="000A3B87" w:rsidRPr="00484581" w:rsidRDefault="000A3B87" w:rsidP="000A3B87">
      <w:pPr>
        <w:spacing w:after="0" w:line="240" w:lineRule="auto"/>
        <w:ind w:left="720" w:hanging="720"/>
        <w:jc w:val="both"/>
        <w:rPr>
          <w:rFonts w:ascii="Calibri" w:hAnsi="Calibri" w:cs="MyriadPro-It"/>
          <w:i/>
          <w:iCs/>
          <w:noProof/>
          <w:lang w:val="en-GB"/>
        </w:rPr>
      </w:pPr>
      <w:bookmarkStart w:id="29" w:name="_ENREF_14"/>
      <w:r w:rsidRPr="00484581">
        <w:rPr>
          <w:rFonts w:ascii="Calibri" w:hAnsi="Calibri" w:cs="MyriadPro-It"/>
          <w:i/>
          <w:iCs/>
          <w:noProof/>
          <w:lang w:val="en-GB"/>
        </w:rPr>
        <w:t xml:space="preserve">Emerson, E. (2005). Use of the strengths and difficulties questionnaire to assess the mental health needs of children and adolescents with intellectual disabilities. Journal of Intellectual and Developmental Disability., 30, 14-23. </w:t>
      </w:r>
      <w:bookmarkEnd w:id="29"/>
    </w:p>
    <w:p w:rsidR="000A3B87" w:rsidRPr="00484581" w:rsidRDefault="000A3B87" w:rsidP="000A3B87">
      <w:pPr>
        <w:spacing w:after="0" w:line="240" w:lineRule="auto"/>
        <w:ind w:left="720" w:hanging="720"/>
        <w:jc w:val="both"/>
        <w:rPr>
          <w:rFonts w:ascii="Calibri" w:hAnsi="Calibri" w:cs="MyriadPro-It"/>
          <w:i/>
          <w:iCs/>
          <w:noProof/>
          <w:lang w:val="en-GB"/>
        </w:rPr>
      </w:pPr>
      <w:bookmarkStart w:id="30" w:name="_ENREF_15"/>
      <w:r w:rsidRPr="00484581">
        <w:rPr>
          <w:rFonts w:ascii="Calibri" w:hAnsi="Calibri" w:cs="MyriadPro-It"/>
          <w:i/>
          <w:iCs/>
          <w:noProof/>
          <w:lang w:val="en-GB"/>
        </w:rPr>
        <w:t>Ergin, C. (1992  ). Burnout in doctors and nurses and Maslach Burnout Inventory adaptation. Ankara, Turkey: National Psychology Congress Scientific Works.</w:t>
      </w:r>
      <w:bookmarkEnd w:id="30"/>
    </w:p>
    <w:p w:rsidR="000A3B87" w:rsidRPr="00484581" w:rsidRDefault="000A3B87" w:rsidP="000A3B87">
      <w:pPr>
        <w:spacing w:after="0" w:line="240" w:lineRule="auto"/>
        <w:ind w:left="720" w:hanging="720"/>
        <w:jc w:val="both"/>
        <w:rPr>
          <w:rFonts w:ascii="Calibri" w:hAnsi="Calibri" w:cs="MyriadPro-It"/>
          <w:i/>
          <w:iCs/>
          <w:noProof/>
          <w:lang w:val="en-GB"/>
        </w:rPr>
      </w:pPr>
      <w:bookmarkStart w:id="31" w:name="_ENREF_16"/>
      <w:r w:rsidRPr="00484581">
        <w:rPr>
          <w:rFonts w:ascii="Calibri" w:hAnsi="Calibri" w:cs="MyriadPro-It"/>
          <w:i/>
          <w:iCs/>
          <w:noProof/>
          <w:lang w:val="en-GB"/>
        </w:rPr>
        <w:t>Eyberg, S., M., &amp; Pincus, D. (1999). Eyberg Child Behavior Inventory and Sutter-Eyberg Student Behaviour Inventory- Revised: Professional manual.</w:t>
      </w:r>
      <w:bookmarkEnd w:id="31"/>
    </w:p>
    <w:p w:rsidR="000A3B87" w:rsidRPr="00484581" w:rsidRDefault="000A3B87" w:rsidP="000A3B87">
      <w:pPr>
        <w:spacing w:after="0" w:line="240" w:lineRule="auto"/>
        <w:ind w:left="720" w:hanging="720"/>
        <w:jc w:val="both"/>
        <w:rPr>
          <w:rFonts w:ascii="Calibri" w:hAnsi="Calibri" w:cs="MyriadPro-It"/>
          <w:i/>
          <w:iCs/>
          <w:noProof/>
          <w:lang w:val="en-GB"/>
        </w:rPr>
      </w:pPr>
      <w:bookmarkStart w:id="32" w:name="_ENREF_17"/>
      <w:r w:rsidRPr="00484581">
        <w:rPr>
          <w:rFonts w:ascii="Calibri" w:hAnsi="Calibri" w:cs="MyriadPro-It"/>
          <w:i/>
          <w:iCs/>
          <w:noProof/>
          <w:lang w:val="en-GB"/>
        </w:rPr>
        <w:t xml:space="preserve">Feinberg, E., Augustyn, M., Fitzgerald, E., Sandler, J., Ferreira-Cesar, Z., Chen, N., . . . Silverstein, M. (2014). Improving maternal mental health after a child's diagnosis of autism spectrum disorder: results from a randomized clinical trial. JAMA Pediatr., 168(1), 40-46. </w:t>
      </w:r>
      <w:bookmarkEnd w:id="32"/>
    </w:p>
    <w:p w:rsidR="000A3B87" w:rsidRPr="00484581" w:rsidRDefault="000A3B87" w:rsidP="000A3B87">
      <w:pPr>
        <w:spacing w:after="0" w:line="240" w:lineRule="auto"/>
        <w:ind w:left="720" w:hanging="720"/>
        <w:jc w:val="both"/>
        <w:rPr>
          <w:rFonts w:ascii="Calibri" w:hAnsi="Calibri" w:cs="MyriadPro-It"/>
          <w:i/>
          <w:iCs/>
          <w:noProof/>
          <w:lang w:val="en-GB"/>
        </w:rPr>
      </w:pPr>
      <w:bookmarkStart w:id="33" w:name="_ENREF_18"/>
      <w:r w:rsidRPr="00484581">
        <w:rPr>
          <w:rFonts w:ascii="Calibri" w:hAnsi="Calibri" w:cs="MyriadPro-It"/>
          <w:i/>
          <w:iCs/>
          <w:noProof/>
          <w:lang w:val="en-GB"/>
        </w:rPr>
        <w:t xml:space="preserve">Feldman, M., A.,, Werner, S., E. , &amp; (2002). Collateral effects of behavioural parent training on families of children with developmental disabilities and behaviour disorders. Behavioural Interventions, 17, 75-83. </w:t>
      </w:r>
      <w:bookmarkEnd w:id="33"/>
    </w:p>
    <w:p w:rsidR="000A3B87" w:rsidRPr="00484581" w:rsidRDefault="000A3B87" w:rsidP="000A3B87">
      <w:pPr>
        <w:spacing w:after="0" w:line="240" w:lineRule="auto"/>
        <w:ind w:left="720" w:hanging="720"/>
        <w:jc w:val="both"/>
        <w:rPr>
          <w:rFonts w:ascii="Calibri" w:hAnsi="Calibri" w:cs="MyriadPro-It"/>
          <w:i/>
          <w:iCs/>
          <w:noProof/>
          <w:lang w:val="en-GB"/>
        </w:rPr>
      </w:pPr>
      <w:bookmarkStart w:id="34" w:name="_ENREF_19"/>
      <w:r w:rsidRPr="00484581">
        <w:rPr>
          <w:rFonts w:ascii="Calibri" w:hAnsi="Calibri" w:cs="MyriadPro-It"/>
          <w:i/>
          <w:iCs/>
          <w:noProof/>
          <w:lang w:val="en-GB"/>
        </w:rPr>
        <w:t xml:space="preserve">Friedrich, W., Greenberg, M., &amp; Crnic, K. (1983). A short-form of the questionnaire on resources and stress. American Journal of Mental Deficiency, 88, 41-48. </w:t>
      </w:r>
      <w:bookmarkEnd w:id="34"/>
    </w:p>
    <w:p w:rsidR="000A3B87" w:rsidRPr="00484581" w:rsidRDefault="000A3B87" w:rsidP="000A3B87">
      <w:pPr>
        <w:spacing w:after="0" w:line="240" w:lineRule="auto"/>
        <w:ind w:left="720" w:hanging="720"/>
        <w:jc w:val="both"/>
        <w:rPr>
          <w:rFonts w:ascii="Calibri" w:hAnsi="Calibri" w:cs="MyriadPro-It"/>
          <w:i/>
          <w:iCs/>
          <w:noProof/>
          <w:lang w:val="en-GB"/>
        </w:rPr>
      </w:pPr>
      <w:bookmarkStart w:id="35" w:name="_ENREF_20"/>
      <w:r w:rsidRPr="00484581">
        <w:rPr>
          <w:rFonts w:ascii="Calibri" w:hAnsi="Calibri" w:cs="MyriadPro-It"/>
          <w:i/>
          <w:iCs/>
          <w:noProof/>
          <w:lang w:val="en-GB"/>
        </w:rPr>
        <w:t xml:space="preserve">Gallagher, J. J., Beckman, P., &amp; Cross, A. H. (1983). Families of handicapped children: sources of stress and its amelioration. Exceptional Children, 50, 10-19. </w:t>
      </w:r>
      <w:bookmarkEnd w:id="35"/>
    </w:p>
    <w:p w:rsidR="000A3B87" w:rsidRPr="00484581" w:rsidRDefault="000A3B87" w:rsidP="000A3B87">
      <w:pPr>
        <w:spacing w:after="0" w:line="240" w:lineRule="auto"/>
        <w:ind w:left="720" w:hanging="720"/>
        <w:jc w:val="both"/>
        <w:rPr>
          <w:rFonts w:ascii="Calibri" w:hAnsi="Calibri" w:cs="MyriadPro-It"/>
          <w:i/>
          <w:iCs/>
          <w:noProof/>
          <w:lang w:val="en-GB"/>
        </w:rPr>
      </w:pPr>
      <w:bookmarkStart w:id="36" w:name="_ENREF_21"/>
      <w:r w:rsidRPr="00484581">
        <w:rPr>
          <w:rFonts w:ascii="Calibri" w:hAnsi="Calibri" w:cs="MyriadPro-It"/>
          <w:i/>
          <w:iCs/>
          <w:noProof/>
          <w:lang w:val="en-GB"/>
        </w:rPr>
        <w:t xml:space="preserve">Gath, A. (1977). The impact of an abnormal child upon the parents. British Journal Psychiatry, 130, 405-410. </w:t>
      </w:r>
      <w:bookmarkEnd w:id="36"/>
    </w:p>
    <w:p w:rsidR="000A3B87" w:rsidRPr="00484581" w:rsidRDefault="000A3B87" w:rsidP="000A3B87">
      <w:pPr>
        <w:spacing w:after="0" w:line="240" w:lineRule="auto"/>
        <w:ind w:left="720" w:hanging="720"/>
        <w:jc w:val="both"/>
        <w:rPr>
          <w:rFonts w:ascii="Calibri" w:hAnsi="Calibri" w:cs="MyriadPro-It"/>
          <w:i/>
          <w:iCs/>
          <w:noProof/>
          <w:lang w:val="en-GB"/>
        </w:rPr>
      </w:pPr>
      <w:bookmarkStart w:id="37" w:name="_ENREF_22"/>
      <w:r w:rsidRPr="00484581">
        <w:rPr>
          <w:rFonts w:ascii="Calibri" w:hAnsi="Calibri" w:cs="MyriadPro-It"/>
          <w:i/>
          <w:iCs/>
          <w:noProof/>
          <w:lang w:val="en-GB"/>
        </w:rPr>
        <w:t xml:space="preserve">George, C. (2011 ). Effectiveness of a Parent Training Program Adapted for Children With a Learning Disability. Learning Disability Practice, 14 18-24. </w:t>
      </w:r>
      <w:bookmarkEnd w:id="37"/>
    </w:p>
    <w:p w:rsidR="000A3B87" w:rsidRPr="00484581" w:rsidRDefault="000A3B87" w:rsidP="000A3B87">
      <w:pPr>
        <w:spacing w:after="0" w:line="240" w:lineRule="auto"/>
        <w:ind w:left="720" w:hanging="720"/>
        <w:jc w:val="both"/>
        <w:rPr>
          <w:rFonts w:ascii="Calibri" w:hAnsi="Calibri" w:cs="MyriadPro-It"/>
          <w:i/>
          <w:iCs/>
          <w:noProof/>
          <w:lang w:val="en-GB"/>
        </w:rPr>
      </w:pPr>
      <w:bookmarkStart w:id="38" w:name="_ENREF_23"/>
      <w:r w:rsidRPr="00484581">
        <w:rPr>
          <w:rFonts w:ascii="Calibri" w:hAnsi="Calibri" w:cs="MyriadPro-It"/>
          <w:i/>
          <w:iCs/>
          <w:noProof/>
          <w:lang w:val="en-GB"/>
        </w:rPr>
        <w:lastRenderedPageBreak/>
        <w:t xml:space="preserve">Glidden, L. M., &amp; Jobe, B. M. (2006). The longitudinal course of depression in adoptive and birth mothers of children with intellectual disabilities. Journal Policy Practice in Intellectual Disability 3, 139-142. </w:t>
      </w:r>
      <w:bookmarkEnd w:id="38"/>
    </w:p>
    <w:p w:rsidR="000A3B87" w:rsidRPr="00484581" w:rsidRDefault="000A3B87" w:rsidP="000A3B87">
      <w:pPr>
        <w:spacing w:after="0" w:line="240" w:lineRule="auto"/>
        <w:ind w:left="720" w:hanging="720"/>
        <w:jc w:val="both"/>
        <w:rPr>
          <w:rFonts w:ascii="Calibri" w:hAnsi="Calibri" w:cs="MyriadPro-It"/>
          <w:i/>
          <w:iCs/>
          <w:noProof/>
          <w:lang w:val="en-GB"/>
        </w:rPr>
      </w:pPr>
      <w:bookmarkStart w:id="39" w:name="_ENREF_24"/>
      <w:r w:rsidRPr="00484581">
        <w:rPr>
          <w:rFonts w:ascii="Calibri" w:hAnsi="Calibri" w:cs="MyriadPro-It"/>
          <w:i/>
          <w:iCs/>
          <w:noProof/>
          <w:lang w:val="en-GB"/>
        </w:rPr>
        <w:t xml:space="preserve">Gona, J., R, N. C., S, H., &amp; K, B. (2013). A Home based intervention using Augmentative and Alternative Communication (AAC) techniques in rural Kenya: what are the caregivers' experiences? Child: Care, Health and Development, 1-9. </w:t>
      </w:r>
      <w:bookmarkEnd w:id="39"/>
    </w:p>
    <w:p w:rsidR="000A3B87" w:rsidRPr="00484581" w:rsidRDefault="000A3B87" w:rsidP="000A3B87">
      <w:pPr>
        <w:spacing w:after="0" w:line="240" w:lineRule="auto"/>
        <w:ind w:left="720" w:hanging="720"/>
        <w:jc w:val="both"/>
        <w:rPr>
          <w:rFonts w:ascii="Calibri" w:hAnsi="Calibri" w:cs="MyriadPro-It"/>
          <w:i/>
          <w:iCs/>
          <w:noProof/>
          <w:lang w:val="en-GB"/>
        </w:rPr>
      </w:pPr>
      <w:bookmarkStart w:id="40" w:name="_ENREF_25"/>
      <w:r w:rsidRPr="00484581">
        <w:rPr>
          <w:rFonts w:ascii="Calibri" w:hAnsi="Calibri" w:cs="MyriadPro-It"/>
          <w:i/>
          <w:iCs/>
          <w:noProof/>
          <w:lang w:val="en-GB"/>
        </w:rPr>
        <w:t xml:space="preserve">Gona., Newton, C., R., Hartley, S., &amp; Bunning, K. (2013). A Home based intervention using Augmentative and Alternative Communication (AAC) techniques in rural Kenya: what are the caregivers' experiences? Child: Care, Health and Development, 1-9. </w:t>
      </w:r>
      <w:bookmarkEnd w:id="40"/>
    </w:p>
    <w:p w:rsidR="000A3B87" w:rsidRPr="00484581" w:rsidRDefault="00451626" w:rsidP="000A3B87">
      <w:pPr>
        <w:spacing w:after="0" w:line="240" w:lineRule="auto"/>
        <w:ind w:left="720" w:hanging="720"/>
        <w:jc w:val="both"/>
        <w:rPr>
          <w:rFonts w:ascii="Calibri" w:hAnsi="Calibri" w:cs="MyriadPro-It"/>
          <w:i/>
          <w:iCs/>
          <w:noProof/>
          <w:lang w:val="en-GB"/>
        </w:rPr>
      </w:pPr>
      <w:bookmarkStart w:id="41" w:name="_ENREF_26"/>
      <w:r w:rsidRPr="00484581">
        <w:rPr>
          <w:rFonts w:ascii="Calibri" w:hAnsi="Calibri" w:cs="MyriadPro-It"/>
          <w:i/>
          <w:iCs/>
          <w:noProof/>
          <w:lang w:val="en-GB"/>
        </w:rPr>
        <w:t xml:space="preserve">World Bank </w:t>
      </w:r>
      <w:r w:rsidR="000A3B87" w:rsidRPr="00484581">
        <w:rPr>
          <w:rFonts w:ascii="Calibri" w:hAnsi="Calibri" w:cs="MyriadPro-It"/>
          <w:i/>
          <w:iCs/>
          <w:noProof/>
          <w:lang w:val="en-GB"/>
        </w:rPr>
        <w:t xml:space="preserve">Group, T. </w:t>
      </w:r>
      <w:r w:rsidR="000B21A4" w:rsidRPr="00484581">
        <w:rPr>
          <w:rFonts w:ascii="Calibri" w:hAnsi="Calibri" w:cs="MyriadPro-It"/>
          <w:i/>
          <w:iCs/>
          <w:noProof/>
          <w:lang w:val="en-GB"/>
        </w:rPr>
        <w:t>(2015</w:t>
      </w:r>
      <w:r w:rsidR="000A3B87" w:rsidRPr="00484581">
        <w:rPr>
          <w:rFonts w:ascii="Calibri" w:hAnsi="Calibri" w:cs="MyriadPro-It"/>
          <w:i/>
          <w:iCs/>
          <w:noProof/>
          <w:lang w:val="en-GB"/>
        </w:rPr>
        <w:t xml:space="preserve">). Country and Lending Groups. from </w:t>
      </w:r>
      <w:hyperlink r:id="rId11" w:history="1">
        <w:r w:rsidR="000A3B87" w:rsidRPr="00484581">
          <w:rPr>
            <w:rStyle w:val="Hyperlink"/>
            <w:rFonts w:ascii="Calibri" w:hAnsi="Calibri" w:cs="MyriadPro-It"/>
            <w:i/>
            <w:iCs/>
            <w:noProof/>
            <w:color w:val="auto"/>
            <w:lang w:val="en-GB"/>
          </w:rPr>
          <w:t>http://data.worldbank.org/news/2015-country-classifications</w:t>
        </w:r>
        <w:bookmarkEnd w:id="41"/>
      </w:hyperlink>
    </w:p>
    <w:p w:rsidR="000A3B87" w:rsidRPr="00484581" w:rsidRDefault="000A3B87" w:rsidP="000A3B87">
      <w:pPr>
        <w:spacing w:after="0" w:line="240" w:lineRule="auto"/>
        <w:ind w:left="720" w:hanging="720"/>
        <w:jc w:val="both"/>
        <w:rPr>
          <w:rFonts w:ascii="Calibri" w:hAnsi="Calibri" w:cs="MyriadPro-It"/>
          <w:i/>
          <w:iCs/>
          <w:noProof/>
          <w:lang w:val="en-GB"/>
        </w:rPr>
      </w:pPr>
      <w:bookmarkStart w:id="42" w:name="_ENREF_27"/>
      <w:r w:rsidRPr="00484581">
        <w:rPr>
          <w:rFonts w:ascii="Calibri" w:hAnsi="Calibri" w:cs="MyriadPro-It"/>
          <w:i/>
          <w:iCs/>
          <w:noProof/>
          <w:lang w:val="en-GB"/>
        </w:rPr>
        <w:t xml:space="preserve">Hastings, &amp; Taunt, H. (2002). Positive perceptions in families of children with developmental disabilities. . Am J Ment Retard:, 107, 116-127. </w:t>
      </w:r>
      <w:bookmarkEnd w:id="42"/>
    </w:p>
    <w:p w:rsidR="000A3B87" w:rsidRPr="00484581" w:rsidRDefault="000A3B87" w:rsidP="000A3B87">
      <w:pPr>
        <w:spacing w:after="0" w:line="240" w:lineRule="auto"/>
        <w:ind w:left="720" w:hanging="720"/>
        <w:jc w:val="both"/>
        <w:rPr>
          <w:rFonts w:ascii="Calibri" w:hAnsi="Calibri" w:cs="MyriadPro-It"/>
          <w:i/>
          <w:iCs/>
          <w:noProof/>
          <w:lang w:val="en-GB"/>
        </w:rPr>
      </w:pPr>
      <w:bookmarkStart w:id="43" w:name="_ENREF_28"/>
      <w:r w:rsidRPr="00484581">
        <w:rPr>
          <w:rFonts w:ascii="Calibri" w:hAnsi="Calibri" w:cs="MyriadPro-It"/>
          <w:i/>
          <w:iCs/>
          <w:noProof/>
          <w:lang w:val="en-GB"/>
        </w:rPr>
        <w:t xml:space="preserve">Hastings, R. P., &amp; Beck, A. (2004). Practitioner Review: stress intervention for parents of children with intellectual disabilities. . Journal of Child Psychiatry, 45, 1338-1349. </w:t>
      </w:r>
      <w:bookmarkEnd w:id="43"/>
    </w:p>
    <w:p w:rsidR="000A3B87" w:rsidRPr="00484581" w:rsidRDefault="000A3B87" w:rsidP="000A3B87">
      <w:pPr>
        <w:spacing w:after="0" w:line="240" w:lineRule="auto"/>
        <w:ind w:left="720" w:hanging="720"/>
        <w:jc w:val="both"/>
        <w:rPr>
          <w:rFonts w:ascii="Calibri" w:hAnsi="Calibri" w:cs="MyriadPro-It"/>
          <w:i/>
          <w:iCs/>
          <w:noProof/>
          <w:lang w:val="en-GB"/>
        </w:rPr>
      </w:pPr>
      <w:bookmarkStart w:id="44" w:name="_ENREF_29"/>
      <w:r w:rsidRPr="00484581">
        <w:rPr>
          <w:rFonts w:ascii="Calibri" w:hAnsi="Calibri" w:cs="MyriadPro-It"/>
          <w:i/>
          <w:iCs/>
          <w:noProof/>
          <w:lang w:val="en-GB"/>
        </w:rPr>
        <w:t>Helander, E. (1993). Prejudice and Dignity: An Introduction to Community Based Rehabilitation. New York: United Nations Development Programme, .</w:t>
      </w:r>
      <w:bookmarkEnd w:id="44"/>
    </w:p>
    <w:p w:rsidR="000A3B87" w:rsidRPr="00484581" w:rsidRDefault="000A3B87" w:rsidP="000A3B87">
      <w:pPr>
        <w:spacing w:after="0" w:line="240" w:lineRule="auto"/>
        <w:ind w:left="720" w:hanging="720"/>
        <w:jc w:val="both"/>
        <w:rPr>
          <w:rFonts w:ascii="Calibri" w:hAnsi="Calibri" w:cs="MyriadPro-It"/>
          <w:i/>
          <w:iCs/>
          <w:noProof/>
          <w:lang w:val="en-GB"/>
        </w:rPr>
      </w:pPr>
      <w:bookmarkStart w:id="45" w:name="_ENREF_30"/>
      <w:r w:rsidRPr="00484581">
        <w:rPr>
          <w:rFonts w:ascii="Calibri" w:hAnsi="Calibri" w:cs="MyriadPro-It"/>
          <w:i/>
          <w:iCs/>
          <w:noProof/>
          <w:lang w:val="en-GB"/>
        </w:rPr>
        <w:t xml:space="preserve">Hudson, Matthews, J., Gavidia‐Payne, S., Cameron, C., Mildon, R., Radler, G., &amp; Nankervis, K. (2003). Evaluation of an intervention system for parents of children with intellectual disability and challenging behaviour. Journal of Intellectual Disability Research, 47(4‐5), 238-249. </w:t>
      </w:r>
      <w:bookmarkEnd w:id="45"/>
    </w:p>
    <w:p w:rsidR="000A3B87" w:rsidRPr="00484581" w:rsidRDefault="000A3B87" w:rsidP="000A3B87">
      <w:pPr>
        <w:spacing w:after="0" w:line="240" w:lineRule="auto"/>
        <w:ind w:left="720" w:hanging="720"/>
        <w:jc w:val="both"/>
        <w:rPr>
          <w:rFonts w:ascii="Calibri" w:hAnsi="Calibri" w:cs="MyriadPro-It"/>
          <w:i/>
          <w:iCs/>
          <w:noProof/>
          <w:lang w:val="en-GB"/>
        </w:rPr>
      </w:pPr>
      <w:bookmarkStart w:id="46" w:name="_ENREF_31"/>
      <w:r w:rsidRPr="00484581">
        <w:rPr>
          <w:rFonts w:ascii="Calibri" w:hAnsi="Calibri" w:cs="MyriadPro-It"/>
          <w:i/>
          <w:iCs/>
          <w:noProof/>
          <w:lang w:val="en-GB"/>
        </w:rPr>
        <w:t xml:space="preserve">Hudson, A. M., Mathew, s. J. M., &amp; Gavidia–Pague, S. T. (2003). Evaluation of an intervention system for parents of children with intellectual disabilities and challenging behavior. . Journal of Intellectual Disability Research, 47, 238 -249. </w:t>
      </w:r>
      <w:bookmarkEnd w:id="46"/>
    </w:p>
    <w:p w:rsidR="000A3B87" w:rsidRPr="00484581" w:rsidRDefault="000A3B87" w:rsidP="000A3B87">
      <w:pPr>
        <w:spacing w:after="0" w:line="240" w:lineRule="auto"/>
        <w:ind w:left="720" w:hanging="720"/>
        <w:jc w:val="both"/>
        <w:rPr>
          <w:rFonts w:ascii="Calibri" w:hAnsi="Calibri" w:cs="MyriadPro-It"/>
          <w:i/>
          <w:iCs/>
          <w:noProof/>
          <w:lang w:val="en-GB"/>
        </w:rPr>
      </w:pPr>
      <w:bookmarkStart w:id="47" w:name="_ENREF_32"/>
      <w:r w:rsidRPr="00484581">
        <w:rPr>
          <w:rFonts w:ascii="Calibri" w:hAnsi="Calibri" w:cs="MyriadPro-It"/>
          <w:i/>
          <w:iCs/>
          <w:noProof/>
          <w:lang w:val="en-GB"/>
        </w:rPr>
        <w:t>Kelly, A., Ghalaieny, T., &amp; Devitt, C. (2012). A Pilot Study of Early Intervention for Families With Children With or at Risk of an Intellectual Disability in Northern Malawi. Journal of Policy and Practice in Intellectual Disabilities, 9, 195-205</w:t>
      </w:r>
      <w:r w:rsidR="003841ED" w:rsidRPr="00484581">
        <w:rPr>
          <w:rFonts w:ascii="Calibri" w:hAnsi="Calibri" w:cs="MyriadPro-It"/>
          <w:i/>
          <w:iCs/>
          <w:noProof/>
          <w:lang w:val="en-GB"/>
        </w:rPr>
        <w:t>.</w:t>
      </w:r>
      <w:r w:rsidRPr="00484581">
        <w:rPr>
          <w:rFonts w:ascii="Calibri" w:hAnsi="Calibri" w:cs="MyriadPro-It"/>
          <w:i/>
          <w:iCs/>
          <w:noProof/>
          <w:lang w:val="en-GB"/>
        </w:rPr>
        <w:t xml:space="preserve"> </w:t>
      </w:r>
      <w:bookmarkEnd w:id="47"/>
    </w:p>
    <w:p w:rsidR="000A3B87" w:rsidRPr="00484581" w:rsidRDefault="000A3B87" w:rsidP="000A3B87">
      <w:pPr>
        <w:spacing w:after="0" w:line="240" w:lineRule="auto"/>
        <w:ind w:left="720" w:hanging="720"/>
        <w:jc w:val="both"/>
        <w:rPr>
          <w:rFonts w:ascii="Calibri" w:hAnsi="Calibri" w:cs="MyriadPro-It"/>
          <w:i/>
          <w:iCs/>
          <w:noProof/>
          <w:lang w:val="en-GB"/>
        </w:rPr>
      </w:pPr>
      <w:bookmarkStart w:id="48" w:name="_ENREF_33"/>
      <w:r w:rsidRPr="00484581">
        <w:rPr>
          <w:rFonts w:ascii="Calibri" w:hAnsi="Calibri" w:cs="MyriadPro-It"/>
          <w:i/>
          <w:iCs/>
          <w:noProof/>
          <w:lang w:val="en-GB"/>
        </w:rPr>
        <w:t xml:space="preserve">Khan, N., Z., Gallo, L., A., Arghir, A., &amp; Budisteanu, A. (2012). Autism and the Grand Challenges in Global Mental Health. Autism Research, 5(3), 156-159. </w:t>
      </w:r>
      <w:bookmarkEnd w:id="48"/>
    </w:p>
    <w:p w:rsidR="000A3B87" w:rsidRPr="00484581" w:rsidRDefault="000A3B87" w:rsidP="000A3B87">
      <w:pPr>
        <w:spacing w:after="0" w:line="240" w:lineRule="auto"/>
        <w:ind w:left="720" w:hanging="720"/>
        <w:jc w:val="both"/>
        <w:rPr>
          <w:rFonts w:ascii="Calibri" w:hAnsi="Calibri" w:cs="MyriadPro-It"/>
          <w:i/>
          <w:iCs/>
          <w:noProof/>
          <w:lang w:val="en-GB"/>
        </w:rPr>
      </w:pPr>
      <w:bookmarkStart w:id="49" w:name="_ENREF_34"/>
      <w:r w:rsidRPr="00484581">
        <w:rPr>
          <w:rFonts w:ascii="Calibri" w:hAnsi="Calibri" w:cs="MyriadPro-It"/>
          <w:i/>
          <w:iCs/>
          <w:noProof/>
          <w:lang w:val="en-GB"/>
        </w:rPr>
        <w:t xml:space="preserve">Lovibond P., &amp; Lovibond S., H. (1995). The structure of negative emotional states: Comparison of the Depression anxiety stree scales with the Beck anviety </w:t>
      </w:r>
      <w:r w:rsidR="003841ED" w:rsidRPr="00484581">
        <w:rPr>
          <w:rFonts w:ascii="Calibri" w:hAnsi="Calibri" w:cs="MyriadPro-It"/>
          <w:i/>
          <w:iCs/>
          <w:noProof/>
          <w:lang w:val="en-GB"/>
        </w:rPr>
        <w:t>and depression inventories. Beha</w:t>
      </w:r>
      <w:r w:rsidRPr="00484581">
        <w:rPr>
          <w:rFonts w:ascii="Calibri" w:hAnsi="Calibri" w:cs="MyriadPro-It"/>
          <w:i/>
          <w:iCs/>
          <w:noProof/>
          <w:lang w:val="en-GB"/>
        </w:rPr>
        <w:t xml:space="preserve">viour Research and therapy, 33, 335-343. </w:t>
      </w:r>
      <w:bookmarkEnd w:id="49"/>
    </w:p>
    <w:p w:rsidR="000A3B87" w:rsidRPr="00484581" w:rsidRDefault="000A3B87" w:rsidP="000A3B87">
      <w:pPr>
        <w:spacing w:after="0" w:line="240" w:lineRule="auto"/>
        <w:ind w:left="720" w:hanging="720"/>
        <w:jc w:val="both"/>
        <w:rPr>
          <w:rFonts w:ascii="Calibri" w:hAnsi="Calibri" w:cs="MyriadPro-It"/>
          <w:i/>
          <w:iCs/>
          <w:noProof/>
          <w:lang w:val="en-GB"/>
        </w:rPr>
      </w:pPr>
      <w:bookmarkStart w:id="50" w:name="_ENREF_35"/>
      <w:r w:rsidRPr="00484581">
        <w:rPr>
          <w:rFonts w:ascii="Calibri" w:hAnsi="Calibri" w:cs="MyriadPro-It"/>
          <w:i/>
          <w:iCs/>
          <w:noProof/>
          <w:lang w:val="en-GB"/>
        </w:rPr>
        <w:t>McConachie, H., Huq, S., Munir, S., &amp; Ferdous, S. ( 2000). A randomized controlled trial of alternative modes of service provision to young children with cerebral palsy in Bangladesh</w:t>
      </w:r>
      <w:r w:rsidR="003841ED" w:rsidRPr="00484581">
        <w:rPr>
          <w:rFonts w:ascii="Calibri" w:hAnsi="Calibri" w:cs="MyriadPro-It"/>
          <w:i/>
          <w:iCs/>
          <w:noProof/>
          <w:lang w:val="en-GB"/>
        </w:rPr>
        <w:t>.</w:t>
      </w:r>
      <w:r w:rsidRPr="00484581">
        <w:rPr>
          <w:rFonts w:ascii="Calibri" w:hAnsi="Calibri" w:cs="MyriadPro-It"/>
          <w:i/>
          <w:iCs/>
          <w:noProof/>
          <w:lang w:val="en-GB"/>
        </w:rPr>
        <w:t xml:space="preserve"> The Journal of Pediatrics, 137, 769-776. </w:t>
      </w:r>
      <w:bookmarkEnd w:id="50"/>
    </w:p>
    <w:p w:rsidR="000A3B87" w:rsidRPr="00484581" w:rsidRDefault="000A3B87" w:rsidP="000A3B87">
      <w:pPr>
        <w:spacing w:after="0" w:line="240" w:lineRule="auto"/>
        <w:ind w:left="720" w:hanging="720"/>
        <w:jc w:val="both"/>
        <w:rPr>
          <w:rFonts w:ascii="Calibri" w:hAnsi="Calibri" w:cs="MyriadPro-It"/>
          <w:i/>
          <w:iCs/>
          <w:noProof/>
          <w:lang w:val="en-GB"/>
        </w:rPr>
      </w:pPr>
      <w:bookmarkStart w:id="51" w:name="_ENREF_36"/>
      <w:r w:rsidRPr="00484581">
        <w:rPr>
          <w:rFonts w:ascii="Calibri" w:hAnsi="Calibri" w:cs="MyriadPro-It"/>
          <w:i/>
          <w:iCs/>
          <w:noProof/>
          <w:lang w:val="en-GB"/>
        </w:rPr>
        <w:t xml:space="preserve">McIntyre, L. L. (2008). Adapting Webster-Stratton’s incredible years parent training for children with developmental delay: findings from a treatment group only study. Journal of Intellectual Disability Research, 52, 1176-1192. </w:t>
      </w:r>
      <w:bookmarkEnd w:id="51"/>
    </w:p>
    <w:p w:rsidR="000A3B87" w:rsidRPr="00484581" w:rsidRDefault="000A3B87" w:rsidP="000A3B87">
      <w:pPr>
        <w:spacing w:after="0" w:line="240" w:lineRule="auto"/>
        <w:ind w:left="720" w:hanging="720"/>
        <w:jc w:val="both"/>
        <w:rPr>
          <w:rFonts w:ascii="Calibri" w:hAnsi="Calibri" w:cs="MyriadPro-It"/>
          <w:i/>
          <w:iCs/>
          <w:noProof/>
          <w:lang w:val="en-GB"/>
        </w:rPr>
      </w:pPr>
      <w:bookmarkStart w:id="52" w:name="_ENREF_37"/>
      <w:r w:rsidRPr="00484581">
        <w:rPr>
          <w:rFonts w:ascii="Calibri" w:hAnsi="Calibri" w:cs="MyriadPro-It"/>
          <w:i/>
          <w:iCs/>
          <w:noProof/>
          <w:lang w:val="en-GB"/>
        </w:rPr>
        <w:t xml:space="preserve">Moes, D., Koegel, R. L., Shreibman, L., &amp; Loos, L. (1992). Stress profiles for mothers &amp; fathers of children with autism. Psychological Report, 71, 1272-1274. </w:t>
      </w:r>
      <w:bookmarkEnd w:id="52"/>
    </w:p>
    <w:p w:rsidR="000A3B87" w:rsidRPr="00484581" w:rsidRDefault="000A3B87" w:rsidP="000A3B87">
      <w:pPr>
        <w:spacing w:after="0" w:line="240" w:lineRule="auto"/>
        <w:ind w:left="720" w:hanging="720"/>
        <w:jc w:val="both"/>
        <w:rPr>
          <w:rFonts w:ascii="Calibri" w:hAnsi="Calibri" w:cs="MyriadPro-It"/>
          <w:i/>
          <w:iCs/>
          <w:noProof/>
          <w:lang w:val="en-GB"/>
        </w:rPr>
      </w:pPr>
      <w:bookmarkStart w:id="53" w:name="_ENREF_38"/>
      <w:r w:rsidRPr="00484581">
        <w:rPr>
          <w:rFonts w:ascii="Calibri" w:hAnsi="Calibri" w:cs="MyriadPro-It"/>
          <w:i/>
          <w:iCs/>
          <w:noProof/>
          <w:lang w:val="en-GB"/>
        </w:rPr>
        <w:t xml:space="preserve">Mung'ala-Odera, V., Meehan, R., Njuguna, P., Mturi, N., Alcock K, , Carter, J. A., &amp; Newton, C. R. ( 2004). Validity and reliability of the 'Ten Questions' questionnaire for detecting moderate to severe neurological impairment in children aged 6-9 years in rural Kenya. Neuroepidemiology., 23(1-2), 67-72. </w:t>
      </w:r>
      <w:bookmarkEnd w:id="53"/>
    </w:p>
    <w:p w:rsidR="000A3B87" w:rsidRPr="00484581" w:rsidRDefault="000A3B87" w:rsidP="000A3B87">
      <w:pPr>
        <w:spacing w:after="0" w:line="240" w:lineRule="auto"/>
        <w:ind w:left="720" w:hanging="720"/>
        <w:jc w:val="both"/>
        <w:rPr>
          <w:rFonts w:ascii="Calibri" w:hAnsi="Calibri" w:cs="MyriadPro-It"/>
          <w:i/>
          <w:iCs/>
          <w:noProof/>
          <w:lang w:val="en-GB"/>
        </w:rPr>
      </w:pPr>
      <w:bookmarkStart w:id="54" w:name="_ENREF_39"/>
      <w:r w:rsidRPr="00484581">
        <w:rPr>
          <w:rFonts w:ascii="Calibri" w:hAnsi="Calibri" w:cs="MyriadPro-It"/>
          <w:i/>
          <w:iCs/>
          <w:noProof/>
          <w:lang w:val="en-GB"/>
        </w:rPr>
        <w:t xml:space="preserve">Mung'ala-Odera, V., Meehan, R., Njuguna, P., Mturi, N., Alcock, K. J., &amp; Newton, C. R. (2006). Prevalence and risk factors of neurological disability and impairment in children living in rural Kenya. International Journal of Epidemiology, 35(3), 683-688. </w:t>
      </w:r>
      <w:bookmarkEnd w:id="54"/>
    </w:p>
    <w:p w:rsidR="000A3B87" w:rsidRPr="00484581" w:rsidRDefault="000A3B87" w:rsidP="000A3B87">
      <w:pPr>
        <w:spacing w:after="0" w:line="240" w:lineRule="auto"/>
        <w:ind w:left="720" w:hanging="720"/>
        <w:jc w:val="both"/>
        <w:rPr>
          <w:rFonts w:ascii="Calibri" w:hAnsi="Calibri" w:cs="MyriadPro-It"/>
          <w:i/>
          <w:iCs/>
          <w:noProof/>
          <w:lang w:val="en-GB"/>
        </w:rPr>
      </w:pPr>
      <w:bookmarkStart w:id="55" w:name="_ENREF_40"/>
      <w:r w:rsidRPr="00484581">
        <w:rPr>
          <w:rFonts w:ascii="Calibri" w:hAnsi="Calibri" w:cs="MyriadPro-It"/>
          <w:i/>
          <w:iCs/>
          <w:noProof/>
          <w:lang w:val="en-GB"/>
        </w:rPr>
        <w:t xml:space="preserve">Neece, C. (2014). Mindfulness-Based Stress Reduction for Parents of Young Children with Developmental Delays: Implications for Parental Mental Health and Child Behavior Problems. Journal of Applied Research in Intellectual Disabilities, 27, 174-186. </w:t>
      </w:r>
      <w:bookmarkEnd w:id="55"/>
    </w:p>
    <w:p w:rsidR="000A3B87" w:rsidRPr="00484581" w:rsidRDefault="000A3B87" w:rsidP="000A3B87">
      <w:pPr>
        <w:spacing w:after="0" w:line="240" w:lineRule="auto"/>
        <w:ind w:left="720" w:hanging="720"/>
        <w:jc w:val="both"/>
        <w:rPr>
          <w:rFonts w:ascii="Calibri" w:hAnsi="Calibri" w:cs="MyriadPro-It"/>
          <w:i/>
          <w:iCs/>
          <w:noProof/>
          <w:lang w:val="en-GB"/>
        </w:rPr>
      </w:pPr>
      <w:bookmarkStart w:id="56" w:name="_ENREF_41"/>
      <w:r w:rsidRPr="00484581">
        <w:rPr>
          <w:rFonts w:ascii="Calibri" w:hAnsi="Calibri" w:cs="MyriadPro-It"/>
          <w:i/>
          <w:iCs/>
          <w:noProof/>
          <w:lang w:val="en-GB"/>
        </w:rPr>
        <w:t xml:space="preserve">Niccols, A., &amp; Mohamed, S. (2000). Parent training in groups: pilot study with parents of infants with developmental delay. Journal of Early Interventions, 23, 133-143. </w:t>
      </w:r>
      <w:bookmarkEnd w:id="56"/>
    </w:p>
    <w:p w:rsidR="000A3B87" w:rsidRPr="00484581" w:rsidRDefault="000A3B87" w:rsidP="000A3B87">
      <w:pPr>
        <w:spacing w:after="0" w:line="240" w:lineRule="auto"/>
        <w:ind w:left="720" w:hanging="720"/>
        <w:jc w:val="both"/>
        <w:rPr>
          <w:rFonts w:ascii="Calibri" w:hAnsi="Calibri" w:cs="MyriadPro-It"/>
          <w:i/>
          <w:iCs/>
          <w:noProof/>
          <w:lang w:val="en-GB"/>
        </w:rPr>
      </w:pPr>
      <w:bookmarkStart w:id="57" w:name="_ENREF_42"/>
      <w:r w:rsidRPr="00484581">
        <w:rPr>
          <w:rFonts w:ascii="Calibri" w:hAnsi="Calibri" w:cs="MyriadPro-It"/>
          <w:i/>
          <w:iCs/>
          <w:noProof/>
          <w:lang w:val="en-GB"/>
        </w:rPr>
        <w:lastRenderedPageBreak/>
        <w:t xml:space="preserve">Pelchat, D., Lefebvere, H., &amp; Perreault, M. (2003). Differences and similarities between mothers’ and fathers’ experiences of parenting a child with a disability. Journal of Child Health Care, 7, 231-247. </w:t>
      </w:r>
      <w:bookmarkEnd w:id="57"/>
    </w:p>
    <w:p w:rsidR="000A3B87" w:rsidRPr="00484581" w:rsidRDefault="000A3B87" w:rsidP="000A3B87">
      <w:pPr>
        <w:spacing w:after="0" w:line="240" w:lineRule="auto"/>
        <w:ind w:left="720" w:hanging="720"/>
        <w:jc w:val="both"/>
        <w:rPr>
          <w:rFonts w:ascii="Calibri" w:hAnsi="Calibri" w:cs="MyriadPro-It"/>
          <w:i/>
          <w:iCs/>
          <w:noProof/>
          <w:lang w:val="en-GB"/>
        </w:rPr>
      </w:pPr>
      <w:bookmarkStart w:id="58" w:name="_ENREF_43"/>
      <w:r w:rsidRPr="00484581">
        <w:rPr>
          <w:rFonts w:ascii="Calibri" w:hAnsi="Calibri" w:cs="MyriadPro-It"/>
          <w:i/>
          <w:iCs/>
          <w:noProof/>
          <w:lang w:val="en-GB"/>
        </w:rPr>
        <w:t xml:space="preserve">Quinn, M., Carr, L., &amp; I, O. s. (2007). Parent Plus Program 1: Evaluation of its Effectiveness for Pre-School Children with Developmental and behavioral Problems. Journal of Applied Research in Intellectual Disabilities, 20, 345-359. </w:t>
      </w:r>
      <w:bookmarkEnd w:id="58"/>
    </w:p>
    <w:p w:rsidR="000A3B87" w:rsidRPr="00484581" w:rsidRDefault="000A3B87" w:rsidP="000A3B87">
      <w:pPr>
        <w:spacing w:after="0" w:line="240" w:lineRule="auto"/>
        <w:ind w:left="720" w:hanging="720"/>
        <w:jc w:val="both"/>
        <w:rPr>
          <w:rFonts w:ascii="Calibri" w:hAnsi="Calibri" w:cs="MyriadPro-It"/>
          <w:i/>
          <w:iCs/>
          <w:noProof/>
          <w:lang w:val="en-GB"/>
        </w:rPr>
      </w:pPr>
      <w:bookmarkStart w:id="59" w:name="_ENREF_44"/>
      <w:r w:rsidRPr="00484581">
        <w:rPr>
          <w:rFonts w:ascii="Calibri" w:hAnsi="Calibri" w:cs="MyriadPro-It"/>
          <w:i/>
          <w:iCs/>
          <w:noProof/>
          <w:lang w:val="en-GB"/>
        </w:rPr>
        <w:t xml:space="preserve">Rischewski, D., Kuper, H., Atijosan, O., Simms, V., Jofret-Bonet, M., Foster, A., &amp; Lavy, C. (2008). Poverty and musculoskeletal impairment in Rwanda. </w:t>
      </w:r>
      <w:r w:rsidR="008837C5" w:rsidRPr="00484581">
        <w:rPr>
          <w:rFonts w:ascii="Calibri" w:hAnsi="Calibri" w:cs="MyriadPro-It"/>
          <w:i/>
          <w:iCs/>
          <w:noProof/>
        </w:rPr>
        <w:t>Transactions of the Royal Society of Tropical Medicine and Hygiene Royal Society of Tropical Medicine and Hygiene</w:t>
      </w:r>
      <w:r w:rsidRPr="00484581">
        <w:rPr>
          <w:rFonts w:ascii="Calibri" w:hAnsi="Calibri" w:cs="MyriadPro-It"/>
          <w:i/>
          <w:iCs/>
          <w:noProof/>
          <w:lang w:val="en-GB"/>
        </w:rPr>
        <w:t xml:space="preserve">, 102(6), 608-617. </w:t>
      </w:r>
      <w:bookmarkEnd w:id="59"/>
    </w:p>
    <w:p w:rsidR="000A3B87" w:rsidRPr="00484581" w:rsidRDefault="000A3B87" w:rsidP="000A3B87">
      <w:pPr>
        <w:spacing w:after="0" w:line="240" w:lineRule="auto"/>
        <w:ind w:left="720" w:hanging="720"/>
        <w:jc w:val="both"/>
        <w:rPr>
          <w:rFonts w:ascii="Calibri" w:hAnsi="Calibri" w:cs="MyriadPro-It"/>
          <w:i/>
          <w:iCs/>
          <w:noProof/>
          <w:lang w:val="en-GB"/>
        </w:rPr>
      </w:pPr>
      <w:bookmarkStart w:id="60" w:name="_ENREF_45"/>
      <w:r w:rsidRPr="00484581">
        <w:rPr>
          <w:rFonts w:ascii="Calibri" w:hAnsi="Calibri" w:cs="MyriadPro-It"/>
          <w:i/>
          <w:iCs/>
          <w:noProof/>
          <w:lang w:val="en-GB"/>
        </w:rPr>
        <w:t xml:space="preserve">Risdall, D., &amp; Singer, G. H. S. (2004). Marital adjustment in parents of children with disabilities: a historical review and meta-analysis. Research and practice for persons with severe disabilities, 29, 95-103. </w:t>
      </w:r>
      <w:bookmarkEnd w:id="60"/>
    </w:p>
    <w:p w:rsidR="000A3B87" w:rsidRPr="00484581" w:rsidRDefault="000A3B87" w:rsidP="000A3B87">
      <w:pPr>
        <w:spacing w:after="0" w:line="240" w:lineRule="auto"/>
        <w:ind w:left="720" w:hanging="720"/>
        <w:jc w:val="both"/>
        <w:rPr>
          <w:rFonts w:ascii="Calibri" w:hAnsi="Calibri" w:cs="MyriadPro-It"/>
          <w:i/>
          <w:iCs/>
          <w:noProof/>
          <w:lang w:val="en-GB"/>
        </w:rPr>
      </w:pPr>
      <w:bookmarkStart w:id="61" w:name="_ENREF_46"/>
      <w:r w:rsidRPr="00484581">
        <w:rPr>
          <w:rFonts w:ascii="Calibri" w:hAnsi="Calibri" w:cs="MyriadPro-It"/>
          <w:i/>
          <w:iCs/>
          <w:noProof/>
          <w:lang w:val="en-GB"/>
        </w:rPr>
        <w:t xml:space="preserve">Russel, l. K., John, J., K., Lakshmanan, J., Russell, S., &amp; Lakshmidevi, K. M. (2004). Family intervention and acquisition of adaptive behavior among intellectually disabled children. Journal of Intellectual Disabilities Research. , 8(4), 383-395. </w:t>
      </w:r>
      <w:bookmarkEnd w:id="61"/>
    </w:p>
    <w:p w:rsidR="000A3B87" w:rsidRPr="00484581" w:rsidRDefault="000A3B87" w:rsidP="000A3B87">
      <w:pPr>
        <w:spacing w:after="0" w:line="240" w:lineRule="auto"/>
        <w:ind w:left="720" w:hanging="720"/>
        <w:jc w:val="both"/>
        <w:rPr>
          <w:rFonts w:ascii="Calibri" w:hAnsi="Calibri" w:cs="MyriadPro-It"/>
          <w:i/>
          <w:iCs/>
          <w:noProof/>
          <w:lang w:val="en-GB"/>
        </w:rPr>
      </w:pPr>
      <w:bookmarkStart w:id="62" w:name="_ENREF_47"/>
      <w:r w:rsidRPr="00484581">
        <w:rPr>
          <w:rFonts w:ascii="Calibri" w:hAnsi="Calibri" w:cs="MyriadPro-It"/>
          <w:i/>
          <w:iCs/>
          <w:noProof/>
          <w:lang w:val="en-GB"/>
        </w:rPr>
        <w:t>Russell, S., John, K. J., &amp; Lakshama</w:t>
      </w:r>
      <w:r w:rsidR="00524D21" w:rsidRPr="00484581">
        <w:rPr>
          <w:rFonts w:ascii="Calibri" w:hAnsi="Calibri" w:cs="MyriadPro-It"/>
          <w:i/>
          <w:iCs/>
          <w:noProof/>
          <w:lang w:val="en-GB"/>
        </w:rPr>
        <w:t>nan, J. L. (1999). Family interve</w:t>
      </w:r>
      <w:r w:rsidRPr="00484581">
        <w:rPr>
          <w:rFonts w:ascii="Calibri" w:hAnsi="Calibri" w:cs="MyriadPro-It"/>
          <w:i/>
          <w:iCs/>
          <w:noProof/>
          <w:lang w:val="en-GB"/>
        </w:rPr>
        <w:t xml:space="preserve">ntions for </w:t>
      </w:r>
      <w:r w:rsidR="00524D21" w:rsidRPr="00484581">
        <w:rPr>
          <w:rFonts w:ascii="Calibri" w:hAnsi="Calibri" w:cs="MyriadPro-It"/>
          <w:i/>
          <w:iCs/>
          <w:noProof/>
          <w:lang w:val="en-GB"/>
        </w:rPr>
        <w:t>i</w:t>
      </w:r>
      <w:r w:rsidRPr="00484581">
        <w:rPr>
          <w:rFonts w:ascii="Calibri" w:hAnsi="Calibri" w:cs="MyriadPro-It"/>
          <w:i/>
          <w:iCs/>
          <w:noProof/>
          <w:lang w:val="en-GB"/>
        </w:rPr>
        <w:t>ntel</w:t>
      </w:r>
      <w:r w:rsidR="00524D21" w:rsidRPr="00484581">
        <w:rPr>
          <w:rFonts w:ascii="Calibri" w:hAnsi="Calibri" w:cs="MyriadPro-It"/>
          <w:i/>
          <w:iCs/>
          <w:noProof/>
          <w:lang w:val="en-GB"/>
        </w:rPr>
        <w:t>lectually disabled c</w:t>
      </w:r>
      <w:r w:rsidRPr="00484581">
        <w:rPr>
          <w:rFonts w:ascii="Calibri" w:hAnsi="Calibri" w:cs="MyriadPro-It"/>
          <w:i/>
          <w:iCs/>
          <w:noProof/>
          <w:lang w:val="en-GB"/>
        </w:rPr>
        <w:t xml:space="preserve">hildren. British Journal of Psychiatry, 174, 254-258. </w:t>
      </w:r>
      <w:bookmarkEnd w:id="62"/>
    </w:p>
    <w:p w:rsidR="000A3B87" w:rsidRPr="00484581" w:rsidRDefault="000A3B87" w:rsidP="000A3B87">
      <w:pPr>
        <w:spacing w:after="0" w:line="240" w:lineRule="auto"/>
        <w:ind w:left="720" w:hanging="720"/>
        <w:jc w:val="both"/>
        <w:rPr>
          <w:rFonts w:ascii="Calibri" w:hAnsi="Calibri" w:cs="MyriadPro-It"/>
          <w:i/>
          <w:iCs/>
          <w:noProof/>
          <w:lang w:val="en-GB"/>
        </w:rPr>
      </w:pPr>
      <w:bookmarkStart w:id="63" w:name="_ENREF_48"/>
      <w:r w:rsidRPr="00484581">
        <w:rPr>
          <w:rFonts w:ascii="Calibri" w:hAnsi="Calibri" w:cs="MyriadPro-It"/>
          <w:i/>
          <w:iCs/>
          <w:noProof/>
          <w:lang w:val="en-GB"/>
        </w:rPr>
        <w:t xml:space="preserve">Samadi, S. R., McConkey, G., &amp; Kelly, G., T,. The impact of a family-centred, short course on the wellbeing and coping strategies of Iranian parents whose child has an Autism Spectrum Disorder. International Journal of Research and Practice. </w:t>
      </w:r>
      <w:bookmarkEnd w:id="63"/>
    </w:p>
    <w:p w:rsidR="000A3B87" w:rsidRPr="00484581" w:rsidRDefault="000A3B87" w:rsidP="000A3B87">
      <w:pPr>
        <w:spacing w:after="0" w:line="240" w:lineRule="auto"/>
        <w:ind w:left="720" w:hanging="720"/>
        <w:jc w:val="both"/>
        <w:rPr>
          <w:rFonts w:ascii="Calibri" w:hAnsi="Calibri" w:cs="MyriadPro-It"/>
          <w:i/>
          <w:iCs/>
          <w:noProof/>
          <w:lang w:val="en-GB"/>
        </w:rPr>
      </w:pPr>
      <w:bookmarkStart w:id="64" w:name="_ENREF_49"/>
      <w:r w:rsidRPr="00484581">
        <w:rPr>
          <w:rFonts w:ascii="Calibri" w:hAnsi="Calibri" w:cs="MyriadPro-It"/>
          <w:i/>
          <w:iCs/>
          <w:noProof/>
          <w:lang w:val="en-GB"/>
        </w:rPr>
        <w:t xml:space="preserve">Samadi, S. </w:t>
      </w:r>
      <w:r w:rsidR="005F6E53" w:rsidRPr="00484581">
        <w:rPr>
          <w:rFonts w:ascii="Calibri" w:hAnsi="Calibri" w:cs="MyriadPro-It"/>
          <w:i/>
          <w:iCs/>
          <w:noProof/>
          <w:lang w:val="en-GB"/>
        </w:rPr>
        <w:t>R., McConkey. I, &amp; Kelly, G. 2017 (i</w:t>
      </w:r>
      <w:r w:rsidRPr="00484581">
        <w:rPr>
          <w:rFonts w:ascii="Calibri" w:hAnsi="Calibri" w:cs="MyriadPro-It"/>
          <w:i/>
          <w:iCs/>
          <w:noProof/>
          <w:lang w:val="en-GB"/>
        </w:rPr>
        <w:t xml:space="preserve">n press). The impact of a family-centred, short course on the wellbeing and coping strategies of Iranian parents whose child has an Autism Spectrum Disorder. </w:t>
      </w:r>
      <w:bookmarkEnd w:id="64"/>
    </w:p>
    <w:p w:rsidR="000A3B87" w:rsidRPr="00484581" w:rsidRDefault="000A3B87" w:rsidP="000A3B87">
      <w:pPr>
        <w:spacing w:after="0" w:line="240" w:lineRule="auto"/>
        <w:ind w:left="720" w:hanging="720"/>
        <w:jc w:val="both"/>
        <w:rPr>
          <w:rFonts w:ascii="Calibri" w:hAnsi="Calibri" w:cs="MyriadPro-It"/>
          <w:i/>
          <w:iCs/>
          <w:noProof/>
          <w:lang w:val="en-GB"/>
        </w:rPr>
      </w:pPr>
      <w:bookmarkStart w:id="65" w:name="_ENREF_50"/>
      <w:r w:rsidRPr="00484581">
        <w:rPr>
          <w:rFonts w:ascii="Calibri" w:hAnsi="Calibri" w:cs="MyriadPro-It"/>
          <w:i/>
          <w:iCs/>
          <w:noProof/>
          <w:lang w:val="en-GB"/>
        </w:rPr>
        <w:t xml:space="preserve">Schwartz, C., &amp; Tsumi, A. (2003). Parental involvement in the residential care of persons with intellectual disability: The impact of parents’ and residents’ characteristics and the process of relocation. Journal of Applied Intellectual Disabilities, 16, 285-293. </w:t>
      </w:r>
      <w:bookmarkEnd w:id="65"/>
    </w:p>
    <w:p w:rsidR="000A3B87" w:rsidRPr="00484581" w:rsidRDefault="000A3B87" w:rsidP="000A3B87">
      <w:pPr>
        <w:spacing w:after="0" w:line="240" w:lineRule="auto"/>
        <w:ind w:left="720" w:hanging="720"/>
        <w:jc w:val="both"/>
        <w:rPr>
          <w:rFonts w:ascii="Calibri" w:hAnsi="Calibri" w:cs="MyriadPro-It"/>
          <w:i/>
          <w:iCs/>
          <w:noProof/>
          <w:lang w:val="en-GB"/>
        </w:rPr>
      </w:pPr>
      <w:bookmarkStart w:id="66" w:name="_ENREF_51"/>
      <w:r w:rsidRPr="00484581">
        <w:rPr>
          <w:rFonts w:ascii="Calibri" w:hAnsi="Calibri" w:cs="MyriadPro-It"/>
          <w:i/>
          <w:iCs/>
          <w:noProof/>
          <w:lang w:val="en-GB"/>
        </w:rPr>
        <w:t xml:space="preserve">Seltzer, M., M., Greenberg, J., S. , &amp; Floyd, F., J. . (2001). Life course impacts of parenting a child with a disability. American Journal of Mental Retardation, 106, 265-286. </w:t>
      </w:r>
      <w:bookmarkEnd w:id="66"/>
    </w:p>
    <w:p w:rsidR="000A3B87" w:rsidRPr="00484581" w:rsidRDefault="000A3B87" w:rsidP="000A3B87">
      <w:pPr>
        <w:spacing w:after="0" w:line="240" w:lineRule="auto"/>
        <w:ind w:left="720" w:hanging="720"/>
        <w:jc w:val="both"/>
        <w:rPr>
          <w:rFonts w:ascii="Calibri" w:hAnsi="Calibri" w:cs="MyriadPro-It"/>
          <w:i/>
          <w:iCs/>
          <w:noProof/>
          <w:lang w:val="en-GB"/>
        </w:rPr>
      </w:pPr>
      <w:bookmarkStart w:id="67" w:name="_ENREF_52"/>
      <w:r w:rsidRPr="00484581">
        <w:rPr>
          <w:rFonts w:ascii="Calibri" w:hAnsi="Calibri" w:cs="MyriadPro-It"/>
          <w:i/>
          <w:iCs/>
          <w:noProof/>
          <w:lang w:val="en-GB"/>
        </w:rPr>
        <w:t xml:space="preserve">Shin, J. Y., Nhan, N. V., Lee, S. B., Crittenden, K. S., M., F., &amp; Hong, H. T. D. (2009). The effects of a home-based intervention for young children with intellectual disabilities in Vietnam. Journal of Intellectual Disability Research, 53(4), 339-352. </w:t>
      </w:r>
      <w:bookmarkEnd w:id="67"/>
    </w:p>
    <w:p w:rsidR="000A3B87" w:rsidRPr="00484581" w:rsidRDefault="000A3B87" w:rsidP="000A3B87">
      <w:pPr>
        <w:spacing w:after="0" w:line="240" w:lineRule="auto"/>
        <w:ind w:left="720" w:hanging="720"/>
        <w:jc w:val="both"/>
        <w:rPr>
          <w:rFonts w:ascii="Calibri" w:hAnsi="Calibri" w:cs="MyriadPro-It"/>
          <w:i/>
          <w:iCs/>
          <w:noProof/>
          <w:lang w:val="en-GB"/>
        </w:rPr>
      </w:pPr>
      <w:bookmarkStart w:id="68" w:name="_ENREF_53"/>
      <w:r w:rsidRPr="00484581">
        <w:rPr>
          <w:rFonts w:ascii="Calibri" w:hAnsi="Calibri" w:cs="MyriadPro-It"/>
          <w:i/>
          <w:iCs/>
          <w:noProof/>
          <w:lang w:val="en-GB"/>
        </w:rPr>
        <w:t xml:space="preserve">Sinason, V. (2002). Treating people with learning disabilities after physical or sexual abuse. Advances in Psychiatric Treatment, 8, 424–432. </w:t>
      </w:r>
      <w:bookmarkEnd w:id="68"/>
    </w:p>
    <w:p w:rsidR="000A3B87" w:rsidRPr="00484581" w:rsidRDefault="000A3B87" w:rsidP="000A3B87">
      <w:pPr>
        <w:spacing w:after="0" w:line="240" w:lineRule="auto"/>
        <w:ind w:left="720" w:hanging="720"/>
        <w:jc w:val="both"/>
        <w:rPr>
          <w:rFonts w:ascii="Calibri" w:hAnsi="Calibri" w:cs="MyriadPro-It"/>
          <w:i/>
          <w:iCs/>
          <w:noProof/>
          <w:lang w:val="en-GB"/>
        </w:rPr>
      </w:pPr>
      <w:bookmarkStart w:id="69" w:name="_ENREF_54"/>
      <w:r w:rsidRPr="00484581">
        <w:rPr>
          <w:rFonts w:ascii="Calibri" w:hAnsi="Calibri" w:cs="MyriadPro-It"/>
          <w:i/>
          <w:iCs/>
          <w:noProof/>
          <w:lang w:val="en-GB"/>
        </w:rPr>
        <w:t xml:space="preserve">Singer, G. H. S., Ethridge, B. L., &amp; Aldana, S. I. (2007). Mental Retardation and Developmental Disabilitie. Research Reviews, 13, 357 - 369. </w:t>
      </w:r>
      <w:bookmarkEnd w:id="69"/>
    </w:p>
    <w:p w:rsidR="000A3B87" w:rsidRPr="00484581" w:rsidRDefault="000A3B87" w:rsidP="000A3B87">
      <w:pPr>
        <w:spacing w:after="0" w:line="240" w:lineRule="auto"/>
        <w:ind w:left="720" w:hanging="720"/>
        <w:jc w:val="both"/>
        <w:rPr>
          <w:rFonts w:ascii="Calibri" w:hAnsi="Calibri" w:cs="MyriadPro-It"/>
          <w:i/>
          <w:iCs/>
          <w:noProof/>
          <w:lang w:val="en-GB"/>
        </w:rPr>
      </w:pPr>
      <w:bookmarkStart w:id="70" w:name="_ENREF_55"/>
      <w:r w:rsidRPr="00484581">
        <w:rPr>
          <w:rFonts w:ascii="Calibri" w:hAnsi="Calibri" w:cs="MyriadPro-It"/>
          <w:i/>
          <w:iCs/>
          <w:noProof/>
          <w:lang w:val="en-GB"/>
        </w:rPr>
        <w:t xml:space="preserve">Sparrow, S., &amp; Balla, D. (1984). The </w:t>
      </w:r>
      <w:r w:rsidR="008D4419" w:rsidRPr="00484581">
        <w:rPr>
          <w:rFonts w:ascii="Calibri" w:hAnsi="Calibri" w:cs="MyriadPro-It"/>
          <w:i/>
          <w:iCs/>
          <w:noProof/>
          <w:lang w:val="en-GB"/>
        </w:rPr>
        <w:t xml:space="preserve">Vineland </w:t>
      </w:r>
      <w:r w:rsidRPr="00484581">
        <w:rPr>
          <w:rFonts w:ascii="Calibri" w:hAnsi="Calibri" w:cs="MyriadPro-It"/>
          <w:i/>
          <w:iCs/>
          <w:noProof/>
          <w:lang w:val="en-GB"/>
        </w:rPr>
        <w:t xml:space="preserve">Adaptive Behaviour </w:t>
      </w:r>
      <w:r w:rsidR="008D4419" w:rsidRPr="00484581">
        <w:rPr>
          <w:rFonts w:ascii="Calibri" w:hAnsi="Calibri" w:cs="MyriadPro-It"/>
          <w:i/>
          <w:iCs/>
          <w:noProof/>
          <w:lang w:val="en-GB"/>
        </w:rPr>
        <w:t>Scale: Interview</w:t>
      </w:r>
      <w:r w:rsidRPr="00484581">
        <w:rPr>
          <w:rFonts w:ascii="Calibri" w:hAnsi="Calibri" w:cs="MyriadPro-It"/>
          <w:i/>
          <w:iCs/>
          <w:noProof/>
          <w:lang w:val="en-GB"/>
        </w:rPr>
        <w:t xml:space="preserve"> edition survey form. MN: Circle pines.</w:t>
      </w:r>
      <w:bookmarkEnd w:id="70"/>
    </w:p>
    <w:p w:rsidR="000A3B87" w:rsidRPr="00484581" w:rsidRDefault="000A3B87" w:rsidP="000A3B87">
      <w:pPr>
        <w:spacing w:after="0" w:line="240" w:lineRule="auto"/>
        <w:ind w:left="720" w:hanging="720"/>
        <w:jc w:val="both"/>
        <w:rPr>
          <w:rFonts w:ascii="Calibri" w:hAnsi="Calibri" w:cs="MyriadPro-It"/>
          <w:i/>
          <w:iCs/>
          <w:noProof/>
          <w:lang w:val="en-GB"/>
        </w:rPr>
      </w:pPr>
      <w:bookmarkStart w:id="71" w:name="_ENREF_56"/>
      <w:r w:rsidRPr="00484581">
        <w:rPr>
          <w:rFonts w:ascii="Calibri" w:hAnsi="Calibri" w:cs="MyriadPro-It"/>
          <w:i/>
          <w:iCs/>
          <w:noProof/>
          <w:lang w:val="en-GB"/>
        </w:rPr>
        <w:t xml:space="preserve">Tataryn, M., Chokotho, L., Mulwafu, M., Kayange, P., Polack, S., Lavy, C., &amp; Kuper, H. (2015). Malawi Key Informant Child Disability study.  Retrieved from </w:t>
      </w:r>
      <w:hyperlink r:id="rId12" w:history="1">
        <w:r w:rsidRPr="00484581">
          <w:rPr>
            <w:rStyle w:val="Hyperlink"/>
            <w:rFonts w:ascii="Calibri" w:hAnsi="Calibri" w:cs="MyriadPro-It"/>
            <w:i/>
            <w:iCs/>
            <w:noProof/>
            <w:color w:val="auto"/>
            <w:lang w:val="en-GB"/>
          </w:rPr>
          <w:t>http://disabilitycentre.lshtm.ac.uk</w:t>
        </w:r>
        <w:bookmarkEnd w:id="71"/>
      </w:hyperlink>
    </w:p>
    <w:p w:rsidR="000A3B87" w:rsidRPr="00484581" w:rsidRDefault="000A3B87" w:rsidP="000A3B87">
      <w:pPr>
        <w:spacing w:after="0" w:line="240" w:lineRule="auto"/>
        <w:ind w:left="720" w:hanging="720"/>
        <w:jc w:val="both"/>
        <w:rPr>
          <w:rFonts w:ascii="Calibri" w:hAnsi="Calibri" w:cs="MyriadPro-It"/>
          <w:i/>
          <w:iCs/>
          <w:noProof/>
          <w:lang w:val="en-GB"/>
        </w:rPr>
      </w:pPr>
      <w:bookmarkStart w:id="72" w:name="_ENREF_57"/>
      <w:r w:rsidRPr="00484581">
        <w:rPr>
          <w:rFonts w:ascii="Calibri" w:hAnsi="Calibri" w:cs="MyriadPro-It"/>
          <w:i/>
          <w:iCs/>
          <w:noProof/>
          <w:lang w:val="en-GB"/>
        </w:rPr>
        <w:t xml:space="preserve">Todd, S., Blomley, J., &amp; Loannon, K. (2010). Using Group based parents training Intervention with parents of children with disabilities: A description of </w:t>
      </w:r>
      <w:r w:rsidR="008D4419" w:rsidRPr="00484581">
        <w:rPr>
          <w:rFonts w:ascii="Calibri" w:hAnsi="Calibri" w:cs="MyriadPro-It"/>
          <w:i/>
          <w:iCs/>
          <w:noProof/>
          <w:lang w:val="en-GB"/>
        </w:rPr>
        <w:t>process, content and outcome in clinical practice. child and adolescent mental health</w:t>
      </w:r>
      <w:r w:rsidRPr="00484581">
        <w:rPr>
          <w:rFonts w:ascii="Calibri" w:hAnsi="Calibri" w:cs="MyriadPro-It"/>
          <w:i/>
          <w:iCs/>
          <w:noProof/>
          <w:lang w:val="en-GB"/>
        </w:rPr>
        <w:t xml:space="preserve">, 15, 171-175. </w:t>
      </w:r>
      <w:bookmarkEnd w:id="72"/>
    </w:p>
    <w:p w:rsidR="000A3B87" w:rsidRPr="00484581" w:rsidRDefault="000A3B87" w:rsidP="000A3B87">
      <w:pPr>
        <w:spacing w:after="0" w:line="240" w:lineRule="auto"/>
        <w:ind w:left="720" w:hanging="720"/>
        <w:jc w:val="both"/>
        <w:rPr>
          <w:rFonts w:ascii="Calibri" w:hAnsi="Calibri" w:cs="MyriadPro-It"/>
          <w:i/>
          <w:iCs/>
          <w:noProof/>
          <w:lang w:val="en-GB"/>
        </w:rPr>
      </w:pPr>
      <w:bookmarkStart w:id="73" w:name="_ENREF_58"/>
      <w:r w:rsidRPr="00484581">
        <w:rPr>
          <w:rFonts w:ascii="Calibri" w:hAnsi="Calibri" w:cs="MyriadPro-It"/>
          <w:i/>
          <w:iCs/>
          <w:noProof/>
          <w:lang w:val="en-GB"/>
        </w:rPr>
        <w:t xml:space="preserve">Weiss, J. A., Sullivan, A., &amp; Diamond, T. (2003). Parent stress adaptive functioning of individuals with developmental disabilities. Journal on Developmental Disabilitie, 10, 129-135. </w:t>
      </w:r>
      <w:bookmarkEnd w:id="73"/>
    </w:p>
    <w:p w:rsidR="000A3B87" w:rsidRPr="00484581" w:rsidRDefault="000A3B87" w:rsidP="000A3B87">
      <w:pPr>
        <w:spacing w:after="0" w:line="240" w:lineRule="auto"/>
        <w:ind w:left="720" w:hanging="720"/>
        <w:jc w:val="both"/>
        <w:rPr>
          <w:rFonts w:ascii="Calibri" w:hAnsi="Calibri" w:cs="MyriadPro-It"/>
          <w:i/>
          <w:iCs/>
          <w:noProof/>
          <w:lang w:val="en-GB"/>
        </w:rPr>
      </w:pPr>
      <w:bookmarkStart w:id="74" w:name="_ENREF_59"/>
      <w:r w:rsidRPr="00484581">
        <w:rPr>
          <w:rFonts w:ascii="Calibri" w:hAnsi="Calibri" w:cs="MyriadPro-It"/>
          <w:i/>
          <w:iCs/>
          <w:noProof/>
          <w:lang w:val="en-GB"/>
        </w:rPr>
        <w:t>Whittingham, K., Sofronoff, K., J, S., &amp; Sanders, M., R. (2009). Stepping Stones Triple P: An RCT of a Parenting Program with Parents of a Child Diagnosed with an Autism Spectrum Disorder. J</w:t>
      </w:r>
      <w:r w:rsidR="008D4419" w:rsidRPr="00484581">
        <w:rPr>
          <w:rFonts w:ascii="Calibri" w:hAnsi="Calibri" w:cs="MyriadPro-It"/>
          <w:i/>
          <w:iCs/>
          <w:noProof/>
          <w:lang w:val="en-GB"/>
        </w:rPr>
        <w:t xml:space="preserve">ournal of </w:t>
      </w:r>
      <w:r w:rsidRPr="00484581">
        <w:rPr>
          <w:rFonts w:ascii="Calibri" w:hAnsi="Calibri" w:cs="MyriadPro-It"/>
          <w:i/>
          <w:iCs/>
          <w:noProof/>
          <w:lang w:val="en-GB"/>
        </w:rPr>
        <w:t xml:space="preserve"> Abnorm Child Psychol, 37:, 469-480. </w:t>
      </w:r>
      <w:bookmarkEnd w:id="74"/>
    </w:p>
    <w:p w:rsidR="000A3B87" w:rsidRPr="00484581" w:rsidRDefault="000A3B87" w:rsidP="000A3B87">
      <w:pPr>
        <w:spacing w:after="0" w:line="240" w:lineRule="auto"/>
        <w:ind w:left="720" w:hanging="720"/>
        <w:jc w:val="both"/>
        <w:rPr>
          <w:rFonts w:ascii="Calibri" w:hAnsi="Calibri" w:cs="MyriadPro-It"/>
          <w:i/>
          <w:iCs/>
          <w:noProof/>
          <w:lang w:val="en-GB"/>
        </w:rPr>
      </w:pPr>
      <w:bookmarkStart w:id="75" w:name="_ENREF_60"/>
      <w:r w:rsidRPr="00484581">
        <w:rPr>
          <w:rFonts w:ascii="Calibri" w:hAnsi="Calibri" w:cs="MyriadPro-It"/>
          <w:i/>
          <w:iCs/>
          <w:noProof/>
          <w:lang w:val="en-GB"/>
        </w:rPr>
        <w:t xml:space="preserve">Witt, W. P., Riley, A. W., &amp; Coiro, M. J. (2003). Childhood functional status, family stressors, and psychosocial adjustment among school-aged children with disabilities in the United States. Archives of Paediatrics &amp; Adolescent Medicine, 157, 687-695. </w:t>
      </w:r>
      <w:bookmarkEnd w:id="75"/>
    </w:p>
    <w:p w:rsidR="000A3B87" w:rsidRPr="00484581" w:rsidRDefault="000A3B87" w:rsidP="000A3B87">
      <w:pPr>
        <w:spacing w:after="0" w:line="240" w:lineRule="auto"/>
        <w:ind w:left="720" w:hanging="720"/>
        <w:jc w:val="both"/>
        <w:rPr>
          <w:rFonts w:ascii="Calibri" w:hAnsi="Calibri" w:cs="MyriadPro-It"/>
          <w:i/>
          <w:iCs/>
          <w:noProof/>
          <w:lang w:val="en-GB"/>
        </w:rPr>
      </w:pPr>
      <w:bookmarkStart w:id="76" w:name="_ENREF_61"/>
      <w:r w:rsidRPr="00484581">
        <w:rPr>
          <w:rFonts w:ascii="Calibri" w:hAnsi="Calibri" w:cs="MyriadPro-It"/>
          <w:i/>
          <w:iCs/>
          <w:noProof/>
          <w:lang w:val="en-GB"/>
        </w:rPr>
        <w:lastRenderedPageBreak/>
        <w:t>Wolfensberger, W. (1969). Counseling the parents of the retarded. Q</w:t>
      </w:r>
      <w:r w:rsidR="00E871E0" w:rsidRPr="00484581">
        <w:rPr>
          <w:rFonts w:ascii="Calibri" w:hAnsi="Calibri" w:cs="MyriadPro-It"/>
          <w:i/>
          <w:iCs/>
          <w:noProof/>
          <w:lang w:val="en-GB"/>
        </w:rPr>
        <w:t xml:space="preserve">uoted in: Baumeister B.A, </w:t>
      </w:r>
      <w:r w:rsidRPr="00484581">
        <w:rPr>
          <w:rFonts w:ascii="Calibri" w:hAnsi="Calibri" w:cs="MyriadPro-It"/>
          <w:i/>
          <w:iCs/>
          <w:noProof/>
          <w:lang w:val="en-GB"/>
        </w:rPr>
        <w:t xml:space="preserve"> Mental retardation: appraisal, education, and rehabilitation. 329-400. </w:t>
      </w:r>
      <w:bookmarkEnd w:id="76"/>
    </w:p>
    <w:p w:rsidR="000A3B87" w:rsidRPr="00484581" w:rsidRDefault="000A3B87" w:rsidP="000A3B87">
      <w:pPr>
        <w:spacing w:line="240" w:lineRule="auto"/>
        <w:ind w:left="720" w:hanging="720"/>
        <w:jc w:val="both"/>
        <w:rPr>
          <w:rFonts w:ascii="Calibri" w:hAnsi="Calibri" w:cs="MyriadPro-It"/>
          <w:i/>
          <w:iCs/>
          <w:noProof/>
          <w:lang w:val="en-GB"/>
        </w:rPr>
      </w:pPr>
      <w:bookmarkStart w:id="77" w:name="_ENREF_62"/>
      <w:r w:rsidRPr="00484581">
        <w:rPr>
          <w:rFonts w:ascii="Calibri" w:hAnsi="Calibri" w:cs="MyriadPro-It"/>
          <w:i/>
          <w:iCs/>
          <w:noProof/>
          <w:lang w:val="en-GB"/>
        </w:rPr>
        <w:t xml:space="preserve">Zaman, S., S., Khan, N., Z., &amp; Islam, S. (1992). Validity of the ten Question for screening serious childhood disability: Results from urban Bangladesh. International Journal of Epidemiology, 19(3), 613-620. </w:t>
      </w:r>
      <w:bookmarkEnd w:id="77"/>
    </w:p>
    <w:p w:rsidR="000A3B87" w:rsidRPr="00484581" w:rsidRDefault="000A3B87" w:rsidP="000A3B87">
      <w:pPr>
        <w:spacing w:line="240" w:lineRule="auto"/>
        <w:jc w:val="both"/>
        <w:rPr>
          <w:rFonts w:ascii="Calibri" w:hAnsi="Calibri" w:cs="MyriadPro-It"/>
          <w:i/>
          <w:iCs/>
          <w:noProof/>
          <w:lang w:val="en-GB"/>
        </w:rPr>
      </w:pPr>
    </w:p>
    <w:p w:rsidR="004D3682" w:rsidRDefault="004C2762" w:rsidP="00DF5AB1">
      <w:pPr>
        <w:rPr>
          <w:lang w:val="en-GB"/>
        </w:rPr>
      </w:pPr>
      <w:r w:rsidRPr="00484581">
        <w:rPr>
          <w:lang w:val="en-GB"/>
        </w:rPr>
        <w:fldChar w:fldCharType="end"/>
      </w:r>
      <w:r w:rsidR="00E83C12">
        <w:rPr>
          <w:lang w:val="en-GB"/>
        </w:rPr>
        <w:t xml:space="preserve"> </w:t>
      </w:r>
    </w:p>
    <w:sectPr w:rsidR="004D3682" w:rsidSect="00C912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A9C" w:rsidRDefault="00887A9C" w:rsidP="00A57ACE">
      <w:pPr>
        <w:spacing w:after="0" w:line="240" w:lineRule="auto"/>
      </w:pPr>
      <w:r>
        <w:separator/>
      </w:r>
    </w:p>
  </w:endnote>
  <w:endnote w:type="continuationSeparator" w:id="0">
    <w:p w:rsidR="00887A9C" w:rsidRDefault="00887A9C" w:rsidP="00A57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lantin">
    <w:panose1 w:val="00000000000000000000"/>
    <w:charset w:val="00"/>
    <w:family w:val="roman"/>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AdvBOOKO-R">
    <w:panose1 w:val="00000000000000000000"/>
    <w:charset w:val="00"/>
    <w:family w:val="roman"/>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yriadPro-I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083" w:rsidRDefault="00887A9C" w:rsidP="008D4419">
    <w:pPr>
      <w:pStyle w:val="Footer"/>
      <w:pBdr>
        <w:top w:val="single" w:sz="4" w:space="1" w:color="D9D9D9" w:themeColor="background1" w:themeShade="D9"/>
      </w:pBdr>
      <w:tabs>
        <w:tab w:val="clear" w:pos="4513"/>
        <w:tab w:val="clear" w:pos="9026"/>
        <w:tab w:val="left" w:pos="7640"/>
      </w:tabs>
      <w:rPr>
        <w:b/>
      </w:rPr>
    </w:pPr>
    <w:sdt>
      <w:sdtPr>
        <w:id w:val="-994559633"/>
        <w:docPartObj>
          <w:docPartGallery w:val="Page Numbers (Bottom of Page)"/>
          <w:docPartUnique/>
        </w:docPartObj>
      </w:sdtPr>
      <w:sdtEndPr>
        <w:rPr>
          <w:color w:val="7F7F7F" w:themeColor="background1" w:themeShade="7F"/>
          <w:spacing w:val="60"/>
        </w:rPr>
      </w:sdtEndPr>
      <w:sdtContent>
        <w:r w:rsidR="00C26083">
          <w:fldChar w:fldCharType="begin"/>
        </w:r>
        <w:r w:rsidR="00C26083">
          <w:instrText xml:space="preserve"> PAGE   \* MERGEFORMAT </w:instrText>
        </w:r>
        <w:r w:rsidR="00C26083">
          <w:fldChar w:fldCharType="separate"/>
        </w:r>
        <w:r w:rsidR="000E130A" w:rsidRPr="000E130A">
          <w:rPr>
            <w:b/>
            <w:noProof/>
          </w:rPr>
          <w:t>14</w:t>
        </w:r>
        <w:r w:rsidR="00C26083">
          <w:rPr>
            <w:b/>
            <w:noProof/>
          </w:rPr>
          <w:fldChar w:fldCharType="end"/>
        </w:r>
        <w:r w:rsidR="00C26083">
          <w:rPr>
            <w:b/>
          </w:rPr>
          <w:t xml:space="preserve"> | </w:t>
        </w:r>
        <w:r w:rsidR="00C26083">
          <w:rPr>
            <w:color w:val="7F7F7F" w:themeColor="background1" w:themeShade="7F"/>
            <w:spacing w:val="60"/>
          </w:rPr>
          <w:t>Page</w:t>
        </w:r>
      </w:sdtContent>
    </w:sdt>
    <w:r w:rsidR="008D4419">
      <w:rPr>
        <w:color w:val="7F7F7F" w:themeColor="background1" w:themeShade="7F"/>
        <w:spacing w:val="60"/>
      </w:rPr>
      <w:tab/>
    </w:r>
  </w:p>
  <w:p w:rsidR="00C26083" w:rsidRDefault="00C260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A9C" w:rsidRDefault="00887A9C" w:rsidP="00A57ACE">
      <w:pPr>
        <w:spacing w:after="0" w:line="240" w:lineRule="auto"/>
      </w:pPr>
      <w:r>
        <w:separator/>
      </w:r>
    </w:p>
  </w:footnote>
  <w:footnote w:type="continuationSeparator" w:id="0">
    <w:p w:rsidR="00887A9C" w:rsidRDefault="00887A9C" w:rsidP="00A57A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7178"/>
    <w:multiLevelType w:val="hybridMultilevel"/>
    <w:tmpl w:val="D0D06DB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28007A1"/>
    <w:multiLevelType w:val="hybridMultilevel"/>
    <w:tmpl w:val="F4BC6DF4"/>
    <w:lvl w:ilvl="0" w:tplc="9AB49BBC">
      <w:start w:val="1"/>
      <w:numFmt w:val="decimal"/>
      <w:lvlText w:val="%1."/>
      <w:lvlJc w:val="left"/>
      <w:pPr>
        <w:tabs>
          <w:tab w:val="num" w:pos="720"/>
        </w:tabs>
        <w:ind w:left="720" w:hanging="360"/>
      </w:pPr>
    </w:lvl>
    <w:lvl w:ilvl="1" w:tplc="134E1176">
      <w:start w:val="1"/>
      <w:numFmt w:val="decimal"/>
      <w:lvlText w:val="%2."/>
      <w:lvlJc w:val="left"/>
      <w:pPr>
        <w:tabs>
          <w:tab w:val="num" w:pos="1440"/>
        </w:tabs>
        <w:ind w:left="1440" w:hanging="360"/>
      </w:pPr>
    </w:lvl>
    <w:lvl w:ilvl="2" w:tplc="1E309814" w:tentative="1">
      <w:start w:val="1"/>
      <w:numFmt w:val="decimal"/>
      <w:lvlText w:val="%3."/>
      <w:lvlJc w:val="left"/>
      <w:pPr>
        <w:tabs>
          <w:tab w:val="num" w:pos="2160"/>
        </w:tabs>
        <w:ind w:left="2160" w:hanging="360"/>
      </w:pPr>
    </w:lvl>
    <w:lvl w:ilvl="3" w:tplc="DEDAD138" w:tentative="1">
      <w:start w:val="1"/>
      <w:numFmt w:val="decimal"/>
      <w:lvlText w:val="%4."/>
      <w:lvlJc w:val="left"/>
      <w:pPr>
        <w:tabs>
          <w:tab w:val="num" w:pos="2880"/>
        </w:tabs>
        <w:ind w:left="2880" w:hanging="360"/>
      </w:pPr>
    </w:lvl>
    <w:lvl w:ilvl="4" w:tplc="CBDE8CAC" w:tentative="1">
      <w:start w:val="1"/>
      <w:numFmt w:val="decimal"/>
      <w:lvlText w:val="%5."/>
      <w:lvlJc w:val="left"/>
      <w:pPr>
        <w:tabs>
          <w:tab w:val="num" w:pos="3600"/>
        </w:tabs>
        <w:ind w:left="3600" w:hanging="360"/>
      </w:pPr>
    </w:lvl>
    <w:lvl w:ilvl="5" w:tplc="23CEE55C" w:tentative="1">
      <w:start w:val="1"/>
      <w:numFmt w:val="decimal"/>
      <w:lvlText w:val="%6."/>
      <w:lvlJc w:val="left"/>
      <w:pPr>
        <w:tabs>
          <w:tab w:val="num" w:pos="4320"/>
        </w:tabs>
        <w:ind w:left="4320" w:hanging="360"/>
      </w:pPr>
    </w:lvl>
    <w:lvl w:ilvl="6" w:tplc="9C8AC392" w:tentative="1">
      <w:start w:val="1"/>
      <w:numFmt w:val="decimal"/>
      <w:lvlText w:val="%7."/>
      <w:lvlJc w:val="left"/>
      <w:pPr>
        <w:tabs>
          <w:tab w:val="num" w:pos="5040"/>
        </w:tabs>
        <w:ind w:left="5040" w:hanging="360"/>
      </w:pPr>
    </w:lvl>
    <w:lvl w:ilvl="7" w:tplc="2F1E1F24" w:tentative="1">
      <w:start w:val="1"/>
      <w:numFmt w:val="decimal"/>
      <w:lvlText w:val="%8."/>
      <w:lvlJc w:val="left"/>
      <w:pPr>
        <w:tabs>
          <w:tab w:val="num" w:pos="5760"/>
        </w:tabs>
        <w:ind w:left="5760" w:hanging="360"/>
      </w:pPr>
    </w:lvl>
    <w:lvl w:ilvl="8" w:tplc="11EC097E" w:tentative="1">
      <w:start w:val="1"/>
      <w:numFmt w:val="decimal"/>
      <w:lvlText w:val="%9."/>
      <w:lvlJc w:val="left"/>
      <w:pPr>
        <w:tabs>
          <w:tab w:val="num" w:pos="6480"/>
        </w:tabs>
        <w:ind w:left="6480" w:hanging="360"/>
      </w:pPr>
    </w:lvl>
  </w:abstractNum>
  <w:abstractNum w:abstractNumId="2">
    <w:nsid w:val="120046B2"/>
    <w:multiLevelType w:val="hybridMultilevel"/>
    <w:tmpl w:val="D4F69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0575F7"/>
    <w:multiLevelType w:val="hybridMultilevel"/>
    <w:tmpl w:val="4EFCAF4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81041BE"/>
    <w:multiLevelType w:val="hybridMultilevel"/>
    <w:tmpl w:val="A00EC802"/>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95D473F"/>
    <w:multiLevelType w:val="hybridMultilevel"/>
    <w:tmpl w:val="D8BA1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A6B3B24"/>
    <w:multiLevelType w:val="hybridMultilevel"/>
    <w:tmpl w:val="3F308F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DB608D7"/>
    <w:multiLevelType w:val="hybridMultilevel"/>
    <w:tmpl w:val="489E3B86"/>
    <w:lvl w:ilvl="0" w:tplc="9AB49BBC">
      <w:start w:val="1"/>
      <w:numFmt w:val="decimal"/>
      <w:lvlText w:val="%1."/>
      <w:lvlJc w:val="left"/>
      <w:pPr>
        <w:tabs>
          <w:tab w:val="num" w:pos="720"/>
        </w:tabs>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3E543A2"/>
    <w:multiLevelType w:val="hybridMultilevel"/>
    <w:tmpl w:val="B26C8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365274"/>
    <w:multiLevelType w:val="hybridMultilevel"/>
    <w:tmpl w:val="F4BC6DF4"/>
    <w:lvl w:ilvl="0" w:tplc="9AB49BBC">
      <w:start w:val="1"/>
      <w:numFmt w:val="decimal"/>
      <w:lvlText w:val="%1."/>
      <w:lvlJc w:val="left"/>
      <w:pPr>
        <w:tabs>
          <w:tab w:val="num" w:pos="720"/>
        </w:tabs>
        <w:ind w:left="720" w:hanging="360"/>
      </w:pPr>
    </w:lvl>
    <w:lvl w:ilvl="1" w:tplc="134E1176">
      <w:start w:val="1"/>
      <w:numFmt w:val="decimal"/>
      <w:lvlText w:val="%2."/>
      <w:lvlJc w:val="left"/>
      <w:pPr>
        <w:tabs>
          <w:tab w:val="num" w:pos="1440"/>
        </w:tabs>
        <w:ind w:left="1440" w:hanging="360"/>
      </w:pPr>
    </w:lvl>
    <w:lvl w:ilvl="2" w:tplc="1E309814" w:tentative="1">
      <w:start w:val="1"/>
      <w:numFmt w:val="decimal"/>
      <w:lvlText w:val="%3."/>
      <w:lvlJc w:val="left"/>
      <w:pPr>
        <w:tabs>
          <w:tab w:val="num" w:pos="2160"/>
        </w:tabs>
        <w:ind w:left="2160" w:hanging="360"/>
      </w:pPr>
    </w:lvl>
    <w:lvl w:ilvl="3" w:tplc="DEDAD138" w:tentative="1">
      <w:start w:val="1"/>
      <w:numFmt w:val="decimal"/>
      <w:lvlText w:val="%4."/>
      <w:lvlJc w:val="left"/>
      <w:pPr>
        <w:tabs>
          <w:tab w:val="num" w:pos="2880"/>
        </w:tabs>
        <w:ind w:left="2880" w:hanging="360"/>
      </w:pPr>
    </w:lvl>
    <w:lvl w:ilvl="4" w:tplc="CBDE8CAC" w:tentative="1">
      <w:start w:val="1"/>
      <w:numFmt w:val="decimal"/>
      <w:lvlText w:val="%5."/>
      <w:lvlJc w:val="left"/>
      <w:pPr>
        <w:tabs>
          <w:tab w:val="num" w:pos="3600"/>
        </w:tabs>
        <w:ind w:left="3600" w:hanging="360"/>
      </w:pPr>
    </w:lvl>
    <w:lvl w:ilvl="5" w:tplc="23CEE55C" w:tentative="1">
      <w:start w:val="1"/>
      <w:numFmt w:val="decimal"/>
      <w:lvlText w:val="%6."/>
      <w:lvlJc w:val="left"/>
      <w:pPr>
        <w:tabs>
          <w:tab w:val="num" w:pos="4320"/>
        </w:tabs>
        <w:ind w:left="4320" w:hanging="360"/>
      </w:pPr>
    </w:lvl>
    <w:lvl w:ilvl="6" w:tplc="9C8AC392" w:tentative="1">
      <w:start w:val="1"/>
      <w:numFmt w:val="decimal"/>
      <w:lvlText w:val="%7."/>
      <w:lvlJc w:val="left"/>
      <w:pPr>
        <w:tabs>
          <w:tab w:val="num" w:pos="5040"/>
        </w:tabs>
        <w:ind w:left="5040" w:hanging="360"/>
      </w:pPr>
    </w:lvl>
    <w:lvl w:ilvl="7" w:tplc="2F1E1F24" w:tentative="1">
      <w:start w:val="1"/>
      <w:numFmt w:val="decimal"/>
      <w:lvlText w:val="%8."/>
      <w:lvlJc w:val="left"/>
      <w:pPr>
        <w:tabs>
          <w:tab w:val="num" w:pos="5760"/>
        </w:tabs>
        <w:ind w:left="5760" w:hanging="360"/>
      </w:pPr>
    </w:lvl>
    <w:lvl w:ilvl="8" w:tplc="11EC097E" w:tentative="1">
      <w:start w:val="1"/>
      <w:numFmt w:val="decimal"/>
      <w:lvlText w:val="%9."/>
      <w:lvlJc w:val="left"/>
      <w:pPr>
        <w:tabs>
          <w:tab w:val="num" w:pos="6480"/>
        </w:tabs>
        <w:ind w:left="6480" w:hanging="360"/>
      </w:pPr>
    </w:lvl>
  </w:abstractNum>
  <w:abstractNum w:abstractNumId="10">
    <w:nsid w:val="288076A3"/>
    <w:multiLevelType w:val="hybridMultilevel"/>
    <w:tmpl w:val="3AEA96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8DB1F0B"/>
    <w:multiLevelType w:val="hybridMultilevel"/>
    <w:tmpl w:val="0C14B892"/>
    <w:lvl w:ilvl="0" w:tplc="0D98D3DA">
      <w:start w:val="1"/>
      <w:numFmt w:val="decimal"/>
      <w:lvlText w:val="%1."/>
      <w:lvlJc w:val="left"/>
      <w:pPr>
        <w:ind w:left="1440" w:hanging="360"/>
      </w:pPr>
      <w:rPr>
        <w:rFonts w:eastAsia="Batang" w:cs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99C118E"/>
    <w:multiLevelType w:val="hybridMultilevel"/>
    <w:tmpl w:val="3BA0D3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AF7E10"/>
    <w:multiLevelType w:val="hybridMultilevel"/>
    <w:tmpl w:val="1188D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F11F02"/>
    <w:multiLevelType w:val="hybridMultilevel"/>
    <w:tmpl w:val="9A9CC63A"/>
    <w:lvl w:ilvl="0" w:tplc="DB88A32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33767DBB"/>
    <w:multiLevelType w:val="hybridMultilevel"/>
    <w:tmpl w:val="AC06110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4527AC5"/>
    <w:multiLevelType w:val="hybridMultilevel"/>
    <w:tmpl w:val="C9F6700A"/>
    <w:lvl w:ilvl="0" w:tplc="9AB49BBC">
      <w:start w:val="1"/>
      <w:numFmt w:val="decimal"/>
      <w:lvlText w:val="%1."/>
      <w:lvlJc w:val="left"/>
      <w:pPr>
        <w:tabs>
          <w:tab w:val="num" w:pos="720"/>
        </w:tabs>
        <w:ind w:left="720" w:hanging="360"/>
      </w:pPr>
    </w:lvl>
    <w:lvl w:ilvl="1" w:tplc="904AFAE0">
      <w:start w:val="1"/>
      <w:numFmt w:val="lowerLetter"/>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9761D62"/>
    <w:multiLevelType w:val="hybridMultilevel"/>
    <w:tmpl w:val="BAE449FA"/>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3BA02C1D"/>
    <w:multiLevelType w:val="hybridMultilevel"/>
    <w:tmpl w:val="FCD2A378"/>
    <w:lvl w:ilvl="0" w:tplc="A0102D80">
      <w:start w:val="1"/>
      <w:numFmt w:val="bullet"/>
      <w:lvlText w:val="•"/>
      <w:lvlJc w:val="left"/>
      <w:pPr>
        <w:tabs>
          <w:tab w:val="num" w:pos="720"/>
        </w:tabs>
        <w:ind w:left="720" w:hanging="360"/>
      </w:pPr>
      <w:rPr>
        <w:rFonts w:ascii="Arial" w:hAnsi="Arial" w:hint="default"/>
      </w:rPr>
    </w:lvl>
    <w:lvl w:ilvl="1" w:tplc="CB52867C" w:tentative="1">
      <w:start w:val="1"/>
      <w:numFmt w:val="bullet"/>
      <w:lvlText w:val="•"/>
      <w:lvlJc w:val="left"/>
      <w:pPr>
        <w:tabs>
          <w:tab w:val="num" w:pos="1440"/>
        </w:tabs>
        <w:ind w:left="1440" w:hanging="360"/>
      </w:pPr>
      <w:rPr>
        <w:rFonts w:ascii="Arial" w:hAnsi="Arial" w:hint="default"/>
      </w:rPr>
    </w:lvl>
    <w:lvl w:ilvl="2" w:tplc="D1B6C726" w:tentative="1">
      <w:start w:val="1"/>
      <w:numFmt w:val="bullet"/>
      <w:lvlText w:val="•"/>
      <w:lvlJc w:val="left"/>
      <w:pPr>
        <w:tabs>
          <w:tab w:val="num" w:pos="2160"/>
        </w:tabs>
        <w:ind w:left="2160" w:hanging="360"/>
      </w:pPr>
      <w:rPr>
        <w:rFonts w:ascii="Arial" w:hAnsi="Arial" w:hint="default"/>
      </w:rPr>
    </w:lvl>
    <w:lvl w:ilvl="3" w:tplc="9BC4300A" w:tentative="1">
      <w:start w:val="1"/>
      <w:numFmt w:val="bullet"/>
      <w:lvlText w:val="•"/>
      <w:lvlJc w:val="left"/>
      <w:pPr>
        <w:tabs>
          <w:tab w:val="num" w:pos="2880"/>
        </w:tabs>
        <w:ind w:left="2880" w:hanging="360"/>
      </w:pPr>
      <w:rPr>
        <w:rFonts w:ascii="Arial" w:hAnsi="Arial" w:hint="default"/>
      </w:rPr>
    </w:lvl>
    <w:lvl w:ilvl="4" w:tplc="7A1E56DC" w:tentative="1">
      <w:start w:val="1"/>
      <w:numFmt w:val="bullet"/>
      <w:lvlText w:val="•"/>
      <w:lvlJc w:val="left"/>
      <w:pPr>
        <w:tabs>
          <w:tab w:val="num" w:pos="3600"/>
        </w:tabs>
        <w:ind w:left="3600" w:hanging="360"/>
      </w:pPr>
      <w:rPr>
        <w:rFonts w:ascii="Arial" w:hAnsi="Arial" w:hint="default"/>
      </w:rPr>
    </w:lvl>
    <w:lvl w:ilvl="5" w:tplc="995AAEE6" w:tentative="1">
      <w:start w:val="1"/>
      <w:numFmt w:val="bullet"/>
      <w:lvlText w:val="•"/>
      <w:lvlJc w:val="left"/>
      <w:pPr>
        <w:tabs>
          <w:tab w:val="num" w:pos="4320"/>
        </w:tabs>
        <w:ind w:left="4320" w:hanging="360"/>
      </w:pPr>
      <w:rPr>
        <w:rFonts w:ascii="Arial" w:hAnsi="Arial" w:hint="default"/>
      </w:rPr>
    </w:lvl>
    <w:lvl w:ilvl="6" w:tplc="35A42BEC" w:tentative="1">
      <w:start w:val="1"/>
      <w:numFmt w:val="bullet"/>
      <w:lvlText w:val="•"/>
      <w:lvlJc w:val="left"/>
      <w:pPr>
        <w:tabs>
          <w:tab w:val="num" w:pos="5040"/>
        </w:tabs>
        <w:ind w:left="5040" w:hanging="360"/>
      </w:pPr>
      <w:rPr>
        <w:rFonts w:ascii="Arial" w:hAnsi="Arial" w:hint="default"/>
      </w:rPr>
    </w:lvl>
    <w:lvl w:ilvl="7" w:tplc="81180188" w:tentative="1">
      <w:start w:val="1"/>
      <w:numFmt w:val="bullet"/>
      <w:lvlText w:val="•"/>
      <w:lvlJc w:val="left"/>
      <w:pPr>
        <w:tabs>
          <w:tab w:val="num" w:pos="5760"/>
        </w:tabs>
        <w:ind w:left="5760" w:hanging="360"/>
      </w:pPr>
      <w:rPr>
        <w:rFonts w:ascii="Arial" w:hAnsi="Arial" w:hint="default"/>
      </w:rPr>
    </w:lvl>
    <w:lvl w:ilvl="8" w:tplc="38C2B832" w:tentative="1">
      <w:start w:val="1"/>
      <w:numFmt w:val="bullet"/>
      <w:lvlText w:val="•"/>
      <w:lvlJc w:val="left"/>
      <w:pPr>
        <w:tabs>
          <w:tab w:val="num" w:pos="6480"/>
        </w:tabs>
        <w:ind w:left="6480" w:hanging="360"/>
      </w:pPr>
      <w:rPr>
        <w:rFonts w:ascii="Arial" w:hAnsi="Arial" w:hint="default"/>
      </w:rPr>
    </w:lvl>
  </w:abstractNum>
  <w:abstractNum w:abstractNumId="19">
    <w:nsid w:val="43EE31F9"/>
    <w:multiLevelType w:val="hybridMultilevel"/>
    <w:tmpl w:val="C6D8E75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6117D8"/>
    <w:multiLevelType w:val="hybridMultilevel"/>
    <w:tmpl w:val="0142ADB8"/>
    <w:lvl w:ilvl="0" w:tplc="FD94B1C2">
      <w:start w:val="1"/>
      <w:numFmt w:val="bullet"/>
      <w:lvlText w:val="–"/>
      <w:lvlJc w:val="left"/>
      <w:pPr>
        <w:tabs>
          <w:tab w:val="num" w:pos="720"/>
        </w:tabs>
        <w:ind w:left="720" w:hanging="360"/>
      </w:pPr>
      <w:rPr>
        <w:rFonts w:ascii="Arial" w:hAnsi="Arial" w:hint="default"/>
      </w:rPr>
    </w:lvl>
    <w:lvl w:ilvl="1" w:tplc="172651DA">
      <w:start w:val="1"/>
      <w:numFmt w:val="bullet"/>
      <w:lvlText w:val="–"/>
      <w:lvlJc w:val="left"/>
      <w:pPr>
        <w:tabs>
          <w:tab w:val="num" w:pos="1440"/>
        </w:tabs>
        <w:ind w:left="1440" w:hanging="360"/>
      </w:pPr>
      <w:rPr>
        <w:rFonts w:ascii="Arial" w:hAnsi="Arial" w:hint="default"/>
      </w:rPr>
    </w:lvl>
    <w:lvl w:ilvl="2" w:tplc="A614CB06" w:tentative="1">
      <w:start w:val="1"/>
      <w:numFmt w:val="bullet"/>
      <w:lvlText w:val="–"/>
      <w:lvlJc w:val="left"/>
      <w:pPr>
        <w:tabs>
          <w:tab w:val="num" w:pos="2160"/>
        </w:tabs>
        <w:ind w:left="2160" w:hanging="360"/>
      </w:pPr>
      <w:rPr>
        <w:rFonts w:ascii="Arial" w:hAnsi="Arial" w:hint="default"/>
      </w:rPr>
    </w:lvl>
    <w:lvl w:ilvl="3" w:tplc="2580217C" w:tentative="1">
      <w:start w:val="1"/>
      <w:numFmt w:val="bullet"/>
      <w:lvlText w:val="–"/>
      <w:lvlJc w:val="left"/>
      <w:pPr>
        <w:tabs>
          <w:tab w:val="num" w:pos="2880"/>
        </w:tabs>
        <w:ind w:left="2880" w:hanging="360"/>
      </w:pPr>
      <w:rPr>
        <w:rFonts w:ascii="Arial" w:hAnsi="Arial" w:hint="default"/>
      </w:rPr>
    </w:lvl>
    <w:lvl w:ilvl="4" w:tplc="110C7C96" w:tentative="1">
      <w:start w:val="1"/>
      <w:numFmt w:val="bullet"/>
      <w:lvlText w:val="–"/>
      <w:lvlJc w:val="left"/>
      <w:pPr>
        <w:tabs>
          <w:tab w:val="num" w:pos="3600"/>
        </w:tabs>
        <w:ind w:left="3600" w:hanging="360"/>
      </w:pPr>
      <w:rPr>
        <w:rFonts w:ascii="Arial" w:hAnsi="Arial" w:hint="default"/>
      </w:rPr>
    </w:lvl>
    <w:lvl w:ilvl="5" w:tplc="255A523E" w:tentative="1">
      <w:start w:val="1"/>
      <w:numFmt w:val="bullet"/>
      <w:lvlText w:val="–"/>
      <w:lvlJc w:val="left"/>
      <w:pPr>
        <w:tabs>
          <w:tab w:val="num" w:pos="4320"/>
        </w:tabs>
        <w:ind w:left="4320" w:hanging="360"/>
      </w:pPr>
      <w:rPr>
        <w:rFonts w:ascii="Arial" w:hAnsi="Arial" w:hint="default"/>
      </w:rPr>
    </w:lvl>
    <w:lvl w:ilvl="6" w:tplc="A66E7D24" w:tentative="1">
      <w:start w:val="1"/>
      <w:numFmt w:val="bullet"/>
      <w:lvlText w:val="–"/>
      <w:lvlJc w:val="left"/>
      <w:pPr>
        <w:tabs>
          <w:tab w:val="num" w:pos="5040"/>
        </w:tabs>
        <w:ind w:left="5040" w:hanging="360"/>
      </w:pPr>
      <w:rPr>
        <w:rFonts w:ascii="Arial" w:hAnsi="Arial" w:hint="default"/>
      </w:rPr>
    </w:lvl>
    <w:lvl w:ilvl="7" w:tplc="478C385C" w:tentative="1">
      <w:start w:val="1"/>
      <w:numFmt w:val="bullet"/>
      <w:lvlText w:val="–"/>
      <w:lvlJc w:val="left"/>
      <w:pPr>
        <w:tabs>
          <w:tab w:val="num" w:pos="5760"/>
        </w:tabs>
        <w:ind w:left="5760" w:hanging="360"/>
      </w:pPr>
      <w:rPr>
        <w:rFonts w:ascii="Arial" w:hAnsi="Arial" w:hint="default"/>
      </w:rPr>
    </w:lvl>
    <w:lvl w:ilvl="8" w:tplc="A3F8D846" w:tentative="1">
      <w:start w:val="1"/>
      <w:numFmt w:val="bullet"/>
      <w:lvlText w:val="–"/>
      <w:lvlJc w:val="left"/>
      <w:pPr>
        <w:tabs>
          <w:tab w:val="num" w:pos="6480"/>
        </w:tabs>
        <w:ind w:left="6480" w:hanging="360"/>
      </w:pPr>
      <w:rPr>
        <w:rFonts w:ascii="Arial" w:hAnsi="Arial" w:hint="default"/>
      </w:rPr>
    </w:lvl>
  </w:abstractNum>
  <w:abstractNum w:abstractNumId="21">
    <w:nsid w:val="509E0DB3"/>
    <w:multiLevelType w:val="hybridMultilevel"/>
    <w:tmpl w:val="8D265C36"/>
    <w:lvl w:ilvl="0" w:tplc="11B0F154">
      <w:start w:val="1"/>
      <w:numFmt w:val="decimal"/>
      <w:lvlText w:val="%1."/>
      <w:lvlJc w:val="left"/>
      <w:pPr>
        <w:ind w:left="63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0D6E13"/>
    <w:multiLevelType w:val="hybridMultilevel"/>
    <w:tmpl w:val="3AEA96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799547E"/>
    <w:multiLevelType w:val="hybridMultilevel"/>
    <w:tmpl w:val="6660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7D727D0"/>
    <w:multiLevelType w:val="hybridMultilevel"/>
    <w:tmpl w:val="33E0904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D891F55"/>
    <w:multiLevelType w:val="hybridMultilevel"/>
    <w:tmpl w:val="744E3A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FCE2540"/>
    <w:multiLevelType w:val="hybridMultilevel"/>
    <w:tmpl w:val="A7A8754E"/>
    <w:lvl w:ilvl="0" w:tplc="B450D1CC">
      <w:start w:val="1"/>
      <w:numFmt w:val="lowerLetter"/>
      <w:lvlText w:val="%1."/>
      <w:lvlJc w:val="left"/>
      <w:pPr>
        <w:tabs>
          <w:tab w:val="num" w:pos="720"/>
        </w:tabs>
        <w:ind w:left="720" w:hanging="360"/>
      </w:pPr>
    </w:lvl>
    <w:lvl w:ilvl="1" w:tplc="01EC10DA" w:tentative="1">
      <w:start w:val="1"/>
      <w:numFmt w:val="lowerLetter"/>
      <w:lvlText w:val="%2."/>
      <w:lvlJc w:val="left"/>
      <w:pPr>
        <w:tabs>
          <w:tab w:val="num" w:pos="1440"/>
        </w:tabs>
        <w:ind w:left="1440" w:hanging="360"/>
      </w:pPr>
    </w:lvl>
    <w:lvl w:ilvl="2" w:tplc="DEE806A4" w:tentative="1">
      <w:start w:val="1"/>
      <w:numFmt w:val="lowerLetter"/>
      <w:lvlText w:val="%3."/>
      <w:lvlJc w:val="left"/>
      <w:pPr>
        <w:tabs>
          <w:tab w:val="num" w:pos="2160"/>
        </w:tabs>
        <w:ind w:left="2160" w:hanging="360"/>
      </w:pPr>
    </w:lvl>
    <w:lvl w:ilvl="3" w:tplc="4426B132" w:tentative="1">
      <w:start w:val="1"/>
      <w:numFmt w:val="lowerLetter"/>
      <w:lvlText w:val="%4."/>
      <w:lvlJc w:val="left"/>
      <w:pPr>
        <w:tabs>
          <w:tab w:val="num" w:pos="2880"/>
        </w:tabs>
        <w:ind w:left="2880" w:hanging="360"/>
      </w:pPr>
    </w:lvl>
    <w:lvl w:ilvl="4" w:tplc="6832C338" w:tentative="1">
      <w:start w:val="1"/>
      <w:numFmt w:val="lowerLetter"/>
      <w:lvlText w:val="%5."/>
      <w:lvlJc w:val="left"/>
      <w:pPr>
        <w:tabs>
          <w:tab w:val="num" w:pos="3600"/>
        </w:tabs>
        <w:ind w:left="3600" w:hanging="360"/>
      </w:pPr>
    </w:lvl>
    <w:lvl w:ilvl="5" w:tplc="F0487E84" w:tentative="1">
      <w:start w:val="1"/>
      <w:numFmt w:val="lowerLetter"/>
      <w:lvlText w:val="%6."/>
      <w:lvlJc w:val="left"/>
      <w:pPr>
        <w:tabs>
          <w:tab w:val="num" w:pos="4320"/>
        </w:tabs>
        <w:ind w:left="4320" w:hanging="360"/>
      </w:pPr>
    </w:lvl>
    <w:lvl w:ilvl="6" w:tplc="F93E7204" w:tentative="1">
      <w:start w:val="1"/>
      <w:numFmt w:val="lowerLetter"/>
      <w:lvlText w:val="%7."/>
      <w:lvlJc w:val="left"/>
      <w:pPr>
        <w:tabs>
          <w:tab w:val="num" w:pos="5040"/>
        </w:tabs>
        <w:ind w:left="5040" w:hanging="360"/>
      </w:pPr>
    </w:lvl>
    <w:lvl w:ilvl="7" w:tplc="98904012" w:tentative="1">
      <w:start w:val="1"/>
      <w:numFmt w:val="lowerLetter"/>
      <w:lvlText w:val="%8."/>
      <w:lvlJc w:val="left"/>
      <w:pPr>
        <w:tabs>
          <w:tab w:val="num" w:pos="5760"/>
        </w:tabs>
        <w:ind w:left="5760" w:hanging="360"/>
      </w:pPr>
    </w:lvl>
    <w:lvl w:ilvl="8" w:tplc="6D70C882" w:tentative="1">
      <w:start w:val="1"/>
      <w:numFmt w:val="lowerLetter"/>
      <w:lvlText w:val="%9."/>
      <w:lvlJc w:val="left"/>
      <w:pPr>
        <w:tabs>
          <w:tab w:val="num" w:pos="6480"/>
        </w:tabs>
        <w:ind w:left="6480" w:hanging="360"/>
      </w:pPr>
    </w:lvl>
  </w:abstractNum>
  <w:abstractNum w:abstractNumId="27">
    <w:nsid w:val="62257D36"/>
    <w:multiLevelType w:val="hybridMultilevel"/>
    <w:tmpl w:val="94BA0A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54548F3"/>
    <w:multiLevelType w:val="hybridMultilevel"/>
    <w:tmpl w:val="A9B4F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ABA31F8"/>
    <w:multiLevelType w:val="hybridMultilevel"/>
    <w:tmpl w:val="CF78E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A887891"/>
    <w:multiLevelType w:val="hybridMultilevel"/>
    <w:tmpl w:val="3288121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9"/>
  </w:num>
  <w:num w:numId="5">
    <w:abstractNumId w:val="20"/>
  </w:num>
  <w:num w:numId="6">
    <w:abstractNumId w:val="13"/>
  </w:num>
  <w:num w:numId="7">
    <w:abstractNumId w:val="11"/>
  </w:num>
  <w:num w:numId="8">
    <w:abstractNumId w:val="12"/>
  </w:num>
  <w:num w:numId="9">
    <w:abstractNumId w:val="25"/>
  </w:num>
  <w:num w:numId="10">
    <w:abstractNumId w:val="23"/>
  </w:num>
  <w:num w:numId="11">
    <w:abstractNumId w:val="18"/>
  </w:num>
  <w:num w:numId="12">
    <w:abstractNumId w:val="26"/>
  </w:num>
  <w:num w:numId="13">
    <w:abstractNumId w:val="19"/>
  </w:num>
  <w:num w:numId="14">
    <w:abstractNumId w:val="1"/>
  </w:num>
  <w:num w:numId="15">
    <w:abstractNumId w:val="16"/>
  </w:num>
  <w:num w:numId="16">
    <w:abstractNumId w:val="17"/>
  </w:num>
  <w:num w:numId="17">
    <w:abstractNumId w:val="7"/>
  </w:num>
  <w:num w:numId="18">
    <w:abstractNumId w:val="4"/>
  </w:num>
  <w:num w:numId="19">
    <w:abstractNumId w:val="6"/>
  </w:num>
  <w:num w:numId="20">
    <w:abstractNumId w:val="29"/>
  </w:num>
  <w:num w:numId="21">
    <w:abstractNumId w:val="28"/>
  </w:num>
  <w:num w:numId="22">
    <w:abstractNumId w:val="0"/>
  </w:num>
  <w:num w:numId="23">
    <w:abstractNumId w:val="24"/>
  </w:num>
  <w:num w:numId="24">
    <w:abstractNumId w:val="27"/>
  </w:num>
  <w:num w:numId="25">
    <w:abstractNumId w:val="30"/>
  </w:num>
  <w:num w:numId="26">
    <w:abstractNumId w:val="14"/>
  </w:num>
  <w:num w:numId="27">
    <w:abstractNumId w:val="15"/>
  </w:num>
  <w:num w:numId="28">
    <w:abstractNumId w:val="22"/>
  </w:num>
  <w:num w:numId="29">
    <w:abstractNumId w:val="10"/>
  </w:num>
  <w:num w:numId="30">
    <w:abstractNumId w:val="8"/>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aav5e2qvz506e9txkpazpi9dsa0pr090fs&quot;&gt;My EndNote Library&lt;record-ids&gt;&lt;item&gt;17&lt;/item&gt;&lt;item&gt;59&lt;/item&gt;&lt;item&gt;63&lt;/item&gt;&lt;item&gt;64&lt;/item&gt;&lt;item&gt;65&lt;/item&gt;&lt;item&gt;67&lt;/item&gt;&lt;item&gt;68&lt;/item&gt;&lt;item&gt;69&lt;/item&gt;&lt;item&gt;79&lt;/item&gt;&lt;item&gt;84&lt;/item&gt;&lt;item&gt;85&lt;/item&gt;&lt;item&gt;86&lt;/item&gt;&lt;item&gt;88&lt;/item&gt;&lt;item&gt;91&lt;/item&gt;&lt;item&gt;93&lt;/item&gt;&lt;item&gt;95&lt;/item&gt;&lt;item&gt;96&lt;/item&gt;&lt;item&gt;99&lt;/item&gt;&lt;item&gt;101&lt;/item&gt;&lt;item&gt;104&lt;/item&gt;&lt;item&gt;105&lt;/item&gt;&lt;item&gt;106&lt;/item&gt;&lt;item&gt;107&lt;/item&gt;&lt;item&gt;108&lt;/item&gt;&lt;item&gt;110&lt;/item&gt;&lt;item&gt;111&lt;/item&gt;&lt;item&gt;125&lt;/item&gt;&lt;item&gt;126&lt;/item&gt;&lt;item&gt;128&lt;/item&gt;&lt;item&gt;129&lt;/item&gt;&lt;item&gt;130&lt;/item&gt;&lt;item&gt;131&lt;/item&gt;&lt;item&gt;132&lt;/item&gt;&lt;item&gt;135&lt;/item&gt;&lt;item&gt;136&lt;/item&gt;&lt;item&gt;137&lt;/item&gt;&lt;item&gt;142&lt;/item&gt;&lt;item&gt;143&lt;/item&gt;&lt;item&gt;144&lt;/item&gt;&lt;item&gt;146&lt;/item&gt;&lt;item&gt;147&lt;/item&gt;&lt;item&gt;148&lt;/item&gt;&lt;item&gt;149&lt;/item&gt;&lt;item&gt;150&lt;/item&gt;&lt;item&gt;152&lt;/item&gt;&lt;item&gt;153&lt;/item&gt;&lt;item&gt;154&lt;/item&gt;&lt;item&gt;155&lt;/item&gt;&lt;item&gt;158&lt;/item&gt;&lt;item&gt;160&lt;/item&gt;&lt;item&gt;161&lt;/item&gt;&lt;item&gt;162&lt;/item&gt;&lt;item&gt;166&lt;/item&gt;&lt;item&gt;251&lt;/item&gt;&lt;item&gt;305&lt;/item&gt;&lt;item&gt;320&lt;/item&gt;&lt;item&gt;819&lt;/item&gt;&lt;/record-ids&gt;&lt;/item&gt;&lt;/Libraries&gt;"/>
  </w:docVars>
  <w:rsids>
    <w:rsidRoot w:val="004229B1"/>
    <w:rsid w:val="000028BF"/>
    <w:rsid w:val="00003260"/>
    <w:rsid w:val="0000459D"/>
    <w:rsid w:val="0000522E"/>
    <w:rsid w:val="00010F83"/>
    <w:rsid w:val="00011142"/>
    <w:rsid w:val="00011529"/>
    <w:rsid w:val="0001335D"/>
    <w:rsid w:val="00014591"/>
    <w:rsid w:val="00016AC2"/>
    <w:rsid w:val="00017492"/>
    <w:rsid w:val="00023A25"/>
    <w:rsid w:val="000243E8"/>
    <w:rsid w:val="0002655D"/>
    <w:rsid w:val="00026BA9"/>
    <w:rsid w:val="0002794E"/>
    <w:rsid w:val="00033BA9"/>
    <w:rsid w:val="00037139"/>
    <w:rsid w:val="00037D48"/>
    <w:rsid w:val="00037E6D"/>
    <w:rsid w:val="00040C0E"/>
    <w:rsid w:val="000412B8"/>
    <w:rsid w:val="000430A4"/>
    <w:rsid w:val="0004415A"/>
    <w:rsid w:val="00047A7C"/>
    <w:rsid w:val="0005097E"/>
    <w:rsid w:val="00060565"/>
    <w:rsid w:val="00062276"/>
    <w:rsid w:val="00070B88"/>
    <w:rsid w:val="000717D3"/>
    <w:rsid w:val="00072A00"/>
    <w:rsid w:val="00076714"/>
    <w:rsid w:val="00081DF4"/>
    <w:rsid w:val="0008508C"/>
    <w:rsid w:val="0008516A"/>
    <w:rsid w:val="00085836"/>
    <w:rsid w:val="00090580"/>
    <w:rsid w:val="00091A7C"/>
    <w:rsid w:val="0009581A"/>
    <w:rsid w:val="00096690"/>
    <w:rsid w:val="000A3B87"/>
    <w:rsid w:val="000A5698"/>
    <w:rsid w:val="000A6248"/>
    <w:rsid w:val="000B1426"/>
    <w:rsid w:val="000B21A4"/>
    <w:rsid w:val="000C0EBD"/>
    <w:rsid w:val="000C1DBD"/>
    <w:rsid w:val="000C4A80"/>
    <w:rsid w:val="000C51AE"/>
    <w:rsid w:val="000D0362"/>
    <w:rsid w:val="000D79F3"/>
    <w:rsid w:val="000E0126"/>
    <w:rsid w:val="000E01C5"/>
    <w:rsid w:val="000E130A"/>
    <w:rsid w:val="000E5185"/>
    <w:rsid w:val="000E595F"/>
    <w:rsid w:val="000E70BB"/>
    <w:rsid w:val="000E79E2"/>
    <w:rsid w:val="000F1780"/>
    <w:rsid w:val="000F4362"/>
    <w:rsid w:val="00100F10"/>
    <w:rsid w:val="001020DC"/>
    <w:rsid w:val="00107158"/>
    <w:rsid w:val="00107DCC"/>
    <w:rsid w:val="00113B19"/>
    <w:rsid w:val="00114612"/>
    <w:rsid w:val="0011638A"/>
    <w:rsid w:val="001219DE"/>
    <w:rsid w:val="00121BE6"/>
    <w:rsid w:val="00121CF9"/>
    <w:rsid w:val="00123753"/>
    <w:rsid w:val="0012473C"/>
    <w:rsid w:val="00127C0D"/>
    <w:rsid w:val="00130167"/>
    <w:rsid w:val="00137935"/>
    <w:rsid w:val="00143053"/>
    <w:rsid w:val="001447FA"/>
    <w:rsid w:val="0014677A"/>
    <w:rsid w:val="0015389C"/>
    <w:rsid w:val="001553E4"/>
    <w:rsid w:val="00164B63"/>
    <w:rsid w:val="00170314"/>
    <w:rsid w:val="00173074"/>
    <w:rsid w:val="00176EFD"/>
    <w:rsid w:val="00177571"/>
    <w:rsid w:val="00177C52"/>
    <w:rsid w:val="0018565F"/>
    <w:rsid w:val="001865C1"/>
    <w:rsid w:val="001A1993"/>
    <w:rsid w:val="001B0760"/>
    <w:rsid w:val="001B0FBC"/>
    <w:rsid w:val="001B1A6A"/>
    <w:rsid w:val="001B27DF"/>
    <w:rsid w:val="001C194E"/>
    <w:rsid w:val="001C1982"/>
    <w:rsid w:val="001C6612"/>
    <w:rsid w:val="001D1F04"/>
    <w:rsid w:val="001D5269"/>
    <w:rsid w:val="001D58CD"/>
    <w:rsid w:val="001E061F"/>
    <w:rsid w:val="001E23F5"/>
    <w:rsid w:val="001E2CEA"/>
    <w:rsid w:val="001F20F3"/>
    <w:rsid w:val="001F2942"/>
    <w:rsid w:val="001F4480"/>
    <w:rsid w:val="001F5B1D"/>
    <w:rsid w:val="001F6C06"/>
    <w:rsid w:val="00200924"/>
    <w:rsid w:val="002030D5"/>
    <w:rsid w:val="00210BF0"/>
    <w:rsid w:val="00213879"/>
    <w:rsid w:val="002209E7"/>
    <w:rsid w:val="0022124A"/>
    <w:rsid w:val="00225215"/>
    <w:rsid w:val="00231C99"/>
    <w:rsid w:val="00232DEE"/>
    <w:rsid w:val="0024000B"/>
    <w:rsid w:val="00241016"/>
    <w:rsid w:val="00242B59"/>
    <w:rsid w:val="002552FE"/>
    <w:rsid w:val="00256226"/>
    <w:rsid w:val="00257B2D"/>
    <w:rsid w:val="00262978"/>
    <w:rsid w:val="002640AE"/>
    <w:rsid w:val="00266DBF"/>
    <w:rsid w:val="00267A43"/>
    <w:rsid w:val="00272902"/>
    <w:rsid w:val="002739FA"/>
    <w:rsid w:val="00274A1C"/>
    <w:rsid w:val="002825A5"/>
    <w:rsid w:val="00283E17"/>
    <w:rsid w:val="00292478"/>
    <w:rsid w:val="0029288C"/>
    <w:rsid w:val="00297EB6"/>
    <w:rsid w:val="002A061C"/>
    <w:rsid w:val="002A12F1"/>
    <w:rsid w:val="002A34D0"/>
    <w:rsid w:val="002A38F5"/>
    <w:rsid w:val="002A3B7D"/>
    <w:rsid w:val="002A3DC0"/>
    <w:rsid w:val="002A446D"/>
    <w:rsid w:val="002A7A19"/>
    <w:rsid w:val="002A7D2B"/>
    <w:rsid w:val="002C20BC"/>
    <w:rsid w:val="002C403A"/>
    <w:rsid w:val="002D3E53"/>
    <w:rsid w:val="002D5F7B"/>
    <w:rsid w:val="002D6B20"/>
    <w:rsid w:val="002D7255"/>
    <w:rsid w:val="002E3381"/>
    <w:rsid w:val="002E3BF5"/>
    <w:rsid w:val="002F602F"/>
    <w:rsid w:val="002F7A4B"/>
    <w:rsid w:val="00303D25"/>
    <w:rsid w:val="0030698F"/>
    <w:rsid w:val="00311561"/>
    <w:rsid w:val="00311BDF"/>
    <w:rsid w:val="003122E9"/>
    <w:rsid w:val="0031254B"/>
    <w:rsid w:val="003163E6"/>
    <w:rsid w:val="00321240"/>
    <w:rsid w:val="00325C36"/>
    <w:rsid w:val="00332B60"/>
    <w:rsid w:val="003364D3"/>
    <w:rsid w:val="00336CFE"/>
    <w:rsid w:val="0033715D"/>
    <w:rsid w:val="003457B2"/>
    <w:rsid w:val="00351051"/>
    <w:rsid w:val="00352DB5"/>
    <w:rsid w:val="003609C3"/>
    <w:rsid w:val="00370574"/>
    <w:rsid w:val="003711D9"/>
    <w:rsid w:val="00374252"/>
    <w:rsid w:val="00376ABB"/>
    <w:rsid w:val="00376FD1"/>
    <w:rsid w:val="003841ED"/>
    <w:rsid w:val="00386EDB"/>
    <w:rsid w:val="00397D6A"/>
    <w:rsid w:val="00397DFC"/>
    <w:rsid w:val="003A0C33"/>
    <w:rsid w:val="003A3295"/>
    <w:rsid w:val="003A3468"/>
    <w:rsid w:val="003A5A3C"/>
    <w:rsid w:val="003B0729"/>
    <w:rsid w:val="003B31AF"/>
    <w:rsid w:val="003B4D7B"/>
    <w:rsid w:val="003B563F"/>
    <w:rsid w:val="003C076E"/>
    <w:rsid w:val="003C145B"/>
    <w:rsid w:val="003C165A"/>
    <w:rsid w:val="003D03C2"/>
    <w:rsid w:val="003D13DF"/>
    <w:rsid w:val="003D6802"/>
    <w:rsid w:val="003D7964"/>
    <w:rsid w:val="003D7D4C"/>
    <w:rsid w:val="003E060F"/>
    <w:rsid w:val="003E10CA"/>
    <w:rsid w:val="003E512F"/>
    <w:rsid w:val="003E54F9"/>
    <w:rsid w:val="003E6CF5"/>
    <w:rsid w:val="003E7187"/>
    <w:rsid w:val="003F01F2"/>
    <w:rsid w:val="003F385D"/>
    <w:rsid w:val="003F4084"/>
    <w:rsid w:val="003F4A34"/>
    <w:rsid w:val="003F71E1"/>
    <w:rsid w:val="00402DEA"/>
    <w:rsid w:val="00406104"/>
    <w:rsid w:val="004066EB"/>
    <w:rsid w:val="004206B8"/>
    <w:rsid w:val="004229B1"/>
    <w:rsid w:val="004245FD"/>
    <w:rsid w:val="00431472"/>
    <w:rsid w:val="004333E5"/>
    <w:rsid w:val="00434460"/>
    <w:rsid w:val="00436F33"/>
    <w:rsid w:val="00437094"/>
    <w:rsid w:val="004372E5"/>
    <w:rsid w:val="004400F2"/>
    <w:rsid w:val="004429BD"/>
    <w:rsid w:val="004432EE"/>
    <w:rsid w:val="00451626"/>
    <w:rsid w:val="00461AA9"/>
    <w:rsid w:val="00466272"/>
    <w:rsid w:val="00466CCE"/>
    <w:rsid w:val="0046774B"/>
    <w:rsid w:val="00474A75"/>
    <w:rsid w:val="00480B93"/>
    <w:rsid w:val="00483625"/>
    <w:rsid w:val="00484581"/>
    <w:rsid w:val="00485401"/>
    <w:rsid w:val="00485B4B"/>
    <w:rsid w:val="00487D02"/>
    <w:rsid w:val="00491422"/>
    <w:rsid w:val="004934E6"/>
    <w:rsid w:val="004935D5"/>
    <w:rsid w:val="004A2DAC"/>
    <w:rsid w:val="004A422B"/>
    <w:rsid w:val="004A66B5"/>
    <w:rsid w:val="004B29D7"/>
    <w:rsid w:val="004B7455"/>
    <w:rsid w:val="004C058B"/>
    <w:rsid w:val="004C0B1A"/>
    <w:rsid w:val="004C15EF"/>
    <w:rsid w:val="004C2762"/>
    <w:rsid w:val="004C3B7A"/>
    <w:rsid w:val="004C60D2"/>
    <w:rsid w:val="004D14D9"/>
    <w:rsid w:val="004D2ECE"/>
    <w:rsid w:val="004D3682"/>
    <w:rsid w:val="004D3B74"/>
    <w:rsid w:val="004D3FC5"/>
    <w:rsid w:val="004E0E69"/>
    <w:rsid w:val="004E1513"/>
    <w:rsid w:val="004E39DA"/>
    <w:rsid w:val="004E3FD0"/>
    <w:rsid w:val="004E733A"/>
    <w:rsid w:val="004E7B54"/>
    <w:rsid w:val="004E7F8C"/>
    <w:rsid w:val="004F26F6"/>
    <w:rsid w:val="004F6D63"/>
    <w:rsid w:val="00501D49"/>
    <w:rsid w:val="005062E8"/>
    <w:rsid w:val="00506A52"/>
    <w:rsid w:val="00506F89"/>
    <w:rsid w:val="00507611"/>
    <w:rsid w:val="00512D52"/>
    <w:rsid w:val="00516317"/>
    <w:rsid w:val="00520856"/>
    <w:rsid w:val="005223B2"/>
    <w:rsid w:val="00524D21"/>
    <w:rsid w:val="00524E92"/>
    <w:rsid w:val="00525508"/>
    <w:rsid w:val="0052567F"/>
    <w:rsid w:val="005259B3"/>
    <w:rsid w:val="00531B69"/>
    <w:rsid w:val="00540E69"/>
    <w:rsid w:val="00543F19"/>
    <w:rsid w:val="0054422F"/>
    <w:rsid w:val="00546F59"/>
    <w:rsid w:val="00547392"/>
    <w:rsid w:val="00553C3A"/>
    <w:rsid w:val="00554F6F"/>
    <w:rsid w:val="00555C55"/>
    <w:rsid w:val="005560C5"/>
    <w:rsid w:val="00556562"/>
    <w:rsid w:val="00557E73"/>
    <w:rsid w:val="00560286"/>
    <w:rsid w:val="00560964"/>
    <w:rsid w:val="00562BA0"/>
    <w:rsid w:val="00567CBC"/>
    <w:rsid w:val="005706E7"/>
    <w:rsid w:val="00570FAF"/>
    <w:rsid w:val="00575D8B"/>
    <w:rsid w:val="00581229"/>
    <w:rsid w:val="005820AA"/>
    <w:rsid w:val="005843EB"/>
    <w:rsid w:val="00593612"/>
    <w:rsid w:val="0059639C"/>
    <w:rsid w:val="00597885"/>
    <w:rsid w:val="005A00EC"/>
    <w:rsid w:val="005A1DBE"/>
    <w:rsid w:val="005A58D1"/>
    <w:rsid w:val="005B1675"/>
    <w:rsid w:val="005B46DA"/>
    <w:rsid w:val="005B4F70"/>
    <w:rsid w:val="005C1759"/>
    <w:rsid w:val="005C4585"/>
    <w:rsid w:val="005C4EE6"/>
    <w:rsid w:val="005C644A"/>
    <w:rsid w:val="005C71AB"/>
    <w:rsid w:val="005C768D"/>
    <w:rsid w:val="005D51F2"/>
    <w:rsid w:val="005D551A"/>
    <w:rsid w:val="005D5BE8"/>
    <w:rsid w:val="005E0443"/>
    <w:rsid w:val="005E27FD"/>
    <w:rsid w:val="005E493C"/>
    <w:rsid w:val="005E5428"/>
    <w:rsid w:val="005F382B"/>
    <w:rsid w:val="005F399F"/>
    <w:rsid w:val="005F6A4C"/>
    <w:rsid w:val="005F6E53"/>
    <w:rsid w:val="005F789C"/>
    <w:rsid w:val="00603B18"/>
    <w:rsid w:val="00604124"/>
    <w:rsid w:val="0060436F"/>
    <w:rsid w:val="00606672"/>
    <w:rsid w:val="00611EDA"/>
    <w:rsid w:val="00616068"/>
    <w:rsid w:val="00616DE7"/>
    <w:rsid w:val="006214E2"/>
    <w:rsid w:val="00623037"/>
    <w:rsid w:val="00623D21"/>
    <w:rsid w:val="00626B6E"/>
    <w:rsid w:val="00632FA1"/>
    <w:rsid w:val="006339B3"/>
    <w:rsid w:val="00636CEE"/>
    <w:rsid w:val="00647E0D"/>
    <w:rsid w:val="00647FDA"/>
    <w:rsid w:val="00651FC7"/>
    <w:rsid w:val="0065420E"/>
    <w:rsid w:val="00663271"/>
    <w:rsid w:val="00665605"/>
    <w:rsid w:val="0066711B"/>
    <w:rsid w:val="00667E21"/>
    <w:rsid w:val="00677D98"/>
    <w:rsid w:val="00681969"/>
    <w:rsid w:val="00682CC1"/>
    <w:rsid w:val="00692C80"/>
    <w:rsid w:val="00694C14"/>
    <w:rsid w:val="0069771B"/>
    <w:rsid w:val="006A46D0"/>
    <w:rsid w:val="006A5B18"/>
    <w:rsid w:val="006A5D6F"/>
    <w:rsid w:val="006A725B"/>
    <w:rsid w:val="006B197E"/>
    <w:rsid w:val="006B4A97"/>
    <w:rsid w:val="006B673E"/>
    <w:rsid w:val="006C56C2"/>
    <w:rsid w:val="006C6A0C"/>
    <w:rsid w:val="006D1401"/>
    <w:rsid w:val="006D1CEE"/>
    <w:rsid w:val="006D4788"/>
    <w:rsid w:val="006D5844"/>
    <w:rsid w:val="006D6049"/>
    <w:rsid w:val="006E11A3"/>
    <w:rsid w:val="006E32D6"/>
    <w:rsid w:val="006F22D4"/>
    <w:rsid w:val="006F4B35"/>
    <w:rsid w:val="006F50FC"/>
    <w:rsid w:val="006F5125"/>
    <w:rsid w:val="006F5216"/>
    <w:rsid w:val="006F5C89"/>
    <w:rsid w:val="00702699"/>
    <w:rsid w:val="00706731"/>
    <w:rsid w:val="007070AC"/>
    <w:rsid w:val="00707745"/>
    <w:rsid w:val="00707E1E"/>
    <w:rsid w:val="00710259"/>
    <w:rsid w:val="00711706"/>
    <w:rsid w:val="00712A19"/>
    <w:rsid w:val="00713137"/>
    <w:rsid w:val="00713492"/>
    <w:rsid w:val="00713ABD"/>
    <w:rsid w:val="00715173"/>
    <w:rsid w:val="00721804"/>
    <w:rsid w:val="0073131A"/>
    <w:rsid w:val="00731F75"/>
    <w:rsid w:val="007329C0"/>
    <w:rsid w:val="00733F48"/>
    <w:rsid w:val="00734A97"/>
    <w:rsid w:val="00735ADA"/>
    <w:rsid w:val="00740592"/>
    <w:rsid w:val="00742C8F"/>
    <w:rsid w:val="00745237"/>
    <w:rsid w:val="0074604A"/>
    <w:rsid w:val="007515A0"/>
    <w:rsid w:val="007519C9"/>
    <w:rsid w:val="00754716"/>
    <w:rsid w:val="007579D8"/>
    <w:rsid w:val="00761D94"/>
    <w:rsid w:val="00763C0E"/>
    <w:rsid w:val="0076622E"/>
    <w:rsid w:val="007701C9"/>
    <w:rsid w:val="00771789"/>
    <w:rsid w:val="0077261E"/>
    <w:rsid w:val="00773689"/>
    <w:rsid w:val="00787C43"/>
    <w:rsid w:val="00787C79"/>
    <w:rsid w:val="007A2655"/>
    <w:rsid w:val="007A6377"/>
    <w:rsid w:val="007A6EDB"/>
    <w:rsid w:val="007B1336"/>
    <w:rsid w:val="007B4C76"/>
    <w:rsid w:val="007B5978"/>
    <w:rsid w:val="007B62DD"/>
    <w:rsid w:val="007B6679"/>
    <w:rsid w:val="007B73A5"/>
    <w:rsid w:val="007C1FD8"/>
    <w:rsid w:val="007C20C5"/>
    <w:rsid w:val="007C36BE"/>
    <w:rsid w:val="007C4B8E"/>
    <w:rsid w:val="007C5078"/>
    <w:rsid w:val="007C5EDA"/>
    <w:rsid w:val="007D15E9"/>
    <w:rsid w:val="007D62A2"/>
    <w:rsid w:val="007E02D3"/>
    <w:rsid w:val="007E0F09"/>
    <w:rsid w:val="007E2444"/>
    <w:rsid w:val="007E2B81"/>
    <w:rsid w:val="007E5347"/>
    <w:rsid w:val="007F322C"/>
    <w:rsid w:val="007F3CEF"/>
    <w:rsid w:val="007F7955"/>
    <w:rsid w:val="0080009A"/>
    <w:rsid w:val="008029E7"/>
    <w:rsid w:val="00804BCE"/>
    <w:rsid w:val="00805181"/>
    <w:rsid w:val="00814E47"/>
    <w:rsid w:val="00815082"/>
    <w:rsid w:val="00815C61"/>
    <w:rsid w:val="00816C22"/>
    <w:rsid w:val="00823490"/>
    <w:rsid w:val="008237B4"/>
    <w:rsid w:val="00824B37"/>
    <w:rsid w:val="00830736"/>
    <w:rsid w:val="008315D2"/>
    <w:rsid w:val="00834C17"/>
    <w:rsid w:val="00834E14"/>
    <w:rsid w:val="008361CA"/>
    <w:rsid w:val="008362DC"/>
    <w:rsid w:val="0083654D"/>
    <w:rsid w:val="00837160"/>
    <w:rsid w:val="008377D6"/>
    <w:rsid w:val="00840037"/>
    <w:rsid w:val="008466EC"/>
    <w:rsid w:val="008470A6"/>
    <w:rsid w:val="00847135"/>
    <w:rsid w:val="008507E5"/>
    <w:rsid w:val="00851EF1"/>
    <w:rsid w:val="00852211"/>
    <w:rsid w:val="008560AA"/>
    <w:rsid w:val="008606A0"/>
    <w:rsid w:val="0086157D"/>
    <w:rsid w:val="0086171C"/>
    <w:rsid w:val="00861BBD"/>
    <w:rsid w:val="008626C7"/>
    <w:rsid w:val="00862B60"/>
    <w:rsid w:val="00862BC7"/>
    <w:rsid w:val="00865DFB"/>
    <w:rsid w:val="0087298B"/>
    <w:rsid w:val="00872DD7"/>
    <w:rsid w:val="00873ED9"/>
    <w:rsid w:val="00882CE5"/>
    <w:rsid w:val="008837C5"/>
    <w:rsid w:val="00883F71"/>
    <w:rsid w:val="00886AF4"/>
    <w:rsid w:val="0088723D"/>
    <w:rsid w:val="00887716"/>
    <w:rsid w:val="00887A9C"/>
    <w:rsid w:val="00896863"/>
    <w:rsid w:val="008A1B8C"/>
    <w:rsid w:val="008A3D95"/>
    <w:rsid w:val="008A6E4C"/>
    <w:rsid w:val="008A7FEC"/>
    <w:rsid w:val="008B0ECF"/>
    <w:rsid w:val="008B1E3D"/>
    <w:rsid w:val="008B293E"/>
    <w:rsid w:val="008B31B7"/>
    <w:rsid w:val="008B3F59"/>
    <w:rsid w:val="008B5672"/>
    <w:rsid w:val="008C5D2A"/>
    <w:rsid w:val="008C6298"/>
    <w:rsid w:val="008D025D"/>
    <w:rsid w:val="008D4419"/>
    <w:rsid w:val="008D627A"/>
    <w:rsid w:val="008E4042"/>
    <w:rsid w:val="008E5051"/>
    <w:rsid w:val="008E64A7"/>
    <w:rsid w:val="008E6A5B"/>
    <w:rsid w:val="008E6DE0"/>
    <w:rsid w:val="008F06E2"/>
    <w:rsid w:val="008F32DF"/>
    <w:rsid w:val="008F3EB5"/>
    <w:rsid w:val="008F448E"/>
    <w:rsid w:val="008F5F79"/>
    <w:rsid w:val="008F749B"/>
    <w:rsid w:val="00901231"/>
    <w:rsid w:val="0090436A"/>
    <w:rsid w:val="009064A0"/>
    <w:rsid w:val="00912010"/>
    <w:rsid w:val="0091229B"/>
    <w:rsid w:val="00912F3D"/>
    <w:rsid w:val="009133AD"/>
    <w:rsid w:val="00922F1F"/>
    <w:rsid w:val="0092304B"/>
    <w:rsid w:val="00925168"/>
    <w:rsid w:val="009259C6"/>
    <w:rsid w:val="0092616E"/>
    <w:rsid w:val="0093005A"/>
    <w:rsid w:val="009337F2"/>
    <w:rsid w:val="0094026D"/>
    <w:rsid w:val="009419E1"/>
    <w:rsid w:val="00941DE1"/>
    <w:rsid w:val="00942543"/>
    <w:rsid w:val="009506EC"/>
    <w:rsid w:val="00956A2C"/>
    <w:rsid w:val="00960C07"/>
    <w:rsid w:val="009660C0"/>
    <w:rsid w:val="00967EC8"/>
    <w:rsid w:val="009733E1"/>
    <w:rsid w:val="00974F67"/>
    <w:rsid w:val="009826F1"/>
    <w:rsid w:val="00983EDA"/>
    <w:rsid w:val="00986A43"/>
    <w:rsid w:val="00990ABA"/>
    <w:rsid w:val="009977E3"/>
    <w:rsid w:val="009A0A76"/>
    <w:rsid w:val="009A54D9"/>
    <w:rsid w:val="009B1D20"/>
    <w:rsid w:val="009B2025"/>
    <w:rsid w:val="009B3E47"/>
    <w:rsid w:val="009B53FB"/>
    <w:rsid w:val="009C0833"/>
    <w:rsid w:val="009C48CB"/>
    <w:rsid w:val="009C5386"/>
    <w:rsid w:val="009C5930"/>
    <w:rsid w:val="009D320A"/>
    <w:rsid w:val="009D57A2"/>
    <w:rsid w:val="009D5D3C"/>
    <w:rsid w:val="009E479F"/>
    <w:rsid w:val="009E66CE"/>
    <w:rsid w:val="009F2793"/>
    <w:rsid w:val="009F2A14"/>
    <w:rsid w:val="009F3EA3"/>
    <w:rsid w:val="009F499D"/>
    <w:rsid w:val="009F5C61"/>
    <w:rsid w:val="009F5CD3"/>
    <w:rsid w:val="009F7131"/>
    <w:rsid w:val="009F75DA"/>
    <w:rsid w:val="00A00B23"/>
    <w:rsid w:val="00A011DB"/>
    <w:rsid w:val="00A068A7"/>
    <w:rsid w:val="00A154F2"/>
    <w:rsid w:val="00A16281"/>
    <w:rsid w:val="00A2075A"/>
    <w:rsid w:val="00A26FC0"/>
    <w:rsid w:val="00A30E1F"/>
    <w:rsid w:val="00A31B6E"/>
    <w:rsid w:val="00A3233A"/>
    <w:rsid w:val="00A344F8"/>
    <w:rsid w:val="00A36C42"/>
    <w:rsid w:val="00A40B28"/>
    <w:rsid w:val="00A41554"/>
    <w:rsid w:val="00A42F91"/>
    <w:rsid w:val="00A47D64"/>
    <w:rsid w:val="00A509E1"/>
    <w:rsid w:val="00A51C50"/>
    <w:rsid w:val="00A557A8"/>
    <w:rsid w:val="00A57ACE"/>
    <w:rsid w:val="00A6052B"/>
    <w:rsid w:val="00A610FB"/>
    <w:rsid w:val="00A61F08"/>
    <w:rsid w:val="00A665F1"/>
    <w:rsid w:val="00A71FAF"/>
    <w:rsid w:val="00A75864"/>
    <w:rsid w:val="00A7622E"/>
    <w:rsid w:val="00A77B72"/>
    <w:rsid w:val="00A81E2E"/>
    <w:rsid w:val="00A83A98"/>
    <w:rsid w:val="00A87262"/>
    <w:rsid w:val="00A91B87"/>
    <w:rsid w:val="00A95272"/>
    <w:rsid w:val="00A96B61"/>
    <w:rsid w:val="00A96C40"/>
    <w:rsid w:val="00A96E64"/>
    <w:rsid w:val="00AA0880"/>
    <w:rsid w:val="00AB36B3"/>
    <w:rsid w:val="00AB46E6"/>
    <w:rsid w:val="00AB7A59"/>
    <w:rsid w:val="00AC103E"/>
    <w:rsid w:val="00AC2E14"/>
    <w:rsid w:val="00AC2FDF"/>
    <w:rsid w:val="00AD1BA1"/>
    <w:rsid w:val="00AD458D"/>
    <w:rsid w:val="00AD54BD"/>
    <w:rsid w:val="00AD66BA"/>
    <w:rsid w:val="00AD6BFB"/>
    <w:rsid w:val="00AE7AD2"/>
    <w:rsid w:val="00AF4DC0"/>
    <w:rsid w:val="00AF5125"/>
    <w:rsid w:val="00B104D6"/>
    <w:rsid w:val="00B12572"/>
    <w:rsid w:val="00B12C75"/>
    <w:rsid w:val="00B13347"/>
    <w:rsid w:val="00B1547C"/>
    <w:rsid w:val="00B15C2C"/>
    <w:rsid w:val="00B22AD5"/>
    <w:rsid w:val="00B22EC6"/>
    <w:rsid w:val="00B2513B"/>
    <w:rsid w:val="00B268B3"/>
    <w:rsid w:val="00B3185D"/>
    <w:rsid w:val="00B374EC"/>
    <w:rsid w:val="00B37C8F"/>
    <w:rsid w:val="00B409FB"/>
    <w:rsid w:val="00B438B7"/>
    <w:rsid w:val="00B50325"/>
    <w:rsid w:val="00B52949"/>
    <w:rsid w:val="00B53414"/>
    <w:rsid w:val="00B54081"/>
    <w:rsid w:val="00B5707C"/>
    <w:rsid w:val="00B60DB5"/>
    <w:rsid w:val="00B628C4"/>
    <w:rsid w:val="00B70D93"/>
    <w:rsid w:val="00B714CA"/>
    <w:rsid w:val="00B752B6"/>
    <w:rsid w:val="00B758C1"/>
    <w:rsid w:val="00B75D0A"/>
    <w:rsid w:val="00B75E35"/>
    <w:rsid w:val="00B76D8A"/>
    <w:rsid w:val="00B80C46"/>
    <w:rsid w:val="00B82A96"/>
    <w:rsid w:val="00B83E57"/>
    <w:rsid w:val="00B854E7"/>
    <w:rsid w:val="00B86CFC"/>
    <w:rsid w:val="00B87627"/>
    <w:rsid w:val="00B905CE"/>
    <w:rsid w:val="00B906C1"/>
    <w:rsid w:val="00B93B94"/>
    <w:rsid w:val="00B955E0"/>
    <w:rsid w:val="00BA2303"/>
    <w:rsid w:val="00BA7AF3"/>
    <w:rsid w:val="00BA7B64"/>
    <w:rsid w:val="00BB0117"/>
    <w:rsid w:val="00BB06CA"/>
    <w:rsid w:val="00BB15A5"/>
    <w:rsid w:val="00BB4F92"/>
    <w:rsid w:val="00BC13AE"/>
    <w:rsid w:val="00BC186B"/>
    <w:rsid w:val="00BC1A95"/>
    <w:rsid w:val="00BC200B"/>
    <w:rsid w:val="00BC2AB5"/>
    <w:rsid w:val="00BC3970"/>
    <w:rsid w:val="00BC7BA4"/>
    <w:rsid w:val="00BE46BF"/>
    <w:rsid w:val="00BE4CCC"/>
    <w:rsid w:val="00BF1E8A"/>
    <w:rsid w:val="00BF2342"/>
    <w:rsid w:val="00BF62E6"/>
    <w:rsid w:val="00C03FD9"/>
    <w:rsid w:val="00C0464F"/>
    <w:rsid w:val="00C10CE1"/>
    <w:rsid w:val="00C11AC0"/>
    <w:rsid w:val="00C1440B"/>
    <w:rsid w:val="00C14BD3"/>
    <w:rsid w:val="00C156B3"/>
    <w:rsid w:val="00C20E71"/>
    <w:rsid w:val="00C2263D"/>
    <w:rsid w:val="00C2367E"/>
    <w:rsid w:val="00C23B7F"/>
    <w:rsid w:val="00C26030"/>
    <w:rsid w:val="00C26083"/>
    <w:rsid w:val="00C26561"/>
    <w:rsid w:val="00C265B5"/>
    <w:rsid w:val="00C306F6"/>
    <w:rsid w:val="00C324E2"/>
    <w:rsid w:val="00C33E4E"/>
    <w:rsid w:val="00C36E00"/>
    <w:rsid w:val="00C42763"/>
    <w:rsid w:val="00C429E8"/>
    <w:rsid w:val="00C43E3B"/>
    <w:rsid w:val="00C44469"/>
    <w:rsid w:val="00C44EBB"/>
    <w:rsid w:val="00C50D9B"/>
    <w:rsid w:val="00C523A1"/>
    <w:rsid w:val="00C56AA8"/>
    <w:rsid w:val="00C57FA6"/>
    <w:rsid w:val="00C616A9"/>
    <w:rsid w:val="00C64A5D"/>
    <w:rsid w:val="00C64C2F"/>
    <w:rsid w:val="00C6565B"/>
    <w:rsid w:val="00C705A1"/>
    <w:rsid w:val="00C7260D"/>
    <w:rsid w:val="00C74D1C"/>
    <w:rsid w:val="00C753EE"/>
    <w:rsid w:val="00C845D5"/>
    <w:rsid w:val="00C84F40"/>
    <w:rsid w:val="00C86EE9"/>
    <w:rsid w:val="00C90267"/>
    <w:rsid w:val="00C91243"/>
    <w:rsid w:val="00C93945"/>
    <w:rsid w:val="00CA3065"/>
    <w:rsid w:val="00CA394E"/>
    <w:rsid w:val="00CB062D"/>
    <w:rsid w:val="00CB22A9"/>
    <w:rsid w:val="00CB2401"/>
    <w:rsid w:val="00CB27C8"/>
    <w:rsid w:val="00CB35C0"/>
    <w:rsid w:val="00CB3C15"/>
    <w:rsid w:val="00CB49C0"/>
    <w:rsid w:val="00CB50B1"/>
    <w:rsid w:val="00CB53AC"/>
    <w:rsid w:val="00CC4240"/>
    <w:rsid w:val="00CD6A1B"/>
    <w:rsid w:val="00CE1C1D"/>
    <w:rsid w:val="00CE388A"/>
    <w:rsid w:val="00CE3C83"/>
    <w:rsid w:val="00CE41ED"/>
    <w:rsid w:val="00CE5041"/>
    <w:rsid w:val="00CE6715"/>
    <w:rsid w:val="00CE7191"/>
    <w:rsid w:val="00CF1F70"/>
    <w:rsid w:val="00CF5CD3"/>
    <w:rsid w:val="00D0477B"/>
    <w:rsid w:val="00D04E8D"/>
    <w:rsid w:val="00D063D3"/>
    <w:rsid w:val="00D065E3"/>
    <w:rsid w:val="00D10058"/>
    <w:rsid w:val="00D12EBB"/>
    <w:rsid w:val="00D145B9"/>
    <w:rsid w:val="00D14B48"/>
    <w:rsid w:val="00D16958"/>
    <w:rsid w:val="00D208A3"/>
    <w:rsid w:val="00D2100E"/>
    <w:rsid w:val="00D22C2F"/>
    <w:rsid w:val="00D268C4"/>
    <w:rsid w:val="00D30075"/>
    <w:rsid w:val="00D302C6"/>
    <w:rsid w:val="00D31A17"/>
    <w:rsid w:val="00D3457A"/>
    <w:rsid w:val="00D3633C"/>
    <w:rsid w:val="00D42D2D"/>
    <w:rsid w:val="00D42FE8"/>
    <w:rsid w:val="00D44337"/>
    <w:rsid w:val="00D52FBF"/>
    <w:rsid w:val="00D57259"/>
    <w:rsid w:val="00D65BCC"/>
    <w:rsid w:val="00D66650"/>
    <w:rsid w:val="00D67BDA"/>
    <w:rsid w:val="00D67D79"/>
    <w:rsid w:val="00D72B94"/>
    <w:rsid w:val="00D750F1"/>
    <w:rsid w:val="00D763A9"/>
    <w:rsid w:val="00D77830"/>
    <w:rsid w:val="00D8185E"/>
    <w:rsid w:val="00D83D50"/>
    <w:rsid w:val="00D85247"/>
    <w:rsid w:val="00D907D9"/>
    <w:rsid w:val="00D92852"/>
    <w:rsid w:val="00D93008"/>
    <w:rsid w:val="00D93FD3"/>
    <w:rsid w:val="00D966EE"/>
    <w:rsid w:val="00DA3171"/>
    <w:rsid w:val="00DB071B"/>
    <w:rsid w:val="00DB0976"/>
    <w:rsid w:val="00DB17F1"/>
    <w:rsid w:val="00DB5E52"/>
    <w:rsid w:val="00DB7798"/>
    <w:rsid w:val="00DB7FCE"/>
    <w:rsid w:val="00DC255B"/>
    <w:rsid w:val="00DC5A94"/>
    <w:rsid w:val="00DC6844"/>
    <w:rsid w:val="00DC7002"/>
    <w:rsid w:val="00DD0B9B"/>
    <w:rsid w:val="00DD49C4"/>
    <w:rsid w:val="00DD713B"/>
    <w:rsid w:val="00DE3F84"/>
    <w:rsid w:val="00DE4837"/>
    <w:rsid w:val="00DF04F5"/>
    <w:rsid w:val="00DF5AB1"/>
    <w:rsid w:val="00E00F39"/>
    <w:rsid w:val="00E01C8B"/>
    <w:rsid w:val="00E06A03"/>
    <w:rsid w:val="00E07D03"/>
    <w:rsid w:val="00E13192"/>
    <w:rsid w:val="00E13A49"/>
    <w:rsid w:val="00E145CA"/>
    <w:rsid w:val="00E159BE"/>
    <w:rsid w:val="00E15B5C"/>
    <w:rsid w:val="00E16138"/>
    <w:rsid w:val="00E260A8"/>
    <w:rsid w:val="00E27792"/>
    <w:rsid w:val="00E37446"/>
    <w:rsid w:val="00E45E67"/>
    <w:rsid w:val="00E47704"/>
    <w:rsid w:val="00E515B0"/>
    <w:rsid w:val="00E53B20"/>
    <w:rsid w:val="00E558D0"/>
    <w:rsid w:val="00E60DAE"/>
    <w:rsid w:val="00E611C9"/>
    <w:rsid w:val="00E746DD"/>
    <w:rsid w:val="00E752F6"/>
    <w:rsid w:val="00E81DA9"/>
    <w:rsid w:val="00E81FE4"/>
    <w:rsid w:val="00E82201"/>
    <w:rsid w:val="00E82C34"/>
    <w:rsid w:val="00E83C12"/>
    <w:rsid w:val="00E871E0"/>
    <w:rsid w:val="00E926F4"/>
    <w:rsid w:val="00E93EDE"/>
    <w:rsid w:val="00E96ABE"/>
    <w:rsid w:val="00EA3B91"/>
    <w:rsid w:val="00EA442D"/>
    <w:rsid w:val="00EA7915"/>
    <w:rsid w:val="00EB0133"/>
    <w:rsid w:val="00EB3D8E"/>
    <w:rsid w:val="00EB634B"/>
    <w:rsid w:val="00EC1675"/>
    <w:rsid w:val="00EC37CA"/>
    <w:rsid w:val="00EC7381"/>
    <w:rsid w:val="00ED0630"/>
    <w:rsid w:val="00ED0F54"/>
    <w:rsid w:val="00ED207C"/>
    <w:rsid w:val="00ED264F"/>
    <w:rsid w:val="00ED3CF5"/>
    <w:rsid w:val="00ED400E"/>
    <w:rsid w:val="00ED40AA"/>
    <w:rsid w:val="00ED699E"/>
    <w:rsid w:val="00EE0682"/>
    <w:rsid w:val="00EE254B"/>
    <w:rsid w:val="00EF18AB"/>
    <w:rsid w:val="00EF3174"/>
    <w:rsid w:val="00EF3EF4"/>
    <w:rsid w:val="00EF4790"/>
    <w:rsid w:val="00EF6DD6"/>
    <w:rsid w:val="00EF7154"/>
    <w:rsid w:val="00F00C69"/>
    <w:rsid w:val="00F01146"/>
    <w:rsid w:val="00F04D5F"/>
    <w:rsid w:val="00F06470"/>
    <w:rsid w:val="00F078C1"/>
    <w:rsid w:val="00F13AC4"/>
    <w:rsid w:val="00F160C6"/>
    <w:rsid w:val="00F17527"/>
    <w:rsid w:val="00F232B8"/>
    <w:rsid w:val="00F27384"/>
    <w:rsid w:val="00F3082C"/>
    <w:rsid w:val="00F329F1"/>
    <w:rsid w:val="00F33829"/>
    <w:rsid w:val="00F35E66"/>
    <w:rsid w:val="00F36D40"/>
    <w:rsid w:val="00F4170E"/>
    <w:rsid w:val="00F43C89"/>
    <w:rsid w:val="00F44092"/>
    <w:rsid w:val="00F44B13"/>
    <w:rsid w:val="00F44D2B"/>
    <w:rsid w:val="00F50B6B"/>
    <w:rsid w:val="00F51430"/>
    <w:rsid w:val="00F5548B"/>
    <w:rsid w:val="00F555C6"/>
    <w:rsid w:val="00F57C79"/>
    <w:rsid w:val="00F64AB9"/>
    <w:rsid w:val="00F71E6D"/>
    <w:rsid w:val="00F732AA"/>
    <w:rsid w:val="00F7510C"/>
    <w:rsid w:val="00F77E67"/>
    <w:rsid w:val="00F82019"/>
    <w:rsid w:val="00F84535"/>
    <w:rsid w:val="00F865C5"/>
    <w:rsid w:val="00F91446"/>
    <w:rsid w:val="00F91DCD"/>
    <w:rsid w:val="00F9694C"/>
    <w:rsid w:val="00FA18F5"/>
    <w:rsid w:val="00FA7C6B"/>
    <w:rsid w:val="00FB307A"/>
    <w:rsid w:val="00FB55F9"/>
    <w:rsid w:val="00FB5DC8"/>
    <w:rsid w:val="00FC702C"/>
    <w:rsid w:val="00FD3841"/>
    <w:rsid w:val="00FD3CD4"/>
    <w:rsid w:val="00FE02DD"/>
    <w:rsid w:val="00FE2D95"/>
    <w:rsid w:val="00FE3C18"/>
    <w:rsid w:val="00FE4953"/>
    <w:rsid w:val="00FE7848"/>
    <w:rsid w:val="00FE7898"/>
    <w:rsid w:val="00FF77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85D"/>
  </w:style>
  <w:style w:type="paragraph" w:styleId="Heading1">
    <w:name w:val="heading 1"/>
    <w:basedOn w:val="Normal"/>
    <w:next w:val="Normal"/>
    <w:link w:val="Heading1Char"/>
    <w:uiPriority w:val="9"/>
    <w:qFormat/>
    <w:rsid w:val="008B3F5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B3F5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8B3F5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B3F5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B3F5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B3F5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B3F5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B3F5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B3F5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F5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B3F5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8B3F5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B3F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B3F5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B3F5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B3F5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B3F5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B3F5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B3F5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B3F5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B3F5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B3F59"/>
    <w:rPr>
      <w:rFonts w:asciiTheme="majorHAnsi" w:eastAsiaTheme="majorEastAsia" w:hAnsiTheme="majorHAnsi" w:cstheme="majorBidi"/>
      <w:i/>
      <w:iCs/>
      <w:spacing w:val="13"/>
      <w:sz w:val="24"/>
      <w:szCs w:val="24"/>
    </w:rPr>
  </w:style>
  <w:style w:type="character" w:styleId="Strong">
    <w:name w:val="Strong"/>
    <w:uiPriority w:val="22"/>
    <w:qFormat/>
    <w:rsid w:val="008B3F59"/>
    <w:rPr>
      <w:b/>
      <w:bCs/>
    </w:rPr>
  </w:style>
  <w:style w:type="character" w:styleId="Emphasis">
    <w:name w:val="Emphasis"/>
    <w:uiPriority w:val="20"/>
    <w:qFormat/>
    <w:rsid w:val="008B3F59"/>
    <w:rPr>
      <w:b/>
      <w:bCs/>
      <w:i/>
      <w:iCs/>
      <w:spacing w:val="10"/>
      <w:bdr w:val="none" w:sz="0" w:space="0" w:color="auto"/>
      <w:shd w:val="clear" w:color="auto" w:fill="auto"/>
    </w:rPr>
  </w:style>
  <w:style w:type="paragraph" w:styleId="NoSpacing">
    <w:name w:val="No Spacing"/>
    <w:basedOn w:val="Normal"/>
    <w:uiPriority w:val="1"/>
    <w:qFormat/>
    <w:rsid w:val="008B3F59"/>
    <w:pPr>
      <w:spacing w:after="0" w:line="240" w:lineRule="auto"/>
    </w:pPr>
  </w:style>
  <w:style w:type="paragraph" w:styleId="ListParagraph">
    <w:name w:val="List Paragraph"/>
    <w:basedOn w:val="Normal"/>
    <w:uiPriority w:val="34"/>
    <w:qFormat/>
    <w:rsid w:val="008B3F59"/>
    <w:pPr>
      <w:ind w:left="720"/>
      <w:contextualSpacing/>
    </w:pPr>
  </w:style>
  <w:style w:type="paragraph" w:styleId="Quote">
    <w:name w:val="Quote"/>
    <w:basedOn w:val="Normal"/>
    <w:next w:val="Normal"/>
    <w:link w:val="QuoteChar"/>
    <w:uiPriority w:val="29"/>
    <w:qFormat/>
    <w:rsid w:val="008B3F59"/>
    <w:pPr>
      <w:spacing w:before="200" w:after="0"/>
      <w:ind w:left="360" w:right="360"/>
    </w:pPr>
    <w:rPr>
      <w:i/>
      <w:iCs/>
    </w:rPr>
  </w:style>
  <w:style w:type="character" w:customStyle="1" w:styleId="QuoteChar">
    <w:name w:val="Quote Char"/>
    <w:basedOn w:val="DefaultParagraphFont"/>
    <w:link w:val="Quote"/>
    <w:uiPriority w:val="29"/>
    <w:rsid w:val="008B3F59"/>
    <w:rPr>
      <w:i/>
      <w:iCs/>
    </w:rPr>
  </w:style>
  <w:style w:type="paragraph" w:styleId="IntenseQuote">
    <w:name w:val="Intense Quote"/>
    <w:basedOn w:val="Normal"/>
    <w:next w:val="Normal"/>
    <w:link w:val="IntenseQuoteChar"/>
    <w:uiPriority w:val="30"/>
    <w:qFormat/>
    <w:rsid w:val="008B3F5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B3F59"/>
    <w:rPr>
      <w:b/>
      <w:bCs/>
      <w:i/>
      <w:iCs/>
    </w:rPr>
  </w:style>
  <w:style w:type="character" w:styleId="SubtleEmphasis">
    <w:name w:val="Subtle Emphasis"/>
    <w:uiPriority w:val="19"/>
    <w:qFormat/>
    <w:rsid w:val="008B3F59"/>
    <w:rPr>
      <w:i/>
      <w:iCs/>
    </w:rPr>
  </w:style>
  <w:style w:type="character" w:styleId="IntenseEmphasis">
    <w:name w:val="Intense Emphasis"/>
    <w:uiPriority w:val="21"/>
    <w:qFormat/>
    <w:rsid w:val="008B3F59"/>
    <w:rPr>
      <w:b/>
      <w:bCs/>
    </w:rPr>
  </w:style>
  <w:style w:type="character" w:styleId="SubtleReference">
    <w:name w:val="Subtle Reference"/>
    <w:uiPriority w:val="31"/>
    <w:qFormat/>
    <w:rsid w:val="008B3F59"/>
    <w:rPr>
      <w:smallCaps/>
    </w:rPr>
  </w:style>
  <w:style w:type="character" w:styleId="IntenseReference">
    <w:name w:val="Intense Reference"/>
    <w:uiPriority w:val="32"/>
    <w:qFormat/>
    <w:rsid w:val="008B3F59"/>
    <w:rPr>
      <w:smallCaps/>
      <w:spacing w:val="5"/>
      <w:u w:val="single"/>
    </w:rPr>
  </w:style>
  <w:style w:type="character" w:styleId="BookTitle">
    <w:name w:val="Book Title"/>
    <w:uiPriority w:val="33"/>
    <w:qFormat/>
    <w:rsid w:val="008B3F59"/>
    <w:rPr>
      <w:i/>
      <w:iCs/>
      <w:smallCaps/>
      <w:spacing w:val="5"/>
    </w:rPr>
  </w:style>
  <w:style w:type="paragraph" w:styleId="TOCHeading">
    <w:name w:val="TOC Heading"/>
    <w:basedOn w:val="Heading1"/>
    <w:next w:val="Normal"/>
    <w:uiPriority w:val="39"/>
    <w:unhideWhenUsed/>
    <w:qFormat/>
    <w:rsid w:val="008B3F59"/>
    <w:pPr>
      <w:outlineLvl w:val="9"/>
    </w:pPr>
  </w:style>
  <w:style w:type="character" w:styleId="Hyperlink">
    <w:name w:val="Hyperlink"/>
    <w:uiPriority w:val="99"/>
    <w:rsid w:val="00A57ACE"/>
    <w:rPr>
      <w:color w:val="0000FF"/>
      <w:u w:val="single"/>
    </w:rPr>
  </w:style>
  <w:style w:type="paragraph" w:styleId="EndnoteText">
    <w:name w:val="endnote text"/>
    <w:basedOn w:val="Normal"/>
    <w:link w:val="EndnoteTextChar"/>
    <w:uiPriority w:val="99"/>
    <w:semiHidden/>
    <w:unhideWhenUsed/>
    <w:rsid w:val="00A57A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7ACE"/>
    <w:rPr>
      <w:sz w:val="20"/>
      <w:szCs w:val="20"/>
    </w:rPr>
  </w:style>
  <w:style w:type="character" w:styleId="EndnoteReference">
    <w:name w:val="endnote reference"/>
    <w:basedOn w:val="DefaultParagraphFont"/>
    <w:uiPriority w:val="99"/>
    <w:semiHidden/>
    <w:unhideWhenUsed/>
    <w:rsid w:val="00A57ACE"/>
    <w:rPr>
      <w:vertAlign w:val="superscript"/>
    </w:rPr>
  </w:style>
  <w:style w:type="character" w:styleId="CommentReference">
    <w:name w:val="annotation reference"/>
    <w:basedOn w:val="DefaultParagraphFont"/>
    <w:uiPriority w:val="99"/>
    <w:semiHidden/>
    <w:unhideWhenUsed/>
    <w:rsid w:val="00D12EBB"/>
    <w:rPr>
      <w:sz w:val="16"/>
      <w:szCs w:val="16"/>
    </w:rPr>
  </w:style>
  <w:style w:type="paragraph" w:styleId="CommentText">
    <w:name w:val="annotation text"/>
    <w:basedOn w:val="Normal"/>
    <w:link w:val="CommentTextChar"/>
    <w:uiPriority w:val="99"/>
    <w:semiHidden/>
    <w:unhideWhenUsed/>
    <w:rsid w:val="00D12EBB"/>
    <w:pPr>
      <w:spacing w:line="240" w:lineRule="auto"/>
    </w:pPr>
    <w:rPr>
      <w:sz w:val="20"/>
      <w:szCs w:val="20"/>
    </w:rPr>
  </w:style>
  <w:style w:type="character" w:customStyle="1" w:styleId="CommentTextChar">
    <w:name w:val="Comment Text Char"/>
    <w:basedOn w:val="DefaultParagraphFont"/>
    <w:link w:val="CommentText"/>
    <w:uiPriority w:val="99"/>
    <w:semiHidden/>
    <w:rsid w:val="00D12EBB"/>
    <w:rPr>
      <w:sz w:val="20"/>
      <w:szCs w:val="20"/>
    </w:rPr>
  </w:style>
  <w:style w:type="paragraph" w:styleId="CommentSubject">
    <w:name w:val="annotation subject"/>
    <w:basedOn w:val="CommentText"/>
    <w:next w:val="CommentText"/>
    <w:link w:val="CommentSubjectChar"/>
    <w:uiPriority w:val="99"/>
    <w:semiHidden/>
    <w:unhideWhenUsed/>
    <w:rsid w:val="00D12EBB"/>
    <w:rPr>
      <w:b/>
      <w:bCs/>
    </w:rPr>
  </w:style>
  <w:style w:type="character" w:customStyle="1" w:styleId="CommentSubjectChar">
    <w:name w:val="Comment Subject Char"/>
    <w:basedOn w:val="CommentTextChar"/>
    <w:link w:val="CommentSubject"/>
    <w:uiPriority w:val="99"/>
    <w:semiHidden/>
    <w:rsid w:val="00D12EBB"/>
    <w:rPr>
      <w:b/>
      <w:bCs/>
      <w:sz w:val="20"/>
      <w:szCs w:val="20"/>
    </w:rPr>
  </w:style>
  <w:style w:type="paragraph" w:styleId="BalloonText">
    <w:name w:val="Balloon Text"/>
    <w:basedOn w:val="Normal"/>
    <w:link w:val="BalloonTextChar"/>
    <w:uiPriority w:val="99"/>
    <w:semiHidden/>
    <w:unhideWhenUsed/>
    <w:rsid w:val="00D12E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EBB"/>
    <w:rPr>
      <w:rFonts w:ascii="Tahoma" w:hAnsi="Tahoma" w:cs="Tahoma"/>
      <w:sz w:val="16"/>
      <w:szCs w:val="16"/>
    </w:rPr>
  </w:style>
  <w:style w:type="paragraph" w:styleId="NormalWeb">
    <w:name w:val="Normal (Web)"/>
    <w:basedOn w:val="Normal"/>
    <w:uiPriority w:val="99"/>
    <w:unhideWhenUsed/>
    <w:rsid w:val="005C458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rsid w:val="0074604A"/>
    <w:pPr>
      <w:spacing w:line="240" w:lineRule="auto"/>
    </w:pPr>
    <w:rPr>
      <w:b/>
      <w:bCs/>
      <w:color w:val="4F81BD" w:themeColor="accent1"/>
      <w:sz w:val="18"/>
      <w:szCs w:val="18"/>
    </w:rPr>
  </w:style>
  <w:style w:type="paragraph" w:styleId="TOC1">
    <w:name w:val="toc 1"/>
    <w:basedOn w:val="Normal"/>
    <w:next w:val="Normal"/>
    <w:autoRedefine/>
    <w:uiPriority w:val="39"/>
    <w:unhideWhenUsed/>
    <w:rsid w:val="002E3381"/>
    <w:pPr>
      <w:spacing w:after="100"/>
    </w:pPr>
  </w:style>
  <w:style w:type="paragraph" w:styleId="TOC3">
    <w:name w:val="toc 3"/>
    <w:basedOn w:val="Normal"/>
    <w:next w:val="Normal"/>
    <w:autoRedefine/>
    <w:uiPriority w:val="39"/>
    <w:unhideWhenUsed/>
    <w:rsid w:val="002E3381"/>
    <w:pPr>
      <w:spacing w:after="100"/>
      <w:ind w:left="440"/>
    </w:pPr>
  </w:style>
  <w:style w:type="paragraph" w:styleId="TOC2">
    <w:name w:val="toc 2"/>
    <w:basedOn w:val="Normal"/>
    <w:next w:val="Normal"/>
    <w:autoRedefine/>
    <w:uiPriority w:val="39"/>
    <w:unhideWhenUsed/>
    <w:rsid w:val="002E3381"/>
    <w:pPr>
      <w:spacing w:after="100"/>
      <w:ind w:left="220"/>
    </w:pPr>
  </w:style>
  <w:style w:type="paragraph" w:customStyle="1" w:styleId="Default">
    <w:name w:val="Default"/>
    <w:rsid w:val="004372E5"/>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CA30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3065"/>
    <w:rPr>
      <w:sz w:val="20"/>
      <w:szCs w:val="20"/>
    </w:rPr>
  </w:style>
  <w:style w:type="character" w:styleId="FootnoteReference">
    <w:name w:val="footnote reference"/>
    <w:basedOn w:val="DefaultParagraphFont"/>
    <w:uiPriority w:val="99"/>
    <w:semiHidden/>
    <w:unhideWhenUsed/>
    <w:rsid w:val="00CA3065"/>
    <w:rPr>
      <w:vertAlign w:val="superscript"/>
    </w:rPr>
  </w:style>
  <w:style w:type="paragraph" w:styleId="Header">
    <w:name w:val="header"/>
    <w:basedOn w:val="Normal"/>
    <w:link w:val="HeaderChar"/>
    <w:uiPriority w:val="99"/>
    <w:unhideWhenUsed/>
    <w:rsid w:val="00956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A2C"/>
  </w:style>
  <w:style w:type="paragraph" w:styleId="Footer">
    <w:name w:val="footer"/>
    <w:basedOn w:val="Normal"/>
    <w:link w:val="FooterChar"/>
    <w:uiPriority w:val="99"/>
    <w:unhideWhenUsed/>
    <w:rsid w:val="00956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A2C"/>
  </w:style>
  <w:style w:type="table" w:styleId="TableGrid">
    <w:name w:val="Table Grid"/>
    <w:basedOn w:val="TableNormal"/>
    <w:uiPriority w:val="59"/>
    <w:rsid w:val="00CD6A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616A9"/>
    <w:pPr>
      <w:spacing w:after="0" w:line="240" w:lineRule="auto"/>
    </w:pPr>
  </w:style>
  <w:style w:type="character" w:customStyle="1" w:styleId="apple-converted-space">
    <w:name w:val="apple-converted-space"/>
    <w:basedOn w:val="DefaultParagraphFont"/>
    <w:rsid w:val="00D42D2D"/>
  </w:style>
  <w:style w:type="character" w:customStyle="1" w:styleId="highlight">
    <w:name w:val="highlight"/>
    <w:basedOn w:val="DefaultParagraphFont"/>
    <w:rsid w:val="00D42D2D"/>
  </w:style>
  <w:style w:type="paragraph" w:customStyle="1" w:styleId="EndNoteBibliographyTitle">
    <w:name w:val="EndNote Bibliography Title"/>
    <w:basedOn w:val="Normal"/>
    <w:link w:val="EndNoteBibliographyTitleChar"/>
    <w:rsid w:val="00787C7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87C79"/>
    <w:rPr>
      <w:rFonts w:ascii="Calibri" w:hAnsi="Calibri"/>
      <w:noProof/>
    </w:rPr>
  </w:style>
  <w:style w:type="paragraph" w:customStyle="1" w:styleId="EndNoteBibliography">
    <w:name w:val="EndNote Bibliography"/>
    <w:basedOn w:val="Normal"/>
    <w:link w:val="EndNoteBibliographyChar"/>
    <w:rsid w:val="00787C7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87C79"/>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85D"/>
  </w:style>
  <w:style w:type="paragraph" w:styleId="Heading1">
    <w:name w:val="heading 1"/>
    <w:basedOn w:val="Normal"/>
    <w:next w:val="Normal"/>
    <w:link w:val="Heading1Char"/>
    <w:uiPriority w:val="9"/>
    <w:qFormat/>
    <w:rsid w:val="008B3F5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B3F5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8B3F5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B3F5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B3F5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B3F5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B3F5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B3F5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B3F5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F5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B3F5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8B3F59"/>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B3F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B3F5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B3F5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B3F5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B3F5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B3F59"/>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B3F5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B3F5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B3F5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B3F59"/>
    <w:rPr>
      <w:rFonts w:asciiTheme="majorHAnsi" w:eastAsiaTheme="majorEastAsia" w:hAnsiTheme="majorHAnsi" w:cstheme="majorBidi"/>
      <w:i/>
      <w:iCs/>
      <w:spacing w:val="13"/>
      <w:sz w:val="24"/>
      <w:szCs w:val="24"/>
    </w:rPr>
  </w:style>
  <w:style w:type="character" w:styleId="Strong">
    <w:name w:val="Strong"/>
    <w:uiPriority w:val="22"/>
    <w:qFormat/>
    <w:rsid w:val="008B3F59"/>
    <w:rPr>
      <w:b/>
      <w:bCs/>
    </w:rPr>
  </w:style>
  <w:style w:type="character" w:styleId="Emphasis">
    <w:name w:val="Emphasis"/>
    <w:uiPriority w:val="20"/>
    <w:qFormat/>
    <w:rsid w:val="008B3F59"/>
    <w:rPr>
      <w:b/>
      <w:bCs/>
      <w:i/>
      <w:iCs/>
      <w:spacing w:val="10"/>
      <w:bdr w:val="none" w:sz="0" w:space="0" w:color="auto"/>
      <w:shd w:val="clear" w:color="auto" w:fill="auto"/>
    </w:rPr>
  </w:style>
  <w:style w:type="paragraph" w:styleId="NoSpacing">
    <w:name w:val="No Spacing"/>
    <w:basedOn w:val="Normal"/>
    <w:uiPriority w:val="1"/>
    <w:qFormat/>
    <w:rsid w:val="008B3F59"/>
    <w:pPr>
      <w:spacing w:after="0" w:line="240" w:lineRule="auto"/>
    </w:pPr>
  </w:style>
  <w:style w:type="paragraph" w:styleId="ListParagraph">
    <w:name w:val="List Paragraph"/>
    <w:basedOn w:val="Normal"/>
    <w:uiPriority w:val="34"/>
    <w:qFormat/>
    <w:rsid w:val="008B3F59"/>
    <w:pPr>
      <w:ind w:left="720"/>
      <w:contextualSpacing/>
    </w:pPr>
  </w:style>
  <w:style w:type="paragraph" w:styleId="Quote">
    <w:name w:val="Quote"/>
    <w:basedOn w:val="Normal"/>
    <w:next w:val="Normal"/>
    <w:link w:val="QuoteChar"/>
    <w:uiPriority w:val="29"/>
    <w:qFormat/>
    <w:rsid w:val="008B3F59"/>
    <w:pPr>
      <w:spacing w:before="200" w:after="0"/>
      <w:ind w:left="360" w:right="360"/>
    </w:pPr>
    <w:rPr>
      <w:i/>
      <w:iCs/>
    </w:rPr>
  </w:style>
  <w:style w:type="character" w:customStyle="1" w:styleId="QuoteChar">
    <w:name w:val="Quote Char"/>
    <w:basedOn w:val="DefaultParagraphFont"/>
    <w:link w:val="Quote"/>
    <w:uiPriority w:val="29"/>
    <w:rsid w:val="008B3F59"/>
    <w:rPr>
      <w:i/>
      <w:iCs/>
    </w:rPr>
  </w:style>
  <w:style w:type="paragraph" w:styleId="IntenseQuote">
    <w:name w:val="Intense Quote"/>
    <w:basedOn w:val="Normal"/>
    <w:next w:val="Normal"/>
    <w:link w:val="IntenseQuoteChar"/>
    <w:uiPriority w:val="30"/>
    <w:qFormat/>
    <w:rsid w:val="008B3F5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B3F59"/>
    <w:rPr>
      <w:b/>
      <w:bCs/>
      <w:i/>
      <w:iCs/>
    </w:rPr>
  </w:style>
  <w:style w:type="character" w:styleId="SubtleEmphasis">
    <w:name w:val="Subtle Emphasis"/>
    <w:uiPriority w:val="19"/>
    <w:qFormat/>
    <w:rsid w:val="008B3F59"/>
    <w:rPr>
      <w:i/>
      <w:iCs/>
    </w:rPr>
  </w:style>
  <w:style w:type="character" w:styleId="IntenseEmphasis">
    <w:name w:val="Intense Emphasis"/>
    <w:uiPriority w:val="21"/>
    <w:qFormat/>
    <w:rsid w:val="008B3F59"/>
    <w:rPr>
      <w:b/>
      <w:bCs/>
    </w:rPr>
  </w:style>
  <w:style w:type="character" w:styleId="SubtleReference">
    <w:name w:val="Subtle Reference"/>
    <w:uiPriority w:val="31"/>
    <w:qFormat/>
    <w:rsid w:val="008B3F59"/>
    <w:rPr>
      <w:smallCaps/>
    </w:rPr>
  </w:style>
  <w:style w:type="character" w:styleId="IntenseReference">
    <w:name w:val="Intense Reference"/>
    <w:uiPriority w:val="32"/>
    <w:qFormat/>
    <w:rsid w:val="008B3F59"/>
    <w:rPr>
      <w:smallCaps/>
      <w:spacing w:val="5"/>
      <w:u w:val="single"/>
    </w:rPr>
  </w:style>
  <w:style w:type="character" w:styleId="BookTitle">
    <w:name w:val="Book Title"/>
    <w:uiPriority w:val="33"/>
    <w:qFormat/>
    <w:rsid w:val="008B3F59"/>
    <w:rPr>
      <w:i/>
      <w:iCs/>
      <w:smallCaps/>
      <w:spacing w:val="5"/>
    </w:rPr>
  </w:style>
  <w:style w:type="paragraph" w:styleId="TOCHeading">
    <w:name w:val="TOC Heading"/>
    <w:basedOn w:val="Heading1"/>
    <w:next w:val="Normal"/>
    <w:uiPriority w:val="39"/>
    <w:unhideWhenUsed/>
    <w:qFormat/>
    <w:rsid w:val="008B3F59"/>
    <w:pPr>
      <w:outlineLvl w:val="9"/>
    </w:pPr>
  </w:style>
  <w:style w:type="character" w:styleId="Hyperlink">
    <w:name w:val="Hyperlink"/>
    <w:uiPriority w:val="99"/>
    <w:rsid w:val="00A57ACE"/>
    <w:rPr>
      <w:color w:val="0000FF"/>
      <w:u w:val="single"/>
    </w:rPr>
  </w:style>
  <w:style w:type="paragraph" w:styleId="EndnoteText">
    <w:name w:val="endnote text"/>
    <w:basedOn w:val="Normal"/>
    <w:link w:val="EndnoteTextChar"/>
    <w:uiPriority w:val="99"/>
    <w:semiHidden/>
    <w:unhideWhenUsed/>
    <w:rsid w:val="00A57AC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7ACE"/>
    <w:rPr>
      <w:sz w:val="20"/>
      <w:szCs w:val="20"/>
    </w:rPr>
  </w:style>
  <w:style w:type="character" w:styleId="EndnoteReference">
    <w:name w:val="endnote reference"/>
    <w:basedOn w:val="DefaultParagraphFont"/>
    <w:uiPriority w:val="99"/>
    <w:semiHidden/>
    <w:unhideWhenUsed/>
    <w:rsid w:val="00A57ACE"/>
    <w:rPr>
      <w:vertAlign w:val="superscript"/>
    </w:rPr>
  </w:style>
  <w:style w:type="character" w:styleId="CommentReference">
    <w:name w:val="annotation reference"/>
    <w:basedOn w:val="DefaultParagraphFont"/>
    <w:uiPriority w:val="99"/>
    <w:semiHidden/>
    <w:unhideWhenUsed/>
    <w:rsid w:val="00D12EBB"/>
    <w:rPr>
      <w:sz w:val="16"/>
      <w:szCs w:val="16"/>
    </w:rPr>
  </w:style>
  <w:style w:type="paragraph" w:styleId="CommentText">
    <w:name w:val="annotation text"/>
    <w:basedOn w:val="Normal"/>
    <w:link w:val="CommentTextChar"/>
    <w:uiPriority w:val="99"/>
    <w:semiHidden/>
    <w:unhideWhenUsed/>
    <w:rsid w:val="00D12EBB"/>
    <w:pPr>
      <w:spacing w:line="240" w:lineRule="auto"/>
    </w:pPr>
    <w:rPr>
      <w:sz w:val="20"/>
      <w:szCs w:val="20"/>
    </w:rPr>
  </w:style>
  <w:style w:type="character" w:customStyle="1" w:styleId="CommentTextChar">
    <w:name w:val="Comment Text Char"/>
    <w:basedOn w:val="DefaultParagraphFont"/>
    <w:link w:val="CommentText"/>
    <w:uiPriority w:val="99"/>
    <w:semiHidden/>
    <w:rsid w:val="00D12EBB"/>
    <w:rPr>
      <w:sz w:val="20"/>
      <w:szCs w:val="20"/>
    </w:rPr>
  </w:style>
  <w:style w:type="paragraph" w:styleId="CommentSubject">
    <w:name w:val="annotation subject"/>
    <w:basedOn w:val="CommentText"/>
    <w:next w:val="CommentText"/>
    <w:link w:val="CommentSubjectChar"/>
    <w:uiPriority w:val="99"/>
    <w:semiHidden/>
    <w:unhideWhenUsed/>
    <w:rsid w:val="00D12EBB"/>
    <w:rPr>
      <w:b/>
      <w:bCs/>
    </w:rPr>
  </w:style>
  <w:style w:type="character" w:customStyle="1" w:styleId="CommentSubjectChar">
    <w:name w:val="Comment Subject Char"/>
    <w:basedOn w:val="CommentTextChar"/>
    <w:link w:val="CommentSubject"/>
    <w:uiPriority w:val="99"/>
    <w:semiHidden/>
    <w:rsid w:val="00D12EBB"/>
    <w:rPr>
      <w:b/>
      <w:bCs/>
      <w:sz w:val="20"/>
      <w:szCs w:val="20"/>
    </w:rPr>
  </w:style>
  <w:style w:type="paragraph" w:styleId="BalloonText">
    <w:name w:val="Balloon Text"/>
    <w:basedOn w:val="Normal"/>
    <w:link w:val="BalloonTextChar"/>
    <w:uiPriority w:val="99"/>
    <w:semiHidden/>
    <w:unhideWhenUsed/>
    <w:rsid w:val="00D12E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EBB"/>
    <w:rPr>
      <w:rFonts w:ascii="Tahoma" w:hAnsi="Tahoma" w:cs="Tahoma"/>
      <w:sz w:val="16"/>
      <w:szCs w:val="16"/>
    </w:rPr>
  </w:style>
  <w:style w:type="paragraph" w:styleId="NormalWeb">
    <w:name w:val="Normal (Web)"/>
    <w:basedOn w:val="Normal"/>
    <w:uiPriority w:val="99"/>
    <w:unhideWhenUsed/>
    <w:rsid w:val="005C458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rsid w:val="0074604A"/>
    <w:pPr>
      <w:spacing w:line="240" w:lineRule="auto"/>
    </w:pPr>
    <w:rPr>
      <w:b/>
      <w:bCs/>
      <w:color w:val="4F81BD" w:themeColor="accent1"/>
      <w:sz w:val="18"/>
      <w:szCs w:val="18"/>
    </w:rPr>
  </w:style>
  <w:style w:type="paragraph" w:styleId="TOC1">
    <w:name w:val="toc 1"/>
    <w:basedOn w:val="Normal"/>
    <w:next w:val="Normal"/>
    <w:autoRedefine/>
    <w:uiPriority w:val="39"/>
    <w:unhideWhenUsed/>
    <w:rsid w:val="002E3381"/>
    <w:pPr>
      <w:spacing w:after="100"/>
    </w:pPr>
  </w:style>
  <w:style w:type="paragraph" w:styleId="TOC3">
    <w:name w:val="toc 3"/>
    <w:basedOn w:val="Normal"/>
    <w:next w:val="Normal"/>
    <w:autoRedefine/>
    <w:uiPriority w:val="39"/>
    <w:unhideWhenUsed/>
    <w:rsid w:val="002E3381"/>
    <w:pPr>
      <w:spacing w:after="100"/>
      <w:ind w:left="440"/>
    </w:pPr>
  </w:style>
  <w:style w:type="paragraph" w:styleId="TOC2">
    <w:name w:val="toc 2"/>
    <w:basedOn w:val="Normal"/>
    <w:next w:val="Normal"/>
    <w:autoRedefine/>
    <w:uiPriority w:val="39"/>
    <w:unhideWhenUsed/>
    <w:rsid w:val="002E3381"/>
    <w:pPr>
      <w:spacing w:after="100"/>
      <w:ind w:left="220"/>
    </w:pPr>
  </w:style>
  <w:style w:type="paragraph" w:customStyle="1" w:styleId="Default">
    <w:name w:val="Default"/>
    <w:rsid w:val="004372E5"/>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CA30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3065"/>
    <w:rPr>
      <w:sz w:val="20"/>
      <w:szCs w:val="20"/>
    </w:rPr>
  </w:style>
  <w:style w:type="character" w:styleId="FootnoteReference">
    <w:name w:val="footnote reference"/>
    <w:basedOn w:val="DefaultParagraphFont"/>
    <w:uiPriority w:val="99"/>
    <w:semiHidden/>
    <w:unhideWhenUsed/>
    <w:rsid w:val="00CA3065"/>
    <w:rPr>
      <w:vertAlign w:val="superscript"/>
    </w:rPr>
  </w:style>
  <w:style w:type="paragraph" w:styleId="Header">
    <w:name w:val="header"/>
    <w:basedOn w:val="Normal"/>
    <w:link w:val="HeaderChar"/>
    <w:uiPriority w:val="99"/>
    <w:unhideWhenUsed/>
    <w:rsid w:val="00956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A2C"/>
  </w:style>
  <w:style w:type="paragraph" w:styleId="Footer">
    <w:name w:val="footer"/>
    <w:basedOn w:val="Normal"/>
    <w:link w:val="FooterChar"/>
    <w:uiPriority w:val="99"/>
    <w:unhideWhenUsed/>
    <w:rsid w:val="00956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A2C"/>
  </w:style>
  <w:style w:type="table" w:styleId="TableGrid">
    <w:name w:val="Table Grid"/>
    <w:basedOn w:val="TableNormal"/>
    <w:uiPriority w:val="59"/>
    <w:rsid w:val="00CD6A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616A9"/>
    <w:pPr>
      <w:spacing w:after="0" w:line="240" w:lineRule="auto"/>
    </w:pPr>
  </w:style>
  <w:style w:type="character" w:customStyle="1" w:styleId="apple-converted-space">
    <w:name w:val="apple-converted-space"/>
    <w:basedOn w:val="DefaultParagraphFont"/>
    <w:rsid w:val="00D42D2D"/>
  </w:style>
  <w:style w:type="character" w:customStyle="1" w:styleId="highlight">
    <w:name w:val="highlight"/>
    <w:basedOn w:val="DefaultParagraphFont"/>
    <w:rsid w:val="00D42D2D"/>
  </w:style>
  <w:style w:type="paragraph" w:customStyle="1" w:styleId="EndNoteBibliographyTitle">
    <w:name w:val="EndNote Bibliography Title"/>
    <w:basedOn w:val="Normal"/>
    <w:link w:val="EndNoteBibliographyTitleChar"/>
    <w:rsid w:val="00787C7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87C79"/>
    <w:rPr>
      <w:rFonts w:ascii="Calibri" w:hAnsi="Calibri"/>
      <w:noProof/>
    </w:rPr>
  </w:style>
  <w:style w:type="paragraph" w:customStyle="1" w:styleId="EndNoteBibliography">
    <w:name w:val="EndNote Bibliography"/>
    <w:basedOn w:val="Normal"/>
    <w:link w:val="EndNoteBibliographyChar"/>
    <w:rsid w:val="00787C7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87C7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251707">
      <w:bodyDiv w:val="1"/>
      <w:marLeft w:val="0"/>
      <w:marRight w:val="0"/>
      <w:marTop w:val="0"/>
      <w:marBottom w:val="0"/>
      <w:divBdr>
        <w:top w:val="none" w:sz="0" w:space="0" w:color="auto"/>
        <w:left w:val="none" w:sz="0" w:space="0" w:color="auto"/>
        <w:bottom w:val="none" w:sz="0" w:space="0" w:color="auto"/>
        <w:right w:val="none" w:sz="0" w:space="0" w:color="auto"/>
      </w:divBdr>
      <w:divsChild>
        <w:div w:id="1119102492">
          <w:marLeft w:val="547"/>
          <w:marRight w:val="0"/>
          <w:marTop w:val="0"/>
          <w:marBottom w:val="0"/>
          <w:divBdr>
            <w:top w:val="none" w:sz="0" w:space="0" w:color="auto"/>
            <w:left w:val="none" w:sz="0" w:space="0" w:color="auto"/>
            <w:bottom w:val="none" w:sz="0" w:space="0" w:color="auto"/>
            <w:right w:val="none" w:sz="0" w:space="0" w:color="auto"/>
          </w:divBdr>
        </w:div>
        <w:div w:id="1717317904">
          <w:marLeft w:val="547"/>
          <w:marRight w:val="0"/>
          <w:marTop w:val="0"/>
          <w:marBottom w:val="0"/>
          <w:divBdr>
            <w:top w:val="none" w:sz="0" w:space="0" w:color="auto"/>
            <w:left w:val="none" w:sz="0" w:space="0" w:color="auto"/>
            <w:bottom w:val="none" w:sz="0" w:space="0" w:color="auto"/>
            <w:right w:val="none" w:sz="0" w:space="0" w:color="auto"/>
          </w:divBdr>
        </w:div>
        <w:div w:id="1812479226">
          <w:marLeft w:val="547"/>
          <w:marRight w:val="0"/>
          <w:marTop w:val="0"/>
          <w:marBottom w:val="0"/>
          <w:divBdr>
            <w:top w:val="none" w:sz="0" w:space="0" w:color="auto"/>
            <w:left w:val="none" w:sz="0" w:space="0" w:color="auto"/>
            <w:bottom w:val="none" w:sz="0" w:space="0" w:color="auto"/>
            <w:right w:val="none" w:sz="0" w:space="0" w:color="auto"/>
          </w:divBdr>
        </w:div>
      </w:divsChild>
    </w:div>
    <w:div w:id="522478756">
      <w:bodyDiv w:val="1"/>
      <w:marLeft w:val="0"/>
      <w:marRight w:val="0"/>
      <w:marTop w:val="0"/>
      <w:marBottom w:val="0"/>
      <w:divBdr>
        <w:top w:val="none" w:sz="0" w:space="0" w:color="auto"/>
        <w:left w:val="none" w:sz="0" w:space="0" w:color="auto"/>
        <w:bottom w:val="none" w:sz="0" w:space="0" w:color="auto"/>
        <w:right w:val="none" w:sz="0" w:space="0" w:color="auto"/>
      </w:divBdr>
    </w:div>
    <w:div w:id="558826436">
      <w:bodyDiv w:val="1"/>
      <w:marLeft w:val="0"/>
      <w:marRight w:val="0"/>
      <w:marTop w:val="0"/>
      <w:marBottom w:val="0"/>
      <w:divBdr>
        <w:top w:val="none" w:sz="0" w:space="0" w:color="auto"/>
        <w:left w:val="none" w:sz="0" w:space="0" w:color="auto"/>
        <w:bottom w:val="none" w:sz="0" w:space="0" w:color="auto"/>
        <w:right w:val="none" w:sz="0" w:space="0" w:color="auto"/>
      </w:divBdr>
    </w:div>
    <w:div w:id="571889370">
      <w:bodyDiv w:val="1"/>
      <w:marLeft w:val="0"/>
      <w:marRight w:val="0"/>
      <w:marTop w:val="0"/>
      <w:marBottom w:val="0"/>
      <w:divBdr>
        <w:top w:val="none" w:sz="0" w:space="0" w:color="auto"/>
        <w:left w:val="none" w:sz="0" w:space="0" w:color="auto"/>
        <w:bottom w:val="none" w:sz="0" w:space="0" w:color="auto"/>
        <w:right w:val="none" w:sz="0" w:space="0" w:color="auto"/>
      </w:divBdr>
      <w:divsChild>
        <w:div w:id="1843618096">
          <w:marLeft w:val="547"/>
          <w:marRight w:val="0"/>
          <w:marTop w:val="86"/>
          <w:marBottom w:val="0"/>
          <w:divBdr>
            <w:top w:val="none" w:sz="0" w:space="0" w:color="auto"/>
            <w:left w:val="none" w:sz="0" w:space="0" w:color="auto"/>
            <w:bottom w:val="none" w:sz="0" w:space="0" w:color="auto"/>
            <w:right w:val="none" w:sz="0" w:space="0" w:color="auto"/>
          </w:divBdr>
        </w:div>
      </w:divsChild>
    </w:div>
    <w:div w:id="588856498">
      <w:bodyDiv w:val="1"/>
      <w:marLeft w:val="0"/>
      <w:marRight w:val="0"/>
      <w:marTop w:val="0"/>
      <w:marBottom w:val="0"/>
      <w:divBdr>
        <w:top w:val="none" w:sz="0" w:space="0" w:color="auto"/>
        <w:left w:val="none" w:sz="0" w:space="0" w:color="auto"/>
        <w:bottom w:val="none" w:sz="0" w:space="0" w:color="auto"/>
        <w:right w:val="none" w:sz="0" w:space="0" w:color="auto"/>
      </w:divBdr>
    </w:div>
    <w:div w:id="1159158135">
      <w:bodyDiv w:val="1"/>
      <w:marLeft w:val="0"/>
      <w:marRight w:val="0"/>
      <w:marTop w:val="0"/>
      <w:marBottom w:val="0"/>
      <w:divBdr>
        <w:top w:val="none" w:sz="0" w:space="0" w:color="auto"/>
        <w:left w:val="none" w:sz="0" w:space="0" w:color="auto"/>
        <w:bottom w:val="none" w:sz="0" w:space="0" w:color="auto"/>
        <w:right w:val="none" w:sz="0" w:space="0" w:color="auto"/>
      </w:divBdr>
    </w:div>
    <w:div w:id="1408264382">
      <w:bodyDiv w:val="1"/>
      <w:marLeft w:val="0"/>
      <w:marRight w:val="0"/>
      <w:marTop w:val="0"/>
      <w:marBottom w:val="0"/>
      <w:divBdr>
        <w:top w:val="none" w:sz="0" w:space="0" w:color="auto"/>
        <w:left w:val="none" w:sz="0" w:space="0" w:color="auto"/>
        <w:bottom w:val="none" w:sz="0" w:space="0" w:color="auto"/>
        <w:right w:val="none" w:sz="0" w:space="0" w:color="auto"/>
      </w:divBdr>
      <w:divsChild>
        <w:div w:id="209387990">
          <w:marLeft w:val="1166"/>
          <w:marRight w:val="0"/>
          <w:marTop w:val="125"/>
          <w:marBottom w:val="0"/>
          <w:divBdr>
            <w:top w:val="none" w:sz="0" w:space="0" w:color="auto"/>
            <w:left w:val="none" w:sz="0" w:space="0" w:color="auto"/>
            <w:bottom w:val="none" w:sz="0" w:space="0" w:color="auto"/>
            <w:right w:val="none" w:sz="0" w:space="0" w:color="auto"/>
          </w:divBdr>
        </w:div>
        <w:div w:id="318731856">
          <w:marLeft w:val="1166"/>
          <w:marRight w:val="0"/>
          <w:marTop w:val="125"/>
          <w:marBottom w:val="0"/>
          <w:divBdr>
            <w:top w:val="none" w:sz="0" w:space="0" w:color="auto"/>
            <w:left w:val="none" w:sz="0" w:space="0" w:color="auto"/>
            <w:bottom w:val="none" w:sz="0" w:space="0" w:color="auto"/>
            <w:right w:val="none" w:sz="0" w:space="0" w:color="auto"/>
          </w:divBdr>
        </w:div>
        <w:div w:id="1871143211">
          <w:marLeft w:val="1166"/>
          <w:marRight w:val="0"/>
          <w:marTop w:val="125"/>
          <w:marBottom w:val="0"/>
          <w:divBdr>
            <w:top w:val="none" w:sz="0" w:space="0" w:color="auto"/>
            <w:left w:val="none" w:sz="0" w:space="0" w:color="auto"/>
            <w:bottom w:val="none" w:sz="0" w:space="0" w:color="auto"/>
            <w:right w:val="none" w:sz="0" w:space="0" w:color="auto"/>
          </w:divBdr>
        </w:div>
      </w:divsChild>
    </w:div>
    <w:div w:id="1912543035">
      <w:bodyDiv w:val="1"/>
      <w:marLeft w:val="0"/>
      <w:marRight w:val="0"/>
      <w:marTop w:val="0"/>
      <w:marBottom w:val="0"/>
      <w:divBdr>
        <w:top w:val="none" w:sz="0" w:space="0" w:color="auto"/>
        <w:left w:val="none" w:sz="0" w:space="0" w:color="auto"/>
        <w:bottom w:val="none" w:sz="0" w:space="0" w:color="auto"/>
        <w:right w:val="none" w:sz="0" w:space="0" w:color="auto"/>
      </w:divBdr>
      <w:divsChild>
        <w:div w:id="357511097">
          <w:marLeft w:val="1440"/>
          <w:marRight w:val="0"/>
          <w:marTop w:val="96"/>
          <w:marBottom w:val="0"/>
          <w:divBdr>
            <w:top w:val="none" w:sz="0" w:space="0" w:color="auto"/>
            <w:left w:val="none" w:sz="0" w:space="0" w:color="auto"/>
            <w:bottom w:val="none" w:sz="0" w:space="0" w:color="auto"/>
            <w:right w:val="none" w:sz="0" w:space="0" w:color="auto"/>
          </w:divBdr>
        </w:div>
        <w:div w:id="1083068735">
          <w:marLeft w:val="1440"/>
          <w:marRight w:val="0"/>
          <w:marTop w:val="96"/>
          <w:marBottom w:val="0"/>
          <w:divBdr>
            <w:top w:val="none" w:sz="0" w:space="0" w:color="auto"/>
            <w:left w:val="none" w:sz="0" w:space="0" w:color="auto"/>
            <w:bottom w:val="none" w:sz="0" w:space="0" w:color="auto"/>
            <w:right w:val="none" w:sz="0" w:space="0" w:color="auto"/>
          </w:divBdr>
        </w:div>
        <w:div w:id="1594584007">
          <w:marLeft w:val="144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isabilitycentre.lshtm.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ata.worldbank.org/news/2015-country-classifications" TargetMode="External"/><Relationship Id="rId5" Type="http://schemas.openxmlformats.org/officeDocument/2006/relationships/settings" Target="settings.xml"/><Relationship Id="rId10" Type="http://schemas.openxmlformats.org/officeDocument/2006/relationships/hyperlink" Target="https://www.pearsonclinical.com/psychology/products/100000668/vineland-adaptive-behavior-scales-second-edition-vineland-ii-vineland-ii.html"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B422A54-BDE3-41EF-9F62-0F220D680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16513</Words>
  <Characters>94128</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0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ulani</dc:creator>
  <cp:lastModifiedBy>carta</cp:lastModifiedBy>
  <cp:revision>3</cp:revision>
  <cp:lastPrinted>2015-06-18T07:06:00Z</cp:lastPrinted>
  <dcterms:created xsi:type="dcterms:W3CDTF">2018-05-18T09:01:00Z</dcterms:created>
  <dcterms:modified xsi:type="dcterms:W3CDTF">2018-05-18T09:19:00Z</dcterms:modified>
</cp:coreProperties>
</file>